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656FB61E" w14:textId="1172C8B1" w:rsidR="003235AE" w:rsidRPr="00A81970" w:rsidRDefault="003235AE" w:rsidP="003235AE">
      <w:pPr>
        <w:spacing w:after="60"/>
        <w:rPr>
          <w:vertAlign w:val="superscript"/>
        </w:rPr>
      </w:pPr>
      <w:r>
        <w:tab/>
      </w:r>
      <w:r>
        <w:tab/>
      </w:r>
      <w:r>
        <w:tab/>
      </w:r>
      <w:r>
        <w:tab/>
      </w:r>
      <w:r>
        <w:tab/>
      </w:r>
      <w:r>
        <w:tab/>
        <w:t>napisana w Instytuci</w:t>
      </w:r>
      <w:r w:rsidR="00A81970">
        <w:t>e Ekonometrii</w:t>
      </w:r>
      <w:r>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1356D420" w:rsidR="00A459D5" w:rsidRDefault="00A459D5" w:rsidP="00A459D5">
      <w:pPr>
        <w:spacing w:after="60"/>
        <w:jc w:val="center"/>
      </w:pPr>
      <w:r>
        <w:t>Warszawa</w:t>
      </w:r>
      <w:r w:rsidR="00852D7A">
        <w:t>, 2023</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footerReference w:type="even" r:id="rId12"/>
          <w:footerReference w:type="default" r:id="rId13"/>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sdt>
      <w:sdtPr>
        <w:rPr>
          <w:rFonts w:ascii="Times New Roman" w:eastAsia="Times New Roman" w:hAnsi="Times New Roman" w:cs="Times New Roman"/>
          <w:color w:val="auto"/>
          <w:sz w:val="24"/>
          <w:szCs w:val="24"/>
          <w:lang w:val="pl-PL" w:eastAsia="pl-PL"/>
        </w:rPr>
        <w:id w:val="1745673502"/>
        <w:docPartObj>
          <w:docPartGallery w:val="Table of Contents"/>
          <w:docPartUnique/>
        </w:docPartObj>
      </w:sdtPr>
      <w:sdtEndPr>
        <w:rPr>
          <w:b/>
          <w:bCs/>
        </w:rPr>
      </w:sdtEndPr>
      <w:sdtContent>
        <w:p w14:paraId="26808FA8" w14:textId="1E809449" w:rsidR="00772573" w:rsidRDefault="00772573">
          <w:pPr>
            <w:pStyle w:val="TOCHeading"/>
          </w:pPr>
        </w:p>
        <w:p w14:paraId="4809CB95" w14:textId="3D9050FC" w:rsidR="00641192" w:rsidRPr="00641192" w:rsidRDefault="00772573">
          <w:pPr>
            <w:pStyle w:val="TOC1"/>
            <w:rPr>
              <w:rFonts w:asciiTheme="minorHAnsi" w:eastAsiaTheme="minorEastAsia" w:hAnsiTheme="minorHAnsi" w:cstheme="minorBidi"/>
              <w:b w:val="0"/>
              <w:bCs/>
              <w:noProof/>
              <w:kern w:val="2"/>
              <w:sz w:val="22"/>
              <w:szCs w:val="22"/>
              <w:lang w:val="en-GB" w:eastAsia="en-GB"/>
              <w14:ligatures w14:val="standardContextual"/>
            </w:rPr>
          </w:pPr>
          <w:r w:rsidRPr="00641192">
            <w:rPr>
              <w:b w:val="0"/>
              <w:bCs/>
            </w:rPr>
            <w:fldChar w:fldCharType="begin"/>
          </w:r>
          <w:r w:rsidRPr="00641192">
            <w:rPr>
              <w:b w:val="0"/>
              <w:bCs/>
            </w:rPr>
            <w:instrText xml:space="preserve"> TOC \o "1-3" \h \z \u </w:instrText>
          </w:r>
          <w:r w:rsidRPr="00641192">
            <w:rPr>
              <w:b w:val="0"/>
              <w:bCs/>
            </w:rPr>
            <w:fldChar w:fldCharType="separate"/>
          </w:r>
          <w:hyperlink w:anchor="_Toc135162683" w:history="1">
            <w:r w:rsidR="00641192" w:rsidRPr="00641192">
              <w:rPr>
                <w:rStyle w:val="Hyperlink"/>
                <w:b w:val="0"/>
                <w:bCs/>
                <w:noProof/>
              </w:rPr>
              <w:t>Wstęp</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3 \h </w:instrText>
            </w:r>
            <w:r w:rsidR="00641192" w:rsidRPr="00641192">
              <w:rPr>
                <w:b w:val="0"/>
                <w:bCs/>
                <w:noProof/>
                <w:webHidden/>
              </w:rPr>
            </w:r>
            <w:r w:rsidR="00641192" w:rsidRPr="00641192">
              <w:rPr>
                <w:b w:val="0"/>
                <w:bCs/>
                <w:noProof/>
                <w:webHidden/>
              </w:rPr>
              <w:fldChar w:fldCharType="separate"/>
            </w:r>
            <w:r w:rsidR="0056160D">
              <w:rPr>
                <w:b w:val="0"/>
                <w:bCs/>
                <w:noProof/>
                <w:webHidden/>
              </w:rPr>
              <w:t>4</w:t>
            </w:r>
            <w:r w:rsidR="00641192" w:rsidRPr="00641192">
              <w:rPr>
                <w:b w:val="0"/>
                <w:bCs/>
                <w:noProof/>
                <w:webHidden/>
              </w:rPr>
              <w:fldChar w:fldCharType="end"/>
            </w:r>
          </w:hyperlink>
        </w:p>
        <w:p w14:paraId="3AD3F7E8" w14:textId="516B81E3"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4" w:history="1">
            <w:r w:rsidR="00641192" w:rsidRPr="00641192">
              <w:rPr>
                <w:rStyle w:val="Hyperlink"/>
                <w:b w:val="0"/>
                <w:bCs/>
                <w:caps/>
                <w:noProof/>
              </w:rPr>
              <w:t>ROZDZIAŁ 1.</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rPr>
              <w:t>Historia i przegląd literatury</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4 \h </w:instrText>
            </w:r>
            <w:r w:rsidR="00641192" w:rsidRPr="00641192">
              <w:rPr>
                <w:b w:val="0"/>
                <w:bCs/>
                <w:noProof/>
                <w:webHidden/>
              </w:rPr>
            </w:r>
            <w:r w:rsidR="00641192" w:rsidRPr="00641192">
              <w:rPr>
                <w:b w:val="0"/>
                <w:bCs/>
                <w:noProof/>
                <w:webHidden/>
              </w:rPr>
              <w:fldChar w:fldCharType="separate"/>
            </w:r>
            <w:r w:rsidR="0056160D">
              <w:rPr>
                <w:b w:val="0"/>
                <w:bCs/>
                <w:noProof/>
                <w:webHidden/>
              </w:rPr>
              <w:t>6</w:t>
            </w:r>
            <w:r w:rsidR="00641192" w:rsidRPr="00641192">
              <w:rPr>
                <w:b w:val="0"/>
                <w:bCs/>
                <w:noProof/>
                <w:webHidden/>
              </w:rPr>
              <w:fldChar w:fldCharType="end"/>
            </w:r>
          </w:hyperlink>
        </w:p>
        <w:p w14:paraId="70DA64E2" w14:textId="7D8CD06A"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5" w:history="1">
            <w:r w:rsidR="00641192" w:rsidRPr="00641192">
              <w:rPr>
                <w:rStyle w:val="Hyperlink"/>
                <w:bCs/>
                <w:noProof/>
              </w:rPr>
              <w:t>1.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Znaki drogowe i rozwój pojazdów autonomiczn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5 \h </w:instrText>
            </w:r>
            <w:r w:rsidR="00641192" w:rsidRPr="00641192">
              <w:rPr>
                <w:bCs/>
                <w:noProof/>
                <w:webHidden/>
              </w:rPr>
            </w:r>
            <w:r w:rsidR="00641192" w:rsidRPr="00641192">
              <w:rPr>
                <w:bCs/>
                <w:noProof/>
                <w:webHidden/>
              </w:rPr>
              <w:fldChar w:fldCharType="separate"/>
            </w:r>
            <w:r w:rsidR="0056160D">
              <w:rPr>
                <w:bCs/>
                <w:noProof/>
                <w:webHidden/>
              </w:rPr>
              <w:t>6</w:t>
            </w:r>
            <w:r w:rsidR="00641192" w:rsidRPr="00641192">
              <w:rPr>
                <w:bCs/>
                <w:noProof/>
                <w:webHidden/>
              </w:rPr>
              <w:fldChar w:fldCharType="end"/>
            </w:r>
          </w:hyperlink>
        </w:p>
        <w:p w14:paraId="055D17A2" w14:textId="76D8C74B"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6" w:history="1">
            <w:r w:rsidR="00641192" w:rsidRPr="00641192">
              <w:rPr>
                <w:rStyle w:val="Hyperlink"/>
                <w:bCs/>
                <w:noProof/>
              </w:rPr>
              <w:t>1.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Rozwój Computer Vision i konwolucyjnych sieci neuronow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6 \h </w:instrText>
            </w:r>
            <w:r w:rsidR="00641192" w:rsidRPr="00641192">
              <w:rPr>
                <w:bCs/>
                <w:noProof/>
                <w:webHidden/>
              </w:rPr>
            </w:r>
            <w:r w:rsidR="00641192" w:rsidRPr="00641192">
              <w:rPr>
                <w:bCs/>
                <w:noProof/>
                <w:webHidden/>
              </w:rPr>
              <w:fldChar w:fldCharType="separate"/>
            </w:r>
            <w:r w:rsidR="0056160D">
              <w:rPr>
                <w:bCs/>
                <w:noProof/>
                <w:webHidden/>
              </w:rPr>
              <w:t>8</w:t>
            </w:r>
            <w:r w:rsidR="00641192" w:rsidRPr="00641192">
              <w:rPr>
                <w:bCs/>
                <w:noProof/>
                <w:webHidden/>
              </w:rPr>
              <w:fldChar w:fldCharType="end"/>
            </w:r>
          </w:hyperlink>
        </w:p>
        <w:p w14:paraId="5F605A1F" w14:textId="5E44EA87"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7" w:history="1">
            <w:r w:rsidR="00641192" w:rsidRPr="00641192">
              <w:rPr>
                <w:rStyle w:val="Hyperlink"/>
                <w:bCs/>
                <w:noProof/>
              </w:rPr>
              <w:t>1.3</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Nowoczesne CNN i ich implementacje w benchmarku GTSRB</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7 \h </w:instrText>
            </w:r>
            <w:r w:rsidR="00641192" w:rsidRPr="00641192">
              <w:rPr>
                <w:bCs/>
                <w:noProof/>
                <w:webHidden/>
              </w:rPr>
            </w:r>
            <w:r w:rsidR="00641192" w:rsidRPr="00641192">
              <w:rPr>
                <w:bCs/>
                <w:noProof/>
                <w:webHidden/>
              </w:rPr>
              <w:fldChar w:fldCharType="separate"/>
            </w:r>
            <w:r w:rsidR="0056160D">
              <w:rPr>
                <w:bCs/>
                <w:noProof/>
                <w:webHidden/>
              </w:rPr>
              <w:t>13</w:t>
            </w:r>
            <w:r w:rsidR="00641192" w:rsidRPr="00641192">
              <w:rPr>
                <w:bCs/>
                <w:noProof/>
                <w:webHidden/>
              </w:rPr>
              <w:fldChar w:fldCharType="end"/>
            </w:r>
          </w:hyperlink>
        </w:p>
        <w:p w14:paraId="0E6E40EA" w14:textId="5CE88CAA"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8" w:history="1">
            <w:r w:rsidR="00641192" w:rsidRPr="00641192">
              <w:rPr>
                <w:rStyle w:val="Hyperlink"/>
                <w:b w:val="0"/>
                <w:bCs/>
                <w:caps/>
                <w:noProof/>
                <w:lang w:val="en-US"/>
              </w:rPr>
              <w:t>ROZDZIAŁ 2.</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Omówienie pojęć</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8 \h </w:instrText>
            </w:r>
            <w:r w:rsidR="00641192" w:rsidRPr="00641192">
              <w:rPr>
                <w:b w:val="0"/>
                <w:bCs/>
                <w:noProof/>
                <w:webHidden/>
              </w:rPr>
            </w:r>
            <w:r w:rsidR="00641192" w:rsidRPr="00641192">
              <w:rPr>
                <w:b w:val="0"/>
                <w:bCs/>
                <w:noProof/>
                <w:webHidden/>
              </w:rPr>
              <w:fldChar w:fldCharType="separate"/>
            </w:r>
            <w:r w:rsidR="0056160D">
              <w:rPr>
                <w:b w:val="0"/>
                <w:bCs/>
                <w:noProof/>
                <w:webHidden/>
              </w:rPr>
              <w:t>19</w:t>
            </w:r>
            <w:r w:rsidR="00641192" w:rsidRPr="00641192">
              <w:rPr>
                <w:b w:val="0"/>
                <w:bCs/>
                <w:noProof/>
                <w:webHidden/>
              </w:rPr>
              <w:fldChar w:fldCharType="end"/>
            </w:r>
          </w:hyperlink>
        </w:p>
        <w:p w14:paraId="36BD08D5" w14:textId="412271EC"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9" w:history="1">
            <w:r w:rsidR="00641192" w:rsidRPr="00641192">
              <w:rPr>
                <w:rStyle w:val="Hyperlink"/>
                <w:bCs/>
                <w:noProof/>
              </w:rPr>
              <w:t>2.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Sztuczna sieć neuronowa (ANN) - koncept</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9 \h </w:instrText>
            </w:r>
            <w:r w:rsidR="00641192" w:rsidRPr="00641192">
              <w:rPr>
                <w:bCs/>
                <w:noProof/>
                <w:webHidden/>
              </w:rPr>
            </w:r>
            <w:r w:rsidR="00641192" w:rsidRPr="00641192">
              <w:rPr>
                <w:bCs/>
                <w:noProof/>
                <w:webHidden/>
              </w:rPr>
              <w:fldChar w:fldCharType="separate"/>
            </w:r>
            <w:r w:rsidR="0056160D">
              <w:rPr>
                <w:bCs/>
                <w:noProof/>
                <w:webHidden/>
              </w:rPr>
              <w:t>19</w:t>
            </w:r>
            <w:r w:rsidR="00641192" w:rsidRPr="00641192">
              <w:rPr>
                <w:bCs/>
                <w:noProof/>
                <w:webHidden/>
              </w:rPr>
              <w:fldChar w:fldCharType="end"/>
            </w:r>
          </w:hyperlink>
        </w:p>
        <w:p w14:paraId="0D089339" w14:textId="050C0449"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0" w:history="1">
            <w:r w:rsidR="00641192" w:rsidRPr="00641192">
              <w:rPr>
                <w:rStyle w:val="Hyperlink"/>
                <w:bCs/>
                <w:noProof/>
              </w:rPr>
              <w:t>2.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Konwolucyjna sieć neuronowa (CNN) – charakterystyka</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0 \h </w:instrText>
            </w:r>
            <w:r w:rsidR="00641192" w:rsidRPr="00641192">
              <w:rPr>
                <w:bCs/>
                <w:noProof/>
                <w:webHidden/>
              </w:rPr>
            </w:r>
            <w:r w:rsidR="00641192" w:rsidRPr="00641192">
              <w:rPr>
                <w:bCs/>
                <w:noProof/>
                <w:webHidden/>
              </w:rPr>
              <w:fldChar w:fldCharType="separate"/>
            </w:r>
            <w:r w:rsidR="0056160D">
              <w:rPr>
                <w:bCs/>
                <w:noProof/>
                <w:webHidden/>
              </w:rPr>
              <w:t>22</w:t>
            </w:r>
            <w:r w:rsidR="00641192" w:rsidRPr="00641192">
              <w:rPr>
                <w:bCs/>
                <w:noProof/>
                <w:webHidden/>
              </w:rPr>
              <w:fldChar w:fldCharType="end"/>
            </w:r>
          </w:hyperlink>
        </w:p>
        <w:p w14:paraId="1D049BE5" w14:textId="448CB842"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1" w:history="1">
            <w:r w:rsidR="00641192" w:rsidRPr="00641192">
              <w:rPr>
                <w:rStyle w:val="Hyperlink"/>
                <w:b w:val="0"/>
                <w:bCs/>
                <w:caps/>
                <w:noProof/>
                <w:lang w:val="en-US"/>
              </w:rPr>
              <w:t>ROZDZIAŁ 3.</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Charakterystyka danych</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1 \h </w:instrText>
            </w:r>
            <w:r w:rsidR="00641192" w:rsidRPr="00641192">
              <w:rPr>
                <w:b w:val="0"/>
                <w:bCs/>
                <w:noProof/>
                <w:webHidden/>
              </w:rPr>
            </w:r>
            <w:r w:rsidR="00641192" w:rsidRPr="00641192">
              <w:rPr>
                <w:b w:val="0"/>
                <w:bCs/>
                <w:noProof/>
                <w:webHidden/>
              </w:rPr>
              <w:fldChar w:fldCharType="separate"/>
            </w:r>
            <w:r w:rsidR="0056160D">
              <w:rPr>
                <w:b w:val="0"/>
                <w:bCs/>
                <w:noProof/>
                <w:webHidden/>
              </w:rPr>
              <w:t>26</w:t>
            </w:r>
            <w:r w:rsidR="00641192" w:rsidRPr="00641192">
              <w:rPr>
                <w:b w:val="0"/>
                <w:bCs/>
                <w:noProof/>
                <w:webHidden/>
              </w:rPr>
              <w:fldChar w:fldCharType="end"/>
            </w:r>
          </w:hyperlink>
        </w:p>
        <w:p w14:paraId="54DD5DC8" w14:textId="53102ABB"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2" w:history="1">
            <w:r w:rsidR="00641192" w:rsidRPr="00641192">
              <w:rPr>
                <w:rStyle w:val="Hyperlink"/>
                <w:bCs/>
                <w:noProof/>
              </w:rPr>
              <w:t>3.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odstawowe informacje o zbiorze</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2 \h </w:instrText>
            </w:r>
            <w:r w:rsidR="00641192" w:rsidRPr="00641192">
              <w:rPr>
                <w:bCs/>
                <w:noProof/>
                <w:webHidden/>
              </w:rPr>
            </w:r>
            <w:r w:rsidR="00641192" w:rsidRPr="00641192">
              <w:rPr>
                <w:bCs/>
                <w:noProof/>
                <w:webHidden/>
              </w:rPr>
              <w:fldChar w:fldCharType="separate"/>
            </w:r>
            <w:r w:rsidR="0056160D">
              <w:rPr>
                <w:bCs/>
                <w:noProof/>
                <w:webHidden/>
              </w:rPr>
              <w:t>26</w:t>
            </w:r>
            <w:r w:rsidR="00641192" w:rsidRPr="00641192">
              <w:rPr>
                <w:bCs/>
                <w:noProof/>
                <w:webHidden/>
              </w:rPr>
              <w:fldChar w:fldCharType="end"/>
            </w:r>
          </w:hyperlink>
        </w:p>
        <w:p w14:paraId="4B63A755" w14:textId="09B6193D"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3" w:history="1">
            <w:r w:rsidR="00641192" w:rsidRPr="00641192">
              <w:rPr>
                <w:rStyle w:val="Hyperlink"/>
                <w:bCs/>
                <w:noProof/>
              </w:rPr>
              <w:t>3.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re-processing</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3 \h </w:instrText>
            </w:r>
            <w:r w:rsidR="00641192" w:rsidRPr="00641192">
              <w:rPr>
                <w:bCs/>
                <w:noProof/>
                <w:webHidden/>
              </w:rPr>
            </w:r>
            <w:r w:rsidR="00641192" w:rsidRPr="00641192">
              <w:rPr>
                <w:bCs/>
                <w:noProof/>
                <w:webHidden/>
              </w:rPr>
              <w:fldChar w:fldCharType="separate"/>
            </w:r>
            <w:r w:rsidR="0056160D">
              <w:rPr>
                <w:bCs/>
                <w:noProof/>
                <w:webHidden/>
              </w:rPr>
              <w:t>31</w:t>
            </w:r>
            <w:r w:rsidR="00641192" w:rsidRPr="00641192">
              <w:rPr>
                <w:bCs/>
                <w:noProof/>
                <w:webHidden/>
              </w:rPr>
              <w:fldChar w:fldCharType="end"/>
            </w:r>
          </w:hyperlink>
        </w:p>
        <w:p w14:paraId="49175460" w14:textId="68FF68C7"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4" w:history="1">
            <w:r w:rsidR="00641192" w:rsidRPr="00641192">
              <w:rPr>
                <w:rStyle w:val="Hyperlink"/>
                <w:b w:val="0"/>
                <w:bCs/>
                <w:caps/>
                <w:noProof/>
                <w:lang w:val="en-US"/>
              </w:rPr>
              <w:t>ROZDZIAŁ 4.</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Metodyk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4 \h </w:instrText>
            </w:r>
            <w:r w:rsidR="00641192" w:rsidRPr="00641192">
              <w:rPr>
                <w:b w:val="0"/>
                <w:bCs/>
                <w:noProof/>
                <w:webHidden/>
              </w:rPr>
            </w:r>
            <w:r w:rsidR="00641192" w:rsidRPr="00641192">
              <w:rPr>
                <w:b w:val="0"/>
                <w:bCs/>
                <w:noProof/>
                <w:webHidden/>
              </w:rPr>
              <w:fldChar w:fldCharType="separate"/>
            </w:r>
            <w:r w:rsidR="0056160D">
              <w:rPr>
                <w:b w:val="0"/>
                <w:bCs/>
                <w:noProof/>
                <w:webHidden/>
              </w:rPr>
              <w:t>33</w:t>
            </w:r>
            <w:r w:rsidR="00641192" w:rsidRPr="00641192">
              <w:rPr>
                <w:b w:val="0"/>
                <w:bCs/>
                <w:noProof/>
                <w:webHidden/>
              </w:rPr>
              <w:fldChar w:fldCharType="end"/>
            </w:r>
          </w:hyperlink>
        </w:p>
        <w:p w14:paraId="1F0CC151" w14:textId="6CE00F2B"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5" w:history="1">
            <w:r w:rsidR="00641192" w:rsidRPr="00641192">
              <w:rPr>
                <w:rStyle w:val="Hyperlink"/>
                <w:b w:val="0"/>
                <w:bCs/>
                <w:caps/>
                <w:noProof/>
                <w:lang w:val="en-US"/>
              </w:rPr>
              <w:t>ROZDZIAŁ 5.</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Wyniki</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5 \h </w:instrText>
            </w:r>
            <w:r w:rsidR="00641192" w:rsidRPr="00641192">
              <w:rPr>
                <w:b w:val="0"/>
                <w:bCs/>
                <w:noProof/>
                <w:webHidden/>
              </w:rPr>
            </w:r>
            <w:r w:rsidR="00641192" w:rsidRPr="00641192">
              <w:rPr>
                <w:b w:val="0"/>
                <w:bCs/>
                <w:noProof/>
                <w:webHidden/>
              </w:rPr>
              <w:fldChar w:fldCharType="separate"/>
            </w:r>
            <w:r w:rsidR="0056160D">
              <w:rPr>
                <w:b w:val="0"/>
                <w:bCs/>
                <w:noProof/>
                <w:webHidden/>
              </w:rPr>
              <w:t>37</w:t>
            </w:r>
            <w:r w:rsidR="00641192" w:rsidRPr="00641192">
              <w:rPr>
                <w:b w:val="0"/>
                <w:bCs/>
                <w:noProof/>
                <w:webHidden/>
              </w:rPr>
              <w:fldChar w:fldCharType="end"/>
            </w:r>
          </w:hyperlink>
        </w:p>
        <w:p w14:paraId="4760FD1E" w14:textId="6ABF52E2"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6" w:history="1">
            <w:r w:rsidR="00641192" w:rsidRPr="00641192">
              <w:rPr>
                <w:rStyle w:val="Hyperlink"/>
                <w:bCs/>
                <w:noProof/>
                <w:lang w:val="en-US"/>
              </w:rPr>
              <w:t>5.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Opis wyników</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6 \h </w:instrText>
            </w:r>
            <w:r w:rsidR="00641192" w:rsidRPr="00641192">
              <w:rPr>
                <w:bCs/>
                <w:noProof/>
                <w:webHidden/>
              </w:rPr>
            </w:r>
            <w:r w:rsidR="00641192" w:rsidRPr="00641192">
              <w:rPr>
                <w:bCs/>
                <w:noProof/>
                <w:webHidden/>
              </w:rPr>
              <w:fldChar w:fldCharType="separate"/>
            </w:r>
            <w:r w:rsidR="0056160D">
              <w:rPr>
                <w:bCs/>
                <w:noProof/>
                <w:webHidden/>
              </w:rPr>
              <w:t>37</w:t>
            </w:r>
            <w:r w:rsidR="00641192" w:rsidRPr="00641192">
              <w:rPr>
                <w:bCs/>
                <w:noProof/>
                <w:webHidden/>
              </w:rPr>
              <w:fldChar w:fldCharType="end"/>
            </w:r>
          </w:hyperlink>
        </w:p>
        <w:p w14:paraId="6EDB46AE" w14:textId="293CDEE7"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7" w:history="1">
            <w:r w:rsidR="00641192" w:rsidRPr="00641192">
              <w:rPr>
                <w:rStyle w:val="Hyperlink"/>
                <w:bCs/>
                <w:noProof/>
                <w:lang w:val="en-US"/>
              </w:rPr>
              <w:t>5.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Wnioski</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7 \h </w:instrText>
            </w:r>
            <w:r w:rsidR="00641192" w:rsidRPr="00641192">
              <w:rPr>
                <w:bCs/>
                <w:noProof/>
                <w:webHidden/>
              </w:rPr>
            </w:r>
            <w:r w:rsidR="00641192" w:rsidRPr="00641192">
              <w:rPr>
                <w:bCs/>
                <w:noProof/>
                <w:webHidden/>
              </w:rPr>
              <w:fldChar w:fldCharType="separate"/>
            </w:r>
            <w:r w:rsidR="0056160D">
              <w:rPr>
                <w:bCs/>
                <w:noProof/>
                <w:webHidden/>
              </w:rPr>
              <w:t>46</w:t>
            </w:r>
            <w:r w:rsidR="00641192" w:rsidRPr="00641192">
              <w:rPr>
                <w:bCs/>
                <w:noProof/>
                <w:webHidden/>
              </w:rPr>
              <w:fldChar w:fldCharType="end"/>
            </w:r>
          </w:hyperlink>
        </w:p>
        <w:p w14:paraId="6D3378CB" w14:textId="79525230"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8" w:history="1">
            <w:r w:rsidR="00641192" w:rsidRPr="00641192">
              <w:rPr>
                <w:rStyle w:val="Hyperlink"/>
                <w:b w:val="0"/>
                <w:bCs/>
                <w:caps/>
                <w:noProof/>
                <w:lang w:val="en-US"/>
              </w:rPr>
              <w:t>ROZDZIAŁ 6.</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Podsumowa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8 \h </w:instrText>
            </w:r>
            <w:r w:rsidR="00641192" w:rsidRPr="00641192">
              <w:rPr>
                <w:b w:val="0"/>
                <w:bCs/>
                <w:noProof/>
                <w:webHidden/>
              </w:rPr>
            </w:r>
            <w:r w:rsidR="00641192" w:rsidRPr="00641192">
              <w:rPr>
                <w:b w:val="0"/>
                <w:bCs/>
                <w:noProof/>
                <w:webHidden/>
              </w:rPr>
              <w:fldChar w:fldCharType="separate"/>
            </w:r>
            <w:r w:rsidR="0056160D">
              <w:rPr>
                <w:b w:val="0"/>
                <w:bCs/>
                <w:noProof/>
                <w:webHidden/>
              </w:rPr>
              <w:t>49</w:t>
            </w:r>
            <w:r w:rsidR="00641192" w:rsidRPr="00641192">
              <w:rPr>
                <w:b w:val="0"/>
                <w:bCs/>
                <w:noProof/>
                <w:webHidden/>
              </w:rPr>
              <w:fldChar w:fldCharType="end"/>
            </w:r>
          </w:hyperlink>
        </w:p>
        <w:p w14:paraId="6AAE000D" w14:textId="27F328A2"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699" w:history="1">
            <w:r w:rsidR="00641192" w:rsidRPr="00641192">
              <w:rPr>
                <w:rStyle w:val="Hyperlink"/>
                <w:b w:val="0"/>
                <w:bCs/>
                <w:noProof/>
                <w:lang w:val="en-GB"/>
              </w:rPr>
              <w:t>BIBLIOGRAFI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9 \h </w:instrText>
            </w:r>
            <w:r w:rsidR="00641192" w:rsidRPr="00641192">
              <w:rPr>
                <w:b w:val="0"/>
                <w:bCs/>
                <w:noProof/>
                <w:webHidden/>
              </w:rPr>
            </w:r>
            <w:r w:rsidR="00641192" w:rsidRPr="00641192">
              <w:rPr>
                <w:b w:val="0"/>
                <w:bCs/>
                <w:noProof/>
                <w:webHidden/>
              </w:rPr>
              <w:fldChar w:fldCharType="separate"/>
            </w:r>
            <w:r w:rsidR="0056160D">
              <w:rPr>
                <w:b w:val="0"/>
                <w:bCs/>
                <w:noProof/>
                <w:webHidden/>
              </w:rPr>
              <w:t>50</w:t>
            </w:r>
            <w:r w:rsidR="00641192" w:rsidRPr="00641192">
              <w:rPr>
                <w:b w:val="0"/>
                <w:bCs/>
                <w:noProof/>
                <w:webHidden/>
              </w:rPr>
              <w:fldChar w:fldCharType="end"/>
            </w:r>
          </w:hyperlink>
        </w:p>
        <w:p w14:paraId="3044D9C0" w14:textId="32669C0A"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0" w:history="1">
            <w:r w:rsidR="00641192" w:rsidRPr="00641192">
              <w:rPr>
                <w:rStyle w:val="Hyperlink"/>
                <w:b w:val="0"/>
                <w:bCs/>
                <w:noProof/>
              </w:rPr>
              <w:t>Spis tabel</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0 \h </w:instrText>
            </w:r>
            <w:r w:rsidR="00641192" w:rsidRPr="00641192">
              <w:rPr>
                <w:b w:val="0"/>
                <w:bCs/>
                <w:noProof/>
                <w:webHidden/>
              </w:rPr>
            </w:r>
            <w:r w:rsidR="00641192" w:rsidRPr="00641192">
              <w:rPr>
                <w:b w:val="0"/>
                <w:bCs/>
                <w:noProof/>
                <w:webHidden/>
              </w:rPr>
              <w:fldChar w:fldCharType="separate"/>
            </w:r>
            <w:r w:rsidR="0056160D">
              <w:rPr>
                <w:b w:val="0"/>
                <w:bCs/>
                <w:noProof/>
                <w:webHidden/>
              </w:rPr>
              <w:t>53</w:t>
            </w:r>
            <w:r w:rsidR="00641192" w:rsidRPr="00641192">
              <w:rPr>
                <w:b w:val="0"/>
                <w:bCs/>
                <w:noProof/>
                <w:webHidden/>
              </w:rPr>
              <w:fldChar w:fldCharType="end"/>
            </w:r>
          </w:hyperlink>
        </w:p>
        <w:p w14:paraId="5C626B39" w14:textId="443FD30F"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1" w:history="1">
            <w:r w:rsidR="00641192" w:rsidRPr="00641192">
              <w:rPr>
                <w:rStyle w:val="Hyperlink"/>
                <w:b w:val="0"/>
                <w:bCs/>
                <w:noProof/>
              </w:rPr>
              <w:t>Spis rysunków</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1 \h </w:instrText>
            </w:r>
            <w:r w:rsidR="00641192" w:rsidRPr="00641192">
              <w:rPr>
                <w:b w:val="0"/>
                <w:bCs/>
                <w:noProof/>
                <w:webHidden/>
              </w:rPr>
            </w:r>
            <w:r w:rsidR="00641192" w:rsidRPr="00641192">
              <w:rPr>
                <w:b w:val="0"/>
                <w:bCs/>
                <w:noProof/>
                <w:webHidden/>
              </w:rPr>
              <w:fldChar w:fldCharType="separate"/>
            </w:r>
            <w:r w:rsidR="0056160D">
              <w:rPr>
                <w:b w:val="0"/>
                <w:bCs/>
                <w:noProof/>
                <w:webHidden/>
              </w:rPr>
              <w:t>53</w:t>
            </w:r>
            <w:r w:rsidR="00641192" w:rsidRPr="00641192">
              <w:rPr>
                <w:b w:val="0"/>
                <w:bCs/>
                <w:noProof/>
                <w:webHidden/>
              </w:rPr>
              <w:fldChar w:fldCharType="end"/>
            </w:r>
          </w:hyperlink>
        </w:p>
        <w:p w14:paraId="46B846B1" w14:textId="4C9B662B"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2" w:history="1">
            <w:r w:rsidR="00641192" w:rsidRPr="00641192">
              <w:rPr>
                <w:rStyle w:val="Hyperlink"/>
                <w:b w:val="0"/>
                <w:bCs/>
                <w:noProof/>
              </w:rPr>
              <w:t>Streszcze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2 \h </w:instrText>
            </w:r>
            <w:r w:rsidR="00641192" w:rsidRPr="00641192">
              <w:rPr>
                <w:b w:val="0"/>
                <w:bCs/>
                <w:noProof/>
                <w:webHidden/>
              </w:rPr>
            </w:r>
            <w:r w:rsidR="00641192" w:rsidRPr="00641192">
              <w:rPr>
                <w:b w:val="0"/>
                <w:bCs/>
                <w:noProof/>
                <w:webHidden/>
              </w:rPr>
              <w:fldChar w:fldCharType="separate"/>
            </w:r>
            <w:r w:rsidR="0056160D">
              <w:rPr>
                <w:b w:val="0"/>
                <w:bCs/>
                <w:noProof/>
                <w:webHidden/>
              </w:rPr>
              <w:t>55</w:t>
            </w:r>
            <w:r w:rsidR="00641192" w:rsidRPr="00641192">
              <w:rPr>
                <w:b w:val="0"/>
                <w:bCs/>
                <w:noProof/>
                <w:webHidden/>
              </w:rPr>
              <w:fldChar w:fldCharType="end"/>
            </w:r>
          </w:hyperlink>
        </w:p>
        <w:p w14:paraId="1DCFB93A" w14:textId="267CDE1A" w:rsidR="009A229F" w:rsidRDefault="00772573" w:rsidP="002F5F12">
          <w:r w:rsidRPr="00641192">
            <w:rPr>
              <w:bCs/>
            </w:rPr>
            <w:fldChar w:fldCharType="end"/>
          </w:r>
        </w:p>
      </w:sdtContent>
    </w:sdt>
    <w:p w14:paraId="699D3F55" w14:textId="0672415E" w:rsidR="009C2F31" w:rsidRPr="00C95924" w:rsidRDefault="009C2F31" w:rsidP="00C95924">
      <w:pPr>
        <w:spacing w:line="360" w:lineRule="auto"/>
        <w:jc w:val="center"/>
        <w:rPr>
          <w:b/>
          <w:bCs/>
          <w:sz w:val="28"/>
          <w:szCs w:val="28"/>
        </w:rPr>
      </w:pPr>
      <w:r w:rsidRPr="00992874">
        <w:rPr>
          <w:b/>
          <w:bCs/>
          <w:sz w:val="28"/>
          <w:szCs w:val="28"/>
        </w:rPr>
        <w:t>Wykaz skrótów stosowanych w pracy</w:t>
      </w:r>
    </w:p>
    <w:p w14:paraId="50937FF0" w14:textId="77777777" w:rsidR="009C2F31" w:rsidRPr="00443D11" w:rsidRDefault="009C2F31" w:rsidP="009C2F31">
      <w:pPr>
        <w:spacing w:line="360" w:lineRule="auto"/>
        <w:ind w:firstLine="708"/>
      </w:pPr>
      <w:r w:rsidRPr="00443D11">
        <w:t xml:space="preserve">WHO </w:t>
      </w:r>
      <w:r w:rsidRPr="00443D11">
        <w:tab/>
      </w:r>
      <w:r w:rsidRPr="00443D11">
        <w:tab/>
        <w:t>World Health Organisation</w:t>
      </w:r>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t>Organizacja Narodów Zjednoczonych</w:t>
      </w:r>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0063771" w14:textId="68425B3C" w:rsidR="00DF1D7A" w:rsidRDefault="00DF1D7A" w:rsidP="002B4184">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w:t>
      </w:r>
      <w:r w:rsidR="00AF4958">
        <w:rPr>
          <w:lang w:val="en-GB"/>
        </w:rPr>
        <w:t>k</w:t>
      </w:r>
    </w:p>
    <w:p w14:paraId="54B2ED74" w14:textId="36A75B22" w:rsidR="00C95924" w:rsidRPr="00514A06" w:rsidRDefault="00C95924" w:rsidP="002B4184">
      <w:pPr>
        <w:spacing w:line="360" w:lineRule="auto"/>
        <w:ind w:firstLine="708"/>
      </w:pPr>
      <w:r w:rsidRPr="00514A06">
        <w:t xml:space="preserve">GPS </w:t>
      </w:r>
      <w:r w:rsidRPr="00514A06">
        <w:tab/>
      </w:r>
      <w:r w:rsidRPr="00514A06">
        <w:tab/>
        <w:t>Global Positioning System</w:t>
      </w:r>
    </w:p>
    <w:p w14:paraId="31AA143D" w14:textId="77777777" w:rsidR="009C2F31" w:rsidRPr="00514A06" w:rsidRDefault="009C2F31" w:rsidP="00DF1D7A">
      <w:pPr>
        <w:spacing w:line="360" w:lineRule="auto"/>
        <w:ind w:firstLine="708"/>
      </w:pPr>
    </w:p>
    <w:p w14:paraId="688FBAD0" w14:textId="77777777" w:rsidR="00B66FEA" w:rsidRPr="009C2F31" w:rsidRDefault="00B66FEA" w:rsidP="00894D09">
      <w:pPr>
        <w:pStyle w:val="Header"/>
      </w:pPr>
      <w:bookmarkStart w:id="0" w:name="_Toc134982585"/>
      <w:bookmarkStart w:id="1" w:name="_Toc135162683"/>
      <w:r w:rsidRPr="009C2F31">
        <w:lastRenderedPageBreak/>
        <w:t>Wstęp</w:t>
      </w:r>
      <w:bookmarkEnd w:id="0"/>
      <w:bookmarkEnd w:id="1"/>
    </w:p>
    <w:p w14:paraId="6CFEB046" w14:textId="36138174" w:rsidR="006E3F47" w:rsidRDefault="00B1452F" w:rsidP="00F5691C">
      <w:pPr>
        <w:pStyle w:val="BodyText"/>
      </w:pPr>
      <w:r>
        <w:tab/>
      </w:r>
      <w:r w:rsidR="00DC71F2">
        <w:t>W</w:t>
      </w:r>
      <w:r w:rsidR="0038456F" w:rsidRPr="0038456F">
        <w:t xml:space="preserve"> </w:t>
      </w:r>
      <w:r w:rsidR="00DC71F2">
        <w:t>r</w:t>
      </w:r>
      <w:r w:rsidR="0038456F" w:rsidRPr="0038456F">
        <w:t>aporcie o zapobieganiu obrażeń</w:t>
      </w:r>
      <w:r w:rsidR="00F47DDE">
        <w:t xml:space="preserve"> wynikających</w:t>
      </w:r>
      <w:r w:rsidR="0038456F" w:rsidRPr="0038456F">
        <w:t xml:space="preserve"> z ruchu</w:t>
      </w:r>
      <w:r w:rsidR="00DC71F2">
        <w:t xml:space="preserve"> </w:t>
      </w:r>
      <w:r w:rsidR="0038456F" w:rsidRPr="0038456F">
        <w:t>drogowego</w:t>
      </w:r>
      <w:r w:rsidR="00903534">
        <w:t xml:space="preserve"> </w:t>
      </w:r>
      <w:r w:rsidR="00DC71F2" w:rsidRPr="0038456F">
        <w:t xml:space="preserve">Światowa Organizacja Zdrowia </w:t>
      </w:r>
      <w:r w:rsidR="0038456F">
        <w:t>ostrzega</w:t>
      </w:r>
      <w:r w:rsidR="00F47DDE">
        <w:t>ła</w:t>
      </w:r>
      <w:r w:rsidR="0038456F">
        <w:t xml:space="preserve">, że </w:t>
      </w:r>
      <w:r w:rsidR="00C95597">
        <w:t xml:space="preserve">wypadki drogowe </w:t>
      </w:r>
      <w:r w:rsidR="0038456F">
        <w:t>mogą być dużym zagrożeniem w</w:t>
      </w:r>
      <w:r w:rsidR="00C95924">
        <w:t>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w:t>
      </w:r>
      <w:r w:rsidR="00C95924">
        <w:t>Organizacji Narodów Zjednoczonych (</w:t>
      </w:r>
      <w:r w:rsidR="007F6651" w:rsidRPr="007F6651">
        <w:t>ONZ</w:t>
      </w:r>
      <w:r w:rsidR="00C95924">
        <w:t>)</w:t>
      </w:r>
      <w:r w:rsidR="007F6651" w:rsidRPr="007F6651">
        <w:t xml:space="preserve"> </w:t>
      </w:r>
      <w:r w:rsidR="007F6651">
        <w:t>postawiło sobie za</w:t>
      </w:r>
      <w:r w:rsidR="007F6651" w:rsidRPr="007F6651">
        <w:t xml:space="preserve"> cel zmniejszenia globalnej liczby zgonów i obrażeń </w:t>
      </w:r>
      <w:r w:rsidR="007F6651">
        <w:t xml:space="preserve">wynikających </w:t>
      </w:r>
      <w:r w:rsidR="002D5C87">
        <w:t>z wypadków</w:t>
      </w:r>
      <w:r w:rsidR="007F6651" w:rsidRPr="007F6651">
        <w:t xml:space="preserve"> drogowych </w:t>
      </w:r>
      <w:r w:rsidR="00F47DDE" w:rsidRPr="007F6651">
        <w:t xml:space="preserve">o </w:t>
      </w:r>
      <w:r w:rsidR="00F47DDE">
        <w:t>50 procent</w:t>
      </w:r>
      <w:r w:rsidR="00F47DDE" w:rsidRPr="007F6651">
        <w:t xml:space="preserve"> </w:t>
      </w:r>
      <w:r w:rsidR="007F6651" w:rsidRPr="007F6651">
        <w:t>do 2030 r</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w:t>
      </w:r>
      <w:r w:rsidR="007E36A6">
        <w:t>y</w:t>
      </w:r>
      <w:r w:rsidR="00596D97" w:rsidRPr="00596D97">
        <w:t xml:space="preserve"> wspomagania kierowcy</w:t>
      </w:r>
      <w:r w:rsidR="00596D97">
        <w:t>, które coraz częściej możemy odnaleźć w</w:t>
      </w:r>
      <w:r w:rsidR="002D5C87">
        <w:t> </w:t>
      </w:r>
      <w:r w:rsidR="00596D97">
        <w:t>pojazdach.</w:t>
      </w:r>
      <w:r w:rsidR="00596D97" w:rsidRPr="00596D97">
        <w:t xml:space="preserve"> </w:t>
      </w:r>
      <w:r w:rsidR="00E658C2">
        <w:t>Jest to każde elektroniczne urządzenie, które wspomaga kierowcę w</w:t>
      </w:r>
      <w:r w:rsidR="002D5C87">
        <w:t> </w:t>
      </w:r>
      <w:r w:rsidR="00E658C2">
        <w:t xml:space="preserve">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w:t>
      </w:r>
      <w:r w:rsidR="00F47DDE">
        <w:t>y</w:t>
      </w:r>
      <w:r w:rsidR="00D76BEF" w:rsidRPr="00D76BEF">
        <w:t xml:space="preserve">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7E36A6">
        <w:t>zaawansowane systemy wspomagania kierowcy (</w:t>
      </w:r>
      <w:r w:rsidR="00D76BEF" w:rsidRPr="00B12C82">
        <w:t>ADAS</w:t>
      </w:r>
      <w:r w:rsidR="007E36A6">
        <w:t>)</w:t>
      </w:r>
      <w:r w:rsidR="00D76BEF" w:rsidRPr="00B12C82">
        <w:t xml:space="preserve">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technologie</w:t>
      </w:r>
      <w:r w:rsidR="00F47DDE">
        <w:t xml:space="preserve"> te</w:t>
      </w:r>
      <w:r w:rsidR="00D76BEF">
        <w:t xml:space="preserve"> </w:t>
      </w:r>
      <w:r w:rsidR="00B22984" w:rsidRPr="00B22984">
        <w:t>mo</w:t>
      </w:r>
      <w:r w:rsidR="00D76BEF">
        <w:t>gą</w:t>
      </w:r>
      <w:r w:rsidR="00B22984" w:rsidRPr="00B22984">
        <w:t xml:space="preserve"> zapobiec nawet </w:t>
      </w:r>
      <w:r w:rsidR="00B22984">
        <w:t>2,7 mln kolizji rocznie w</w:t>
      </w:r>
      <w:r w:rsidR="00C95924">
        <w:t> </w:t>
      </w:r>
      <w:r w:rsidR="00B22984">
        <w:t>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w:t>
      </w:r>
      <w:r w:rsidR="002D5C87">
        <w:t> </w:t>
      </w:r>
      <w:r w:rsidR="00B22984" w:rsidRPr="00B22984">
        <w:t xml:space="preserve">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na przykład korzystając z</w:t>
      </w:r>
      <w:r w:rsidR="002D5C87">
        <w:t> </w:t>
      </w:r>
      <w:r w:rsidR="00B94E28">
        <w:t xml:space="preserve">informacji </w:t>
      </w:r>
      <w:r w:rsidR="00C95924">
        <w:t>systemu nawigacji satelitarnej (</w:t>
      </w:r>
      <w:r w:rsidR="00B94E28">
        <w:t>GPS</w:t>
      </w:r>
      <w:r w:rsidR="00C95924">
        <w:t>)</w:t>
      </w:r>
      <w:r w:rsidR="00B94E28">
        <w:t xml:space="preserve">, jednak </w:t>
      </w:r>
      <w:r w:rsidR="00B94E28" w:rsidRPr="00B94E28">
        <w:t>w</w:t>
      </w:r>
      <w:r w:rsidR="00C95924">
        <w:t> </w:t>
      </w:r>
      <w:r w:rsidR="00B94E28" w:rsidRPr="00B94E28">
        <w:t xml:space="preserve">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092F7B92" w:rsidR="008766C4" w:rsidRDefault="008766C4" w:rsidP="00F5691C">
      <w:pPr>
        <w:pStyle w:val="BodyText"/>
      </w:pPr>
      <w:r>
        <w:lastRenderedPageBreak/>
        <w:tab/>
        <w:t xml:space="preserve">Celem tej pracy jest więc </w:t>
      </w:r>
      <w:r w:rsidR="003A6697">
        <w:t>pokazanie</w:t>
      </w:r>
      <w:r>
        <w:t xml:space="preserve"> </w:t>
      </w:r>
      <w:r w:rsidR="003A6697">
        <w:t xml:space="preserve">jak za pomocą deep learningu, a dokładnie </w:t>
      </w:r>
      <w:r w:rsidR="00B5355A">
        <w:t>konwolucyjny</w:t>
      </w:r>
      <w:r w:rsidR="00F47DDE">
        <w:t>ch</w:t>
      </w:r>
      <w:r w:rsidR="00B5355A">
        <w:t xml:space="preserve"> </w:t>
      </w:r>
      <w:r w:rsidR="003A6697">
        <w:t xml:space="preserve">sieci neuronowych, można stworzyć </w:t>
      </w:r>
      <w:r w:rsidR="00B57D76">
        <w:t>lekki obliczeniowo, a jednocześnie bardzo skuteczny model</w:t>
      </w:r>
      <w:r w:rsidR="003A6697">
        <w:t xml:space="preserve"> klasyfikujący znaki drogowe, tym samym przyczyniając się do poprawy bezpieczeństwa na drogach, zmniejszając liczbę wypadków</w:t>
      </w:r>
      <w:r w:rsidR="00F47DDE">
        <w:t xml:space="preserve">, a także </w:t>
      </w:r>
      <w:r w:rsidR="003A6697">
        <w:t>skutki ekonomicznie i społeczne.</w:t>
      </w:r>
    </w:p>
    <w:p w14:paraId="42516BAD" w14:textId="480D9C6D" w:rsidR="002F743E" w:rsidRDefault="002F743E" w:rsidP="00F5691C">
      <w:pPr>
        <w:pStyle w:val="BodyText"/>
      </w:pPr>
      <w:r>
        <w:tab/>
        <w:t>Kończąc wprowadzenie</w:t>
      </w:r>
      <w:r w:rsidR="009C1705">
        <w:t>, warto</w:t>
      </w:r>
      <w:r w:rsidR="00F47DDE">
        <w:t xml:space="preserve"> </w:t>
      </w:r>
      <w:r w:rsidR="009C1705">
        <w:t xml:space="preserve">również </w:t>
      </w:r>
      <w:r w:rsidR="00B1452F">
        <w:t>zaprezentować strukturę pracy. W</w:t>
      </w:r>
      <w:r w:rsidR="002D5C87">
        <w:t> </w:t>
      </w:r>
      <w:r w:rsidR="00B1452F">
        <w:t xml:space="preserve">rozdziale </w:t>
      </w:r>
      <w:r w:rsidR="00093D99">
        <w:t>1 dokonano przeglądu literatury</w:t>
      </w:r>
      <w:r w:rsidR="00E820F8">
        <w:t xml:space="preserve"> i historii</w:t>
      </w:r>
      <w:r w:rsidR="00093D99">
        <w:t xml:space="preserve"> omawianego </w:t>
      </w:r>
      <w:r w:rsidR="00A7598C">
        <w:t>zagadnienia</w:t>
      </w:r>
      <w:r w:rsidR="00C95924">
        <w:t>.</w:t>
      </w:r>
      <w:r w:rsidR="00E26F18">
        <w:t xml:space="preserve"> Dotychczas powstały</w:t>
      </w:r>
      <w:r w:rsidR="00A7598C">
        <w:t xml:space="preserve"> różne podejścia </w:t>
      </w:r>
      <w:r w:rsidR="00F20B35">
        <w:t>w kontekście używanych modeli uczenia maszynowego</w:t>
      </w:r>
      <w:r w:rsidR="00E26F18">
        <w:t xml:space="preserve">, których </w:t>
      </w:r>
      <w:r w:rsidR="00A7598C">
        <w:t>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E26F18">
        <w:t xml:space="preserve">na </w:t>
      </w:r>
      <w:r w:rsidR="00FC43D6">
        <w:t xml:space="preserve">zdefiniowaniu pojęć, wykorzystywanych w celu rozwiązania przedstawionego problemu. W rozdziale 3 opisane zostały dane, z których korzystać będzie stworzony model, </w:t>
      </w:r>
      <w:r w:rsidR="004E7A7B">
        <w:t xml:space="preserve">przeznaczony </w:t>
      </w:r>
      <w:r w:rsidR="00FC43D6">
        <w:t>do klasyfikacji znaków</w:t>
      </w:r>
      <w:r w:rsidR="00F47DDE">
        <w:t xml:space="preserve"> drogowych</w:t>
      </w:r>
      <w:r w:rsidR="00FC43D6">
        <w:t xml:space="preserv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rozwiązywałaby badany problem. W ostatnim rozdziale znajdują się wnioski z pracy, implementacji</w:t>
      </w:r>
      <w:r w:rsidR="00F47DDE">
        <w:t xml:space="preserve"> i</w:t>
      </w:r>
      <w:r w:rsidR="002D5C87">
        <w:t> </w:t>
      </w:r>
      <w:r w:rsidR="008D4913">
        <w:t xml:space="preserve">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w:t>
      </w:r>
      <w:r w:rsidR="00F47DDE">
        <w:t>oraz</w:t>
      </w:r>
      <w:r w:rsidR="00B5355A">
        <w:t xml:space="preserve">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2" w:name="_Toc134982586"/>
      <w:bookmarkStart w:id="3" w:name="_Toc135162684"/>
      <w:r w:rsidR="00FB09FF">
        <w:lastRenderedPageBreak/>
        <w:t>Historia</w:t>
      </w:r>
      <w:r w:rsidR="00964A00">
        <w:t xml:space="preserve"> i przegląd literatury</w:t>
      </w:r>
      <w:bookmarkEnd w:id="2"/>
      <w:bookmarkEnd w:id="3"/>
    </w:p>
    <w:p w14:paraId="6BB05863" w14:textId="3FB87611" w:rsidR="00053A87" w:rsidRDefault="00053A87" w:rsidP="003261B7">
      <w:pPr>
        <w:pStyle w:val="BodyText"/>
      </w:pPr>
      <w:r>
        <w:tab/>
        <w:t>Rozdział ten prezentuje jak przez lata rozwijany był problem detekcji, a</w:t>
      </w:r>
      <w:r w:rsidR="002D5C87">
        <w:t> </w:t>
      </w:r>
      <w:r w:rsidR="004E7A7B">
        <w:t>następnie</w:t>
      </w:r>
      <w:r>
        <w:t xml:space="preserve"> rozpoznawania i klasyfikacji znaków drogowych, oraz jak użyte zostały sieci konwolucyjne do rozwiązania tego zagadnienia.</w:t>
      </w:r>
      <w:r w:rsidR="00964A00">
        <w:t xml:space="preserve"> Przedstawia także kluczowe prace w</w:t>
      </w:r>
      <w:r w:rsidR="002D5C87">
        <w:t> </w:t>
      </w:r>
      <w:r w:rsidR="00964A00">
        <w:t xml:space="preserve">tematyce </w:t>
      </w:r>
      <w:r w:rsidR="00B43679">
        <w:t>wizji komputerowej (</w:t>
      </w:r>
      <w:r w:rsidR="00964A00">
        <w:t>computer vision</w:t>
      </w:r>
      <w:r w:rsidR="00B43679">
        <w:t>)</w:t>
      </w:r>
      <w:r w:rsidR="00964A00">
        <w:t xml:space="preserve"> na przestrzeni lat.</w:t>
      </w:r>
    </w:p>
    <w:p w14:paraId="673BAFAB" w14:textId="657C22C8" w:rsidR="00DE6135" w:rsidRDefault="00A67A9F" w:rsidP="0068368A">
      <w:pPr>
        <w:pStyle w:val="Heading2"/>
      </w:pPr>
      <w:bookmarkStart w:id="4" w:name="_Toc134982587"/>
      <w:bookmarkStart w:id="5" w:name="_Toc135162685"/>
      <w:r>
        <w:t>Znaki drogowe i rozwój pojazdów autonomicznych</w:t>
      </w:r>
      <w:bookmarkEnd w:id="4"/>
      <w:bookmarkEnd w:id="5"/>
    </w:p>
    <w:p w14:paraId="77CF2DED" w14:textId="77777777" w:rsidR="00F8557A" w:rsidRDefault="00F8557A" w:rsidP="00F8557A">
      <w:pPr>
        <w:pStyle w:val="BodyText"/>
        <w:ind w:left="708"/>
      </w:pPr>
    </w:p>
    <w:p w14:paraId="6221D222" w14:textId="7F34B148" w:rsidR="007E70C3" w:rsidRDefault="007E70C3" w:rsidP="007E70C3">
      <w:pPr>
        <w:pStyle w:val="BodyText"/>
      </w:pPr>
      <w:r>
        <w:tab/>
      </w:r>
      <w:r w:rsidR="0031549E">
        <w:t>Z</w:t>
      </w:r>
      <w:r w:rsidRPr="007E70C3">
        <w:t>naczeni</w:t>
      </w:r>
      <w:r w:rsidR="0031549E">
        <w:t>e znaków drogowych znacznie wzrosło</w:t>
      </w:r>
      <w:r w:rsidRPr="007E70C3">
        <w:t xml:space="preserve"> wraz z</w:t>
      </w:r>
      <w:r w:rsidR="0031549E">
        <w:t>e stopniowym</w:t>
      </w:r>
      <w:r w:rsidRPr="007E70C3">
        <w:t xml:space="preserve"> rozwojem motoryzacji. Jeden z pierwszych współczesnych systemów znaków drogowych został opracowany przez włoski Touring Club w 1895 roku</w:t>
      </w:r>
      <w:r w:rsidR="008F5E0D">
        <w:rPr>
          <w:rStyle w:val="FootnoteReference"/>
        </w:rPr>
        <w:footnoteReference w:id="5"/>
      </w:r>
      <w:r w:rsidR="008F5E0D" w:rsidRPr="007E70C3">
        <w:t>.</w:t>
      </w:r>
      <w:r w:rsidRPr="007E70C3">
        <w:t xml:space="preserve"> </w:t>
      </w:r>
      <w:r w:rsidR="008015F2">
        <w:t>Jednak p</w:t>
      </w:r>
      <w:r w:rsidRPr="007E70C3">
        <w:t>odstawowe wzory większości znaków drogowych zostały ustalone</w:t>
      </w:r>
      <w:r w:rsidR="0031549E">
        <w:t xml:space="preserve"> dopiero</w:t>
      </w:r>
      <w:r w:rsidRPr="007E70C3">
        <w:t xml:space="preserve"> przez Międzynarodowy Kongres Drogowy, który </w:t>
      </w:r>
      <w:r w:rsidR="0031549E">
        <w:t>miał miejsce</w:t>
      </w:r>
      <w:r w:rsidRPr="007E70C3">
        <w:t xml:space="preserve"> w Rzymie w 1908 roku. Rok później, dziewięć rządów </w:t>
      </w:r>
      <w:r w:rsidR="008015F2">
        <w:t xml:space="preserve">państw </w:t>
      </w:r>
      <w:r w:rsidRPr="007E70C3">
        <w:t xml:space="preserve">europejskich uzgodniło stosowanie czterech symboli, oznaczających, "zakręty", </w:t>
      </w:r>
      <w:r w:rsidR="0031549E" w:rsidRPr="007E70C3">
        <w:t>"wyboje"</w:t>
      </w:r>
      <w:r w:rsidR="0031549E">
        <w:t xml:space="preserve">, </w:t>
      </w:r>
      <w:r w:rsidRPr="007E70C3">
        <w:t xml:space="preserve">"skrzyżowania" i "przejazdy kolejowe". </w:t>
      </w:r>
      <w:r w:rsidR="0031549E">
        <w:t>W</w:t>
      </w:r>
      <w:r w:rsidR="0031549E" w:rsidRPr="007E70C3">
        <w:t xml:space="preserve"> latach 1926-1949</w:t>
      </w:r>
      <w:r w:rsidR="0031549E">
        <w:t xml:space="preserve"> prowadzono</w:t>
      </w:r>
      <w:r w:rsidR="0031549E" w:rsidRPr="007E70C3">
        <w:t xml:space="preserve"> </w:t>
      </w:r>
      <w:r w:rsidR="0031549E">
        <w:t>i</w:t>
      </w:r>
      <w:r w:rsidRPr="007E70C3">
        <w:t>ntensywne prace nad międzynarodowymi znakami drogowymi</w:t>
      </w:r>
      <w:r w:rsidR="005327C1">
        <w:t>, co</w:t>
      </w:r>
      <w:r w:rsidRPr="007E70C3">
        <w:t xml:space="preserve"> </w:t>
      </w:r>
      <w:r w:rsidR="005327C1" w:rsidRPr="007E70C3">
        <w:t xml:space="preserve">ostatecznie </w:t>
      </w:r>
      <w:r w:rsidR="005327C1">
        <w:t>doprowadziło</w:t>
      </w:r>
      <w:r w:rsidRPr="007E70C3">
        <w:t xml:space="preserve"> do opracowania europejskiego systemu znaków drogowych. Do 1949 roku Europa przyjęła wspólny system, </w:t>
      </w:r>
      <w:r w:rsidR="005327C1">
        <w:t xml:space="preserve">który w </w:t>
      </w:r>
      <w:r w:rsidRPr="007E70C3">
        <w:t>latach 60-tych XX wieku zaczę</w:t>
      </w:r>
      <w:r w:rsidR="005327C1">
        <w:t xml:space="preserve">ły </w:t>
      </w:r>
      <w:r w:rsidRPr="007E70C3">
        <w:t xml:space="preserve">implementować </w:t>
      </w:r>
      <w:r w:rsidR="005327C1">
        <w:t>również Stany Zjednoczone</w:t>
      </w:r>
      <w:r w:rsidRPr="007E70C3">
        <w:t>.</w:t>
      </w:r>
    </w:p>
    <w:p w14:paraId="46875810" w14:textId="4D6DCB5D" w:rsidR="008015F2" w:rsidRDefault="008015F2" w:rsidP="007E70C3">
      <w:pPr>
        <w:pStyle w:val="BodyText"/>
      </w:pPr>
      <w:r>
        <w:tab/>
        <w:t>Kolejnym krokiem ku standaryzacji była k</w:t>
      </w:r>
      <w:r w:rsidRPr="00FB09FF">
        <w:t>onwencja wiedeńska o znakach i</w:t>
      </w:r>
      <w:r w:rsidR="002D5C87">
        <w:t> </w:t>
      </w:r>
      <w:r w:rsidRPr="00FB09FF">
        <w:t>sygnałach drogowych</w:t>
      </w:r>
      <w:r>
        <w:t>.</w:t>
      </w:r>
      <w:r w:rsidRPr="00FB09FF">
        <w:t xml:space="preserve"> </w:t>
      </w:r>
      <w:r>
        <w:t xml:space="preserve">Jest </w:t>
      </w:r>
      <w:r w:rsidRPr="00FB09FF">
        <w:t>to traktat podpisany w 1968 roku, dzięki któremu udało się ujednolicić znaki drogowe w różnych krajach. Około 52 krajów podpisało ten traktat, w</w:t>
      </w:r>
      <w:r w:rsidR="002D5C87">
        <w:t> </w:t>
      </w:r>
      <w:r w:rsidRPr="00FB09FF">
        <w:t xml:space="preserve">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0F7CFAF" w:rsidR="00A473F8" w:rsidRDefault="007E70C3" w:rsidP="00DE6135">
      <w:pPr>
        <w:pStyle w:val="BodyText"/>
      </w:pPr>
      <w:r>
        <w:tab/>
      </w:r>
      <w:r w:rsidR="00AF1432">
        <w:t xml:space="preserve">Pomimo to </w:t>
      </w:r>
      <w:r w:rsidR="005D1170">
        <w:t>zagadnienie to</w:t>
      </w:r>
      <w:r w:rsidR="00AF1432">
        <w:t xml:space="preserve"> nadal</w:t>
      </w:r>
      <w:r w:rsidR="00ED0C41" w:rsidRPr="00ED0C41">
        <w:t xml:space="preserve"> jest </w:t>
      </w:r>
      <w:r w:rsidR="005D1170">
        <w:t>wymagającym</w:t>
      </w:r>
      <w:r w:rsidR="00ED0C41" w:rsidRPr="00ED0C41">
        <w:t xml:space="preserve">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r w:rsidR="00B43679">
        <w:t>c</w:t>
      </w:r>
      <w:r w:rsidR="00ED0C41" w:rsidRPr="00ED0C41">
        <w:t xml:space="preserve">omputer </w:t>
      </w:r>
      <w:r w:rsidR="00B43679">
        <w:t>v</w:t>
      </w:r>
      <w:r w:rsidR="00ED0C41" w:rsidRPr="00ED0C41">
        <w:t>ision</w:t>
      </w:r>
      <w:r w:rsidR="003751C8">
        <w:t xml:space="preserve"> </w:t>
      </w:r>
      <w:r w:rsidR="00ED0C41" w:rsidRPr="00ED0C41">
        <w:t xml:space="preserve">od ponad 30 lat. Według </w:t>
      </w:r>
      <w:bookmarkStart w:id="6" w:name="_Hlk127903696"/>
      <w:r w:rsidR="002F1834">
        <w:t>Escalera</w:t>
      </w:r>
      <w:r w:rsidR="002F1834" w:rsidRPr="002F1834">
        <w:t xml:space="preserve"> et al. (</w:t>
      </w:r>
      <w:r w:rsidR="002F1834">
        <w:t>2011</w:t>
      </w:r>
      <w:r w:rsidR="002F1834" w:rsidRPr="002F1834">
        <w:t>)</w:t>
      </w:r>
      <w:bookmarkEnd w:id="6"/>
      <w:r w:rsidR="008F5E0D">
        <w:rPr>
          <w:rStyle w:val="FootnoteReference"/>
        </w:rPr>
        <w:footnoteReference w:id="6"/>
      </w:r>
      <w:r w:rsidR="008F5E0D" w:rsidRPr="00ED0C41">
        <w:t>,</w:t>
      </w:r>
      <w:r w:rsidR="00ED0C41" w:rsidRPr="00ED0C41">
        <w:t xml:space="preserve"> pierwsze badanie zautomatyzowanego rozpoznawania </w:t>
      </w:r>
      <w:r w:rsidR="00ED0C41" w:rsidRPr="00ED0C41">
        <w:lastRenderedPageBreak/>
        <w:t xml:space="preserve">znaków drogowych zostało </w:t>
      </w:r>
      <w:r w:rsidR="00AF1432">
        <w:t>przeprowadzone</w:t>
      </w:r>
      <w:r w:rsidR="00ED0C41" w:rsidRPr="00ED0C41">
        <w:t xml:space="preserve"> w</w:t>
      </w:r>
      <w:r w:rsidR="002D5C87">
        <w:t> </w:t>
      </w:r>
      <w:r w:rsidR="00ED0C41" w:rsidRPr="00ED0C41">
        <w:t>Japonii w 1984 roku</w:t>
      </w:r>
      <w:r w:rsidR="002F1834">
        <w:t xml:space="preserve">, choć pierwsze prace skupione na detekcji i rozpoznawaniu znaków drogowych, które można znaleźć w bazie Scopus, sięgają </w:t>
      </w:r>
      <w:r w:rsidR="003751C8">
        <w:t>roku wcześniej</w:t>
      </w:r>
      <w:r w:rsidR="00ED0C41" w:rsidRPr="00ED0C41">
        <w:t>.</w:t>
      </w:r>
      <w:r w:rsidR="005F040D">
        <w:t xml:space="preserve"> </w:t>
      </w:r>
      <w:r w:rsidR="003751C8">
        <w:t>To</w:t>
      </w:r>
      <w:r w:rsidR="002F1834">
        <w:t xml:space="preserve">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938B99E" w:rsidR="00A473F8" w:rsidRDefault="00A473F8" w:rsidP="00DE6135">
      <w:pPr>
        <w:pStyle w:val="BodyText"/>
      </w:pPr>
      <w:r>
        <w:tab/>
        <w:t>W 1987 roku, L</w:t>
      </w:r>
      <w:r w:rsidRPr="00A473F8">
        <w:t>aboratorium Rozpoznawania Obrazów na Uniwersytecie w</w:t>
      </w:r>
      <w:r w:rsidR="002D5C87">
        <w:t> </w:t>
      </w:r>
      <w:r w:rsidRPr="00A473F8">
        <w:t>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Traffic Sig</w:t>
      </w:r>
      <w:r w:rsidR="009D5C0B">
        <w:t>n</w:t>
      </w:r>
      <w:r w:rsidR="009E7291">
        <w:t xml:space="preserve"> Classificator”, w skrócie </w:t>
      </w:r>
      <w:r w:rsidR="009E7291" w:rsidRPr="00A473F8">
        <w:t>TSC</w:t>
      </w:r>
      <w:r w:rsidRPr="00A473F8">
        <w:t>. Rozpozna</w:t>
      </w:r>
      <w:r>
        <w:t>wał</w:t>
      </w:r>
      <w:r w:rsidRPr="00A473F8">
        <w:t xml:space="preserve"> on głównie znaki ograniczenia </w:t>
      </w:r>
      <w:r w:rsidR="00B94B11" w:rsidRPr="00A473F8">
        <w:t>prędkości</w:t>
      </w:r>
      <w:r w:rsidR="00B94B11">
        <w:t xml:space="preserve"> </w:t>
      </w:r>
      <w:r w:rsidR="00B94B11" w:rsidRPr="00A473F8">
        <w:t>wykorzystując</w:t>
      </w:r>
      <w:r w:rsidRPr="00A473F8">
        <w:t xml:space="preserve"> klasyczne algorytmy oparte na segmentacji obrazu oraz dopasowaniu szablonów. Proces rozpoznawania trwa</w:t>
      </w:r>
      <w:r w:rsidR="00F9739A">
        <w:t>ł</w:t>
      </w:r>
      <w:r w:rsidRPr="00A473F8">
        <w:t xml:space="preserve"> średnio około 0,50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w:t>
      </w:r>
      <w:r w:rsidR="00F82847">
        <w:t> </w:t>
      </w:r>
      <w:r w:rsidRPr="00A473F8">
        <w:t>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2F1C994"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z</w:t>
      </w:r>
      <w:r w:rsidR="002D5C87">
        <w:t>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takich jak ekstrakcja krawędzi, segmentacja oparta na kolorze, ekstrakcja wektorów cech</w:t>
      </w:r>
      <w:r w:rsidR="003751C8">
        <w:t xml:space="preserve"> czy </w:t>
      </w:r>
      <w:r w:rsidRPr="00787A07">
        <w:t>sztuczna sieć neuronowa</w:t>
      </w:r>
      <w:r w:rsidR="003751C8">
        <w:t>.</w:t>
      </w:r>
    </w:p>
    <w:p w14:paraId="764D1EF7" w14:textId="0BE8011F"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w:t>
      </w:r>
      <w:r w:rsidR="00F82847">
        <w:t>‘</w:t>
      </w:r>
      <w:r w:rsidRPr="00DA5C1F">
        <w:t>DARPA Grand Challenge</w:t>
      </w:r>
      <w:r w:rsidR="00F82847">
        <w:t>’</w:t>
      </w:r>
      <w:r w:rsidRPr="00DA5C1F">
        <w:t xml:space="preserve"> </w:t>
      </w:r>
      <w:r>
        <w:t>w 2004 roku</w:t>
      </w:r>
      <w:r w:rsidRPr="00DA5C1F">
        <w:t xml:space="preserve">. Celem było przejechanie 150 mil do celu po wyznaczonej trasie. Choć żaden z pojazdów nie ukończył trasy, był to ważny krok w rozwoju pojazdów autonomicznych. </w:t>
      </w:r>
      <w:r w:rsidR="00E01E45">
        <w:t>W</w:t>
      </w:r>
      <w:r w:rsidR="00F82847">
        <w:t> </w:t>
      </w:r>
      <w:r w:rsidR="00E01E45">
        <w:t>kolejnych latach</w:t>
      </w:r>
      <w:r w:rsidRPr="00DA5C1F">
        <w:t xml:space="preserve"> odbyło się więcej podobnych konkursów, w których </w:t>
      </w:r>
      <w:r w:rsidR="00E01E45">
        <w:t xml:space="preserve">to </w:t>
      </w:r>
      <w:r w:rsidR="005A4414">
        <w:t>różnym zespołom udało się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B39EBD4"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w:t>
      </w:r>
      <w:r w:rsidR="003751C8">
        <w:t>związanych z tym</w:t>
      </w:r>
      <w:r>
        <w:t xml:space="preserve"> zagadnieni</w:t>
      </w:r>
      <w:r w:rsidR="003751C8">
        <w:t>em</w:t>
      </w:r>
      <w:r>
        <w:t xml:space="preserve">, </w:t>
      </w:r>
      <w:r w:rsidR="00530FC7">
        <w:t>co</w:t>
      </w:r>
      <w:r>
        <w:t xml:space="preserve"> można ujrzeć na rysunku numer 1. Od 2005 roku liczba prac zaczęła rosnąć lawinowo, co zbiega się w czasie z</w:t>
      </w:r>
      <w:r w:rsidR="002D5C87">
        <w:t> </w:t>
      </w:r>
      <w:r>
        <w:t xml:space="preserve">pierwszymi zawodami </w:t>
      </w:r>
      <w:r>
        <w:lastRenderedPageBreak/>
        <w:t>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1C0B9C87" w:rsidR="007303EC" w:rsidRPr="007303EC" w:rsidRDefault="007303EC" w:rsidP="007303EC">
            <w:pPr>
              <w:pStyle w:val="Caption"/>
              <w:tabs>
                <w:tab w:val="clear" w:pos="1191"/>
                <w:tab w:val="left" w:pos="0"/>
              </w:tabs>
              <w:ind w:left="0" w:firstLine="0"/>
              <w:jc w:val="center"/>
              <w:rPr>
                <w:sz w:val="24"/>
                <w:szCs w:val="24"/>
              </w:rPr>
            </w:pPr>
            <w:bookmarkStart w:id="7" w:name="_Toc134967463"/>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1</w:t>
            </w:r>
            <w:r w:rsidR="00C90FA7">
              <w:rPr>
                <w:sz w:val="24"/>
                <w:szCs w:val="24"/>
              </w:rPr>
              <w:fldChar w:fldCharType="end"/>
            </w:r>
            <w:r w:rsidRPr="007303EC">
              <w:rPr>
                <w:sz w:val="24"/>
                <w:szCs w:val="24"/>
              </w:rPr>
              <w:t>. Liczba prac związanych z detekcją i rozpoznawaniem znaków drogowych</w:t>
            </w:r>
            <w:bookmarkEnd w:id="7"/>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990C945" w14:textId="77777777" w:rsidR="00ED0C41" w:rsidRDefault="001F49B2" w:rsidP="00DE6135">
      <w:pPr>
        <w:pStyle w:val="BodyText"/>
      </w:pPr>
      <w:r>
        <w:tab/>
        <w:t xml:space="preserve"> </w:t>
      </w:r>
    </w:p>
    <w:p w14:paraId="32863502" w14:textId="4FC39524" w:rsidR="004934C0" w:rsidRPr="004934C0" w:rsidRDefault="005A4414" w:rsidP="00DE6135">
      <w:pPr>
        <w:pStyle w:val="BodyText"/>
      </w:pPr>
      <w:r>
        <w:tab/>
        <w:t xml:space="preserve">W </w:t>
      </w:r>
      <w:r w:rsidR="00530FC7">
        <w:t>XXI</w:t>
      </w:r>
      <w:r>
        <w:t xml:space="preserve"> wieku</w:t>
      </w:r>
      <w:r w:rsidRPr="00787A07">
        <w:t xml:space="preserve">, </w:t>
      </w:r>
      <w:r w:rsidR="007A53BD">
        <w:t>w</w:t>
      </w:r>
      <w:r w:rsidRPr="00787A07">
        <w:t xml:space="preserve">raz </w:t>
      </w:r>
      <w:r w:rsidR="007A53BD">
        <w:t>z</w:t>
      </w:r>
      <w:r w:rsidRPr="00787A07">
        <w:t xml:space="preserve"> udanymi zastosowaniami głębokiego uczenia</w:t>
      </w:r>
      <w:r w:rsidR="007A53BD">
        <w:t xml:space="preserve"> w </w:t>
      </w:r>
      <w:r w:rsidRPr="00787A07">
        <w:t>rozpoznawani</w:t>
      </w:r>
      <w:r w:rsidR="007A53BD">
        <w:t>u</w:t>
      </w:r>
      <w:r w:rsidRPr="00787A07">
        <w:t xml:space="preserve"> mowy</w:t>
      </w:r>
      <w:r>
        <w:t xml:space="preserve"> czy</w:t>
      </w:r>
      <w:r w:rsidRPr="00787A07">
        <w:t xml:space="preserve"> segmentacj</w:t>
      </w:r>
      <w:r w:rsidR="007A53BD">
        <w:t>i</w:t>
      </w:r>
      <w:r w:rsidRPr="00787A07">
        <w:t xml:space="preserve"> semantyczn</w:t>
      </w:r>
      <w:r w:rsidR="007A53BD">
        <w:t>ej</w:t>
      </w:r>
      <w:r>
        <w:t>,</w:t>
      </w:r>
      <w:r w:rsidRPr="00787A07">
        <w:t xml:space="preserve"> </w:t>
      </w:r>
      <w:r w:rsidR="007A53BD">
        <w:t xml:space="preserve">zaczęto wprowadzać je </w:t>
      </w:r>
      <w:r w:rsidRPr="00787A07">
        <w:t xml:space="preserve">do </w:t>
      </w:r>
      <w:r w:rsidR="00530FC7">
        <w:t>problemu klasyfikacji obrazów</w:t>
      </w:r>
      <w:r w:rsidRPr="00787A07">
        <w:t>.</w:t>
      </w:r>
      <w:r w:rsidR="004934C0">
        <w:t xml:space="preserve"> Jedną z takich metod były sieci konwolucyjne</w:t>
      </w:r>
      <w:r w:rsidR="00B5183E">
        <w:t>, rozwijane przez lata w ramach dziedziny computer vision.</w:t>
      </w:r>
    </w:p>
    <w:p w14:paraId="61AC5881" w14:textId="60356F4A" w:rsidR="005409DA" w:rsidRDefault="00A67A9F" w:rsidP="0068368A">
      <w:pPr>
        <w:pStyle w:val="Heading2"/>
      </w:pPr>
      <w:bookmarkStart w:id="8" w:name="_Toc134982588"/>
      <w:bookmarkStart w:id="9" w:name="_Toc135162686"/>
      <w:r>
        <w:t xml:space="preserve">Rozwój </w:t>
      </w:r>
      <w:r w:rsidR="004A3CF0">
        <w:t>Computer Vision i k</w:t>
      </w:r>
      <w:r w:rsidR="00F174D4">
        <w:t>onwolucyjn</w:t>
      </w:r>
      <w:r>
        <w:t>ych</w:t>
      </w:r>
      <w:r w:rsidR="00F174D4">
        <w:t xml:space="preserve"> sieci neurono</w:t>
      </w:r>
      <w:r>
        <w:t>wych</w:t>
      </w:r>
      <w:bookmarkEnd w:id="8"/>
      <w:bookmarkEnd w:id="9"/>
    </w:p>
    <w:p w14:paraId="2BCC3158" w14:textId="77777777" w:rsidR="00666FD1" w:rsidRDefault="00666FD1" w:rsidP="003751C8">
      <w:pPr>
        <w:pStyle w:val="BodyText"/>
      </w:pPr>
    </w:p>
    <w:p w14:paraId="538DC6B3" w14:textId="62F2D5DD" w:rsidR="00A47641" w:rsidRDefault="00666FD1" w:rsidP="005409DA">
      <w:pPr>
        <w:pStyle w:val="BodyText"/>
      </w:pPr>
      <w:r w:rsidRPr="004A3CF0">
        <w:tab/>
      </w:r>
      <w:r w:rsidR="009B08E7" w:rsidRPr="009B08E7">
        <w:t>Obszar Computer Vision</w:t>
      </w:r>
      <w:r w:rsidR="00046C6B">
        <w:t xml:space="preserve"> </w:t>
      </w:r>
      <w:r w:rsidR="009B08E7" w:rsidRPr="009B08E7">
        <w:t xml:space="preserve">stał się mocno popularny stosunkowo </w:t>
      </w:r>
      <w:r w:rsidR="009B43C7" w:rsidRPr="009B08E7">
        <w:t>niedawno</w:t>
      </w:r>
      <w:r w:rsidR="009B43C7">
        <w:t>, w</w:t>
      </w:r>
      <w:r w:rsidR="009B08E7" w:rsidRPr="009B08E7">
        <w:t xml:space="preserve">raz z takim </w:t>
      </w:r>
      <w:r w:rsidR="00046C6B">
        <w:t>wydarzeni</w:t>
      </w:r>
      <w:r w:rsidR="00A62068">
        <w:t>em</w:t>
      </w:r>
      <w:r w:rsidR="009B08E7" w:rsidRPr="009B08E7">
        <w:t xml:space="preserve"> jak wygrana AlexNet w konkursie ImageNet</w:t>
      </w:r>
      <w:r w:rsidR="009B08E7">
        <w:t xml:space="preserve"> </w:t>
      </w:r>
      <w:r w:rsidR="009B43C7">
        <w:t>J</w:t>
      </w:r>
      <w:r w:rsidR="009B08E7">
        <w:t>ednak dziedzina ta sama w sobie nie jest nowym obszarem nauki</w:t>
      </w:r>
      <w:r w:rsidR="009B08E7" w:rsidRPr="009B08E7">
        <w:t>.</w:t>
      </w:r>
      <w:r w:rsidR="00A47641">
        <w:t xml:space="preserve"> </w:t>
      </w:r>
      <w:r w:rsidR="009B08E7" w:rsidRPr="009B08E7">
        <w:t xml:space="preserve">Od 60 lat </w:t>
      </w:r>
      <w:r w:rsidR="009C2D9E">
        <w:t xml:space="preserve">specjaliści </w:t>
      </w:r>
      <w:r w:rsidR="009B08E7">
        <w:t>starają się znaleźć różne sposoby, aby komputery mogł</w:t>
      </w:r>
      <w:r w:rsidR="00A62068">
        <w:t>y</w:t>
      </w:r>
      <w:r w:rsidR="009B08E7">
        <w:t xml:space="preserve"> wydobyć istotne znaczenie z obrazów i innych danych wizualnych. </w:t>
      </w:r>
      <w:r w:rsidR="00A47641" w:rsidRPr="00A47641">
        <w:t xml:space="preserve">Aby </w:t>
      </w:r>
      <w:r w:rsidR="00A47641">
        <w:t>łatwiej zrozumieć</w:t>
      </w:r>
      <w:r w:rsidR="009C2D9E">
        <w:t xml:space="preserve"> czym są</w:t>
      </w:r>
      <w:r w:rsidR="00A47641">
        <w:t xml:space="preserve"> sieci konwolucyjne, warto poznać ich historię i to jak rozwijały się przez lata. </w:t>
      </w:r>
    </w:p>
    <w:p w14:paraId="010C90AE" w14:textId="77F01E34" w:rsidR="00A47641" w:rsidRDefault="00A47641" w:rsidP="005409DA">
      <w:pPr>
        <w:pStyle w:val="BodyText"/>
      </w:pPr>
      <w:r>
        <w:tab/>
      </w:r>
      <w:r w:rsidRPr="00A47641">
        <w:t>Historię tą warto zacząć od e</w:t>
      </w:r>
      <w:r>
        <w:t>ksperymentu biologicznego, który miał miejsce w</w:t>
      </w:r>
      <w:r w:rsidR="002D5C87">
        <w:t> </w:t>
      </w:r>
      <w:r>
        <w:t>latach 50-tych, dwudziestego wieku.</w:t>
      </w:r>
      <w:r w:rsidR="002E329A">
        <w:t xml:space="preserve"> </w:t>
      </w:r>
      <w:r w:rsidR="002E329A" w:rsidRPr="002E329A">
        <w:t xml:space="preserve">W 1959 roku dwóch neurofizjologów </w:t>
      </w:r>
      <w:r w:rsidR="002E329A" w:rsidRPr="002E329A">
        <w:lastRenderedPageBreak/>
        <w:t xml:space="preserve">opublikowało </w:t>
      </w:r>
      <w:r w:rsidR="002E329A">
        <w:t>jedną</w:t>
      </w:r>
      <w:r w:rsidR="002E329A" w:rsidRPr="002E329A">
        <w:t xml:space="preserve"> z najbardziej wpływowych prac w dziedzinie widzenia komputerowego</w:t>
      </w:r>
      <w:r w:rsidR="002E329A">
        <w:t xml:space="preserve">. </w:t>
      </w:r>
      <w:r w:rsidR="002E329A" w:rsidRPr="002E329A">
        <w:t xml:space="preserve">Ich publikacja, zatytułowana "Receptive fields of single neurons in the cat's striate cortex"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t>
      </w:r>
      <w:r w:rsidR="009B43C7">
        <w:t xml:space="preserve">sposoby </w:t>
      </w:r>
      <w:r w:rsidR="002E329A" w:rsidRPr="002E329A">
        <w:t xml:space="preserve">odpowiedzi neuronów kory wzrokowej, a także </w:t>
      </w:r>
      <w:r w:rsidR="009B43C7">
        <w:t xml:space="preserve">jak </w:t>
      </w:r>
      <w:r w:rsidR="002E329A" w:rsidRPr="002E329A">
        <w:t>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w:t>
      </w:r>
      <w:r w:rsidR="001355AC">
        <w:t>D</w:t>
      </w:r>
      <w:r w:rsidR="00EA26A4" w:rsidRPr="00EA26A4">
        <w:t>zięki swoim eksperymentom</w:t>
      </w:r>
      <w:r w:rsidR="001355AC">
        <w:t xml:space="preserve"> ustalili</w:t>
      </w:r>
      <w:r w:rsidR="00EA26A4" w:rsidRPr="00EA26A4">
        <w:t>, że w pierwotnej korze wzrokowej znajdują się proste i złożone neurony</w:t>
      </w:r>
      <w:r w:rsidR="001355AC">
        <w:t>.</w:t>
      </w:r>
      <w:r w:rsidR="00EA26A4" w:rsidRPr="00EA26A4">
        <w:t xml:space="preserve"> </w:t>
      </w:r>
      <w:r w:rsidR="001355AC">
        <w:t>Co więcej</w:t>
      </w:r>
      <w:r w:rsidR="00EA26A4" w:rsidRPr="00EA26A4">
        <w:t xml:space="preserve"> przetwarzanie wzrokowe zawsze zaczyna się od prostych struktur, takich jak zorientowane krawędzie.</w:t>
      </w:r>
      <w:r w:rsidR="00710238">
        <w:t xml:space="preserve"> </w:t>
      </w:r>
      <w:r w:rsidR="00710238" w:rsidRPr="00710238">
        <w:t>Proste neurony reagują na krawędzie i paski o określonych orientacjach. Natomiast złożone neurony różnią się tym, że te krawędzie i paski mogą być przesunięte w obrębie sceny, a</w:t>
      </w:r>
      <w:r w:rsidR="001355AC">
        <w:t> </w:t>
      </w:r>
      <w:r w:rsidR="00710238" w:rsidRPr="00710238">
        <w:t xml:space="preserve">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mówiącą</w:t>
      </w:r>
      <w:r w:rsidR="009C2D9E">
        <w:t xml:space="preserve"> o tym</w:t>
      </w:r>
      <w:r w:rsidR="008B41E2">
        <w:t xml:space="preserve">,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ludzkim systemie </w:t>
      </w:r>
      <w:r w:rsidR="001355AC">
        <w:t>wzrokowym</w:t>
      </w:r>
      <w:r w:rsidR="005B1080" w:rsidRPr="005B1080">
        <w:t xml:space="preserve">, a także </w:t>
      </w:r>
      <w:r w:rsidR="008B41E2">
        <w:t>są</w:t>
      </w:r>
      <w:r w:rsidR="005B1080" w:rsidRPr="005B1080">
        <w:t xml:space="preserve"> fundamentalną podstawą modeli </w:t>
      </w:r>
      <w:r w:rsidR="005B1080">
        <w:t>konwolucyjnych.</w:t>
      </w:r>
    </w:p>
    <w:p w14:paraId="5A1719E8" w14:textId="46D7821D" w:rsidR="006E33D7" w:rsidRDefault="006E33D7" w:rsidP="005409DA">
      <w:pPr>
        <w:pStyle w:val="BodyText"/>
      </w:pPr>
      <w:r>
        <w:tab/>
      </w:r>
      <w:r w:rsidRPr="006E33D7">
        <w:t xml:space="preserve">Kolejnym </w:t>
      </w:r>
      <w:r w:rsidR="00046C6B">
        <w:t>ważnym punktem</w:t>
      </w:r>
      <w:r w:rsidRPr="006E33D7">
        <w:t xml:space="preserve"> w historii </w:t>
      </w:r>
      <w:r w:rsidR="00046C6B">
        <w:t>rozwoju computer vision</w:t>
      </w:r>
      <w:r w:rsidRPr="006E33D7">
        <w:t xml:space="preserve"> było wynalezienie pierwszego cyfrowego skanera obrazów. W 195</w:t>
      </w:r>
      <w:r w:rsidR="001D0460">
        <w:t>7</w:t>
      </w:r>
      <w:r w:rsidRPr="006E33D7">
        <w:t xml:space="preserve"> roku Russell Kirsch i jego współpracownicy opracowali urządzenie, które pozwalało przekształcać obrazy w siatki liczb</w:t>
      </w:r>
      <w:r w:rsidR="001355AC">
        <w:t xml:space="preserve"> zrozumiałe dla </w:t>
      </w:r>
      <w:r w:rsidRPr="006E33D7">
        <w:t>maszyn. I to właśnie dzięki ich pracy możemy teraz przetwarzać obrazy cyfrowe na różne sposoby.</w:t>
      </w:r>
    </w:p>
    <w:p w14:paraId="4349CA0D" w14:textId="35E51F4D"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Machine perception of three-dimensional solids"</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r w:rsidR="00744DE8">
        <w:t>Roberts’a</w:t>
      </w:r>
      <w:r w:rsidR="00744DE8" w:rsidRPr="00744DE8">
        <w:t xml:space="preserve"> programu było przetworzenie fotografii 2D na rysunki liniowe</w:t>
      </w:r>
      <w:r w:rsidR="00053EDF">
        <w:t>.</w:t>
      </w:r>
      <w:r w:rsidR="00744DE8" w:rsidRPr="00744DE8">
        <w:t xml:space="preserve"> </w:t>
      </w:r>
      <w:r w:rsidR="00053EDF">
        <w:t>N</w:t>
      </w:r>
      <w:r w:rsidR="00744DE8" w:rsidRPr="00744DE8">
        <w:t xml:space="preserve">astępnie </w:t>
      </w:r>
      <w:r w:rsidR="00053EDF">
        <w:t>budowano</w:t>
      </w:r>
      <w:r w:rsidR="00744DE8" w:rsidRPr="00744DE8">
        <w:t xml:space="preserve"> z tych linii reprezentacj</w:t>
      </w:r>
      <w:r w:rsidR="00053EDF">
        <w:t>ę</w:t>
      </w:r>
      <w:r w:rsidR="00744DE8" w:rsidRPr="00744DE8">
        <w:t xml:space="preserve"> 3D</w:t>
      </w:r>
      <w:r w:rsidR="00053EDF">
        <w:t>, dzięki czemu</w:t>
      </w:r>
      <w:r w:rsidR="00744DE8" w:rsidRPr="00744DE8">
        <w:t xml:space="preserve"> wyświetl</w:t>
      </w:r>
      <w:r w:rsidR="00053EDF">
        <w:t>ano</w:t>
      </w:r>
      <w:r w:rsidR="00744DE8" w:rsidRPr="00744DE8">
        <w:t xml:space="preserve"> trójwymiarow</w:t>
      </w:r>
      <w:r w:rsidR="00053EDF">
        <w:t>e</w:t>
      </w:r>
      <w:r w:rsidR="00744DE8" w:rsidRPr="00744DE8">
        <w:t xml:space="preserve"> struktur</w:t>
      </w:r>
      <w:r w:rsidR="00053EDF">
        <w:t>y</w:t>
      </w:r>
      <w:r w:rsidR="00744DE8" w:rsidRPr="00744DE8">
        <w:t xml:space="preserve"> obiektów</w:t>
      </w:r>
      <w:r w:rsidR="00744DE8">
        <w:t xml:space="preserve">. Autor twierdził, że </w:t>
      </w:r>
      <w:r w:rsidR="00744DE8" w:rsidRPr="00744DE8">
        <w:t>procesy budowy</w:t>
      </w:r>
      <w:r w:rsidR="00744DE8">
        <w:t xml:space="preserve"> </w:t>
      </w:r>
      <w:r w:rsidR="00744DE8">
        <w:lastRenderedPageBreak/>
        <w:t>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255E1428" w:rsidR="00C431B0" w:rsidRDefault="00C431B0" w:rsidP="004A3CF0">
      <w:pPr>
        <w:pStyle w:val="BodyText"/>
      </w:pPr>
      <w:r>
        <w:tab/>
        <w:t xml:space="preserve">W latach 60 </w:t>
      </w:r>
      <w:r w:rsidR="00053EDF">
        <w:t>sztuczna inteligencja</w:t>
      </w:r>
      <w:r w:rsidRPr="00C431B0">
        <w:t xml:space="preserve"> stał</w:t>
      </w:r>
      <w:r w:rsidR="00053EDF">
        <w:t>a</w:t>
      </w:r>
      <w:r w:rsidRPr="00C431B0">
        <w:t xml:space="preserve"> się dyscypliną akademicką</w:t>
      </w:r>
      <w:r>
        <w:t>. Jeden z</w:t>
      </w:r>
      <w:r w:rsidR="00053EDF">
        <w:t> </w:t>
      </w:r>
      <w:r>
        <w:t xml:space="preserve">profesorów </w:t>
      </w:r>
      <w:r w:rsidR="00053EDF" w:rsidRPr="00053EDF">
        <w:t>Massachusetts Institute of Technology</w:t>
      </w:r>
      <w:r w:rsidR="00053EDF">
        <w:t xml:space="preserve"> (MIT)</w:t>
      </w:r>
      <w:r>
        <w:t xml:space="preserve">, </w:t>
      </w:r>
      <w:r w:rsidRPr="00C431B0">
        <w:t>Seymour Papert</w:t>
      </w:r>
      <w:r>
        <w:t xml:space="preserve">, </w:t>
      </w:r>
      <w:r w:rsidR="00D135A5">
        <w:t xml:space="preserve">zrealizował </w:t>
      </w:r>
      <w:r>
        <w:t xml:space="preserve">projekt pod nazwą „Summer Vision Project”, którego </w:t>
      </w:r>
      <w:r w:rsidR="009C2D9E">
        <w:t>finalnym</w:t>
      </w:r>
      <w:r w:rsidRPr="00C431B0">
        <w:t xml:space="preserve"> celem </w:t>
      </w:r>
      <w:r w:rsidR="00FD3E34">
        <w:t>było stworzenie systemu będącego</w:t>
      </w:r>
      <w:r>
        <w:t xml:space="preserve"> w stanie </w:t>
      </w:r>
      <w:r w:rsidRPr="00C431B0">
        <w:t>nazw</w:t>
      </w:r>
      <w:r>
        <w:t>ać</w:t>
      </w:r>
      <w:r w:rsidRPr="00C431B0">
        <w:t xml:space="preserve"> </w:t>
      </w:r>
      <w:r w:rsidR="00FD3E34">
        <w:t xml:space="preserve">obiekt </w:t>
      </w:r>
      <w:r w:rsidRPr="00C431B0">
        <w:t xml:space="preserve">poprzez dopasowanie </w:t>
      </w:r>
      <w:r w:rsidR="00FD3E34">
        <w:t>go</w:t>
      </w:r>
      <w:r w:rsidRPr="00C431B0">
        <w:t xml:space="preserve"> do </w:t>
      </w:r>
      <w:r w:rsidR="00D135A5">
        <w:t>odpowiedniej etykiety</w:t>
      </w:r>
      <w:r>
        <w:rPr>
          <w:rStyle w:val="FootnoteReference"/>
        </w:rPr>
        <w:footnoteReference w:id="11"/>
      </w:r>
      <w:r w:rsidRPr="00C431B0">
        <w:t>.</w:t>
      </w:r>
      <w:r>
        <w:t xml:space="preserve"> Projekt nie powiódł się</w:t>
      </w:r>
      <w:r w:rsidR="00475251">
        <w:t>,</w:t>
      </w:r>
      <w:r>
        <w:t xml:space="preserve"> jednak </w:t>
      </w:r>
      <w:r w:rsidRPr="00C431B0">
        <w:t>był według wielu oficjalnym narodzeniem C</w:t>
      </w:r>
      <w:r>
        <w:t>omputer Vision</w:t>
      </w:r>
      <w:r w:rsidRPr="00C431B0">
        <w:t xml:space="preserve"> jako dziedziny naukowej.</w:t>
      </w:r>
    </w:p>
    <w:p w14:paraId="24F371F9" w14:textId="29D43361" w:rsidR="00F669F3" w:rsidRDefault="00F669F3" w:rsidP="004A3CF0">
      <w:pPr>
        <w:pStyle w:val="BodyText"/>
      </w:pPr>
      <w:r>
        <w:tab/>
      </w:r>
      <w:r w:rsidRPr="00F669F3">
        <w:t>W latach 80. XX wieku dr Kunihiko Fukushima zainspirowany pracą Hubela i</w:t>
      </w:r>
      <w:r w:rsidR="002D5C87">
        <w:t> </w:t>
      </w:r>
      <w:r w:rsidRPr="00F669F3">
        <w:t>Wiesela na temat komórek prostych i złożonych zaproponował model "neokognitronu"</w:t>
      </w:r>
      <w:r w:rsidR="00D135A5">
        <w:t>. B</w:t>
      </w:r>
      <w:r>
        <w:t>ył</w:t>
      </w:r>
      <w:r w:rsidR="00D135A5">
        <w:t xml:space="preserve"> on</w:t>
      </w:r>
      <w:r>
        <w:t xml:space="preserve">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downsamplingu</w:t>
      </w:r>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Zadaniem tych filtrów było przesuwanie się po dwuwymiarowych tablicach wartości wejściowych (takich jak piksele obrazu)</w:t>
      </w:r>
      <w:r w:rsidR="00E83F38">
        <w:t>. P</w:t>
      </w:r>
      <w:r w:rsidR="00CE75ED" w:rsidRPr="00CE75ED">
        <w:t>o wykonaniu pewnych obliczeń, wytwarzan</w:t>
      </w:r>
      <w:r w:rsidR="00E83F38">
        <w:t>o</w:t>
      </w:r>
      <w:r w:rsidR="00CE75ED" w:rsidRPr="00CE75ED">
        <w:t xml:space="preserve"> zdarze</w:t>
      </w:r>
      <w:r w:rsidR="00E83F38">
        <w:t>nia</w:t>
      </w:r>
      <w:r w:rsidR="00CE75ED" w:rsidRPr="00CE75ED">
        <w:t xml:space="preserve"> aktywacji (tablic</w:t>
      </w:r>
      <w:r w:rsidR="00E83F38">
        <w:t>e</w:t>
      </w:r>
      <w:r w:rsidR="00CE75ED" w:rsidRPr="00CE75ED">
        <w:t xml:space="preserve"> dwuwymiarow</w:t>
      </w:r>
      <w:r w:rsidR="00E83F38">
        <w:t>e</w:t>
      </w:r>
      <w:r w:rsidR="00CE75ED" w:rsidRPr="00CE75ED">
        <w:t xml:space="preserve">), </w:t>
      </w:r>
      <w:r w:rsidR="00E83F38">
        <w:t>będące</w:t>
      </w:r>
      <w:r w:rsidR="00CE75ED" w:rsidRPr="00CE75ED">
        <w:t xml:space="preserve"> wejści</w:t>
      </w:r>
      <w:r w:rsidR="00E83F38">
        <w:t>em</w:t>
      </w:r>
      <w:r w:rsidR="00CE75ED" w:rsidRPr="00CE75ED">
        <w:t xml:space="preserve"> dla kolejnych warstw sieci.</w:t>
      </w:r>
      <w:r w:rsidR="00CE75ED">
        <w:t xml:space="preserve"> Natomiast w</w:t>
      </w:r>
      <w:r w:rsidR="00CE75ED" w:rsidRPr="00CE75ED">
        <w:t>arstwy downsamplingu zawiera</w:t>
      </w:r>
      <w:r w:rsidR="00CE75ED">
        <w:t>ły</w:t>
      </w:r>
      <w:r w:rsidR="00CE75ED" w:rsidRPr="00CE75ED">
        <w:t xml:space="preserve"> jednostki, których pola recepcyjne pokrywa</w:t>
      </w:r>
      <w:r w:rsidR="00CE75ED">
        <w:t>ły</w:t>
      </w:r>
      <w:r w:rsidR="00CE75ED" w:rsidRPr="00CE75ED">
        <w:t xml:space="preserve"> fragmenty poprzednich warstw konwolucyjnych. Downsampling pomaga</w:t>
      </w:r>
      <w:r w:rsidR="00CE75ED">
        <w:t>ł</w:t>
      </w:r>
      <w:r w:rsidR="00CE75ED" w:rsidRPr="00CE75ED">
        <w:t xml:space="preserve"> poprawnie klasyfikować obiekty, nawet gdy </w:t>
      </w:r>
      <w:r w:rsidR="003D4467">
        <w:t>te</w:t>
      </w:r>
      <w:r w:rsidR="00CE75ED" w:rsidRPr="00CE75ED">
        <w:t xml:space="preserve"> </w:t>
      </w:r>
      <w:r w:rsidR="00CE75ED">
        <w:t>zostawały przesunięte</w:t>
      </w:r>
      <w:r w:rsidR="00CE75ED" w:rsidRPr="00CE75ED">
        <w:t>.</w:t>
      </w:r>
      <w:r w:rsidR="00CE75ED">
        <w:t xml:space="preserve"> </w:t>
      </w:r>
      <w:r w:rsidR="00CE75ED" w:rsidRPr="00CE75ED">
        <w:t>Neo</w:t>
      </w:r>
      <w:r w:rsidR="00CE75ED">
        <w:t>k</w:t>
      </w:r>
      <w:r w:rsidR="00CE75ED" w:rsidRPr="00CE75ED">
        <w:t>ognitron Fukushimy jest prawdopodobnie pierwszą w historii siecią neuronową, która zasługuje</w:t>
      </w:r>
      <w:r w:rsidR="00CE75ED">
        <w:t xml:space="preserve"> by być zaliczoną do </w:t>
      </w:r>
      <w:r w:rsidR="00475251">
        <w:t xml:space="preserve">modelu </w:t>
      </w:r>
      <w:r w:rsidR="00CE75ED">
        <w:t>deep learning</w:t>
      </w:r>
      <w:r w:rsidR="00475251">
        <w:t>owego</w:t>
      </w:r>
      <w:r w:rsidR="00CE75ED">
        <w:t>.</w:t>
      </w:r>
    </w:p>
    <w:p w14:paraId="2A681A87" w14:textId="232C3B88" w:rsidR="00C431B0" w:rsidRDefault="00C431B0" w:rsidP="004A3CF0">
      <w:pPr>
        <w:pStyle w:val="BodyText"/>
      </w:pPr>
      <w:r>
        <w:tab/>
      </w:r>
      <w:r w:rsidR="00FE1A63">
        <w:t>Jedn</w:t>
      </w:r>
      <w:r w:rsidR="009613A1">
        <w:t xml:space="preserve">ą z pierwszych sieci konwolucyjnych była także stworzona przez Alexa Waibela w 1987 roku sieć </w:t>
      </w:r>
      <w:r w:rsidR="009613A1" w:rsidRPr="009613A1">
        <w:t>neuronowa z opóźnieniem czasowym (TDNN)</w:t>
      </w:r>
      <w:r w:rsidR="009613A1">
        <w:t>. Osiągnęła ona tak zwany „</w:t>
      </w:r>
      <w:r w:rsidR="009613A1" w:rsidRPr="009613A1">
        <w:t>shift invariance</w:t>
      </w:r>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W ten sposób, wykorzystując również strukturę piramidową jak w</w:t>
      </w:r>
      <w:r w:rsidR="002D5C87">
        <w:t> </w:t>
      </w:r>
      <w:r w:rsidR="009613A1" w:rsidRPr="009613A1">
        <w:t xml:space="preserve">neokognitroni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36E9E486" w:rsidR="00034DD5" w:rsidRDefault="00034DD5" w:rsidP="004A3CF0">
      <w:pPr>
        <w:pStyle w:val="BodyText"/>
      </w:pPr>
      <w:r>
        <w:lastRenderedPageBreak/>
        <w:tab/>
        <w:t>2 lata później propagacja wsteczna została zaimplementowana do algorytmu Fukushimy przez francuskiego naukowca Yanna LeCun</w:t>
      </w:r>
      <w:r w:rsidR="007D1CB8">
        <w:rPr>
          <w:rStyle w:val="FootnoteReference"/>
        </w:rPr>
        <w:footnoteReference w:id="14"/>
      </w:r>
      <w:r>
        <w:t xml:space="preserve">. </w:t>
      </w:r>
      <w:r w:rsidRPr="00034DD5">
        <w:t xml:space="preserve">Po kilku latach pracy nad projektem, LeCun wydał LeNet-5 - </w:t>
      </w:r>
      <w:r>
        <w:t>pierwszą</w:t>
      </w:r>
      <w:r w:rsidRPr="00034DD5">
        <w:t xml:space="preserve"> nowoczesną, konwolucyjną sieć neuronową</w:t>
      </w:r>
      <w:r w:rsidR="00E70E90">
        <w:t xml:space="preserve"> (CNN)</w:t>
      </w:r>
      <w:r w:rsidR="003D4467">
        <w:t>.</w:t>
      </w:r>
      <w:r w:rsidRPr="00034DD5">
        <w:t xml:space="preserve"> </w:t>
      </w:r>
      <w:r w:rsidR="003D4467">
        <w:t>W</w:t>
      </w:r>
      <w:r w:rsidRPr="00034DD5">
        <w:t>prowadz</w:t>
      </w:r>
      <w:r w:rsidR="003D4467">
        <w:t>ił on</w:t>
      </w:r>
      <w:r w:rsidRPr="00034DD5">
        <w:t xml:space="preserve"> kilka istotnych składników, któr</w:t>
      </w:r>
      <w:r>
        <w:t>e</w:t>
      </w:r>
      <w:r w:rsidRPr="00034DD5">
        <w:t xml:space="preserve"> do dziś używa</w:t>
      </w:r>
      <w:r>
        <w:t xml:space="preserve"> się</w:t>
      </w:r>
      <w:r w:rsidRPr="00034DD5">
        <w:t xml:space="preserve"> w </w:t>
      </w:r>
      <w:r w:rsidR="00E70E90">
        <w:t>tych sieciach</w:t>
      </w:r>
      <w:r w:rsidR="003D4467">
        <w:t>.</w:t>
      </w:r>
      <w:r>
        <w:t xml:space="preserve"> </w:t>
      </w:r>
      <w:r w:rsidR="003D4467">
        <w:t>S</w:t>
      </w:r>
      <w:r>
        <w:t xml:space="preserve">ama sieć </w:t>
      </w:r>
      <w:r w:rsidRPr="00034DD5">
        <w:t>została zastosowana przez kilka banków do rozpoznawania odręcznych numerów na zdigitalizowanych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zbioru danych w uczeniu maszynowym.</w:t>
      </w:r>
    </w:p>
    <w:p w14:paraId="684979AD" w14:textId="51D38651" w:rsidR="0066734D" w:rsidRDefault="0066734D" w:rsidP="004A3CF0">
      <w:pPr>
        <w:pStyle w:val="BodyText"/>
      </w:pPr>
      <w:r>
        <w:tab/>
        <w:t>W międzyczasie inna grupa naukowców pod przewodnictwem Yamaguchi wprowadziła koncepcję max pooling’u</w:t>
      </w:r>
      <w:r>
        <w:rPr>
          <w:rStyle w:val="FootnoteReference"/>
        </w:rPr>
        <w:footnoteReference w:id="15"/>
      </w:r>
      <w:r>
        <w:t>. Co prawda ich praca skupiła się na rozpoznawaniu izolowanych słów, jednakże max pooling jest wykorzystywany do dzi</w:t>
      </w:r>
      <w:r w:rsidR="00E70E90">
        <w:t>ś</w:t>
      </w:r>
      <w:r>
        <w:t xml:space="preserve"> w</w:t>
      </w:r>
      <w:r w:rsidR="00E70E90">
        <w:t> </w:t>
      </w:r>
      <w:r>
        <w:t xml:space="preserve">sieciach CNN do </w:t>
      </w:r>
      <w:r w:rsidRPr="0066734D">
        <w:t>próbkowani</w:t>
      </w:r>
      <w:r>
        <w:t>a</w:t>
      </w:r>
      <w:r w:rsidRPr="0066734D">
        <w:t xml:space="preserve"> reprezentacji wejściowej</w:t>
      </w:r>
      <w:r>
        <w:t xml:space="preserve"> </w:t>
      </w:r>
      <w:r w:rsidRPr="0066734D">
        <w:t>obrazu</w:t>
      </w:r>
      <w:r>
        <w:t>.</w:t>
      </w:r>
    </w:p>
    <w:p w14:paraId="65CDE08D" w14:textId="70AB55F9" w:rsidR="003312B0" w:rsidRDefault="0021704C" w:rsidP="0021704C">
      <w:pPr>
        <w:pStyle w:val="BodyText"/>
      </w:pPr>
      <w:r>
        <w:tab/>
        <w:t xml:space="preserve">W latach 90 zaczęto również podejmować próby rozwiązania problemu grupowania percepcyjnego. Naukowcy chcieli skłonić algorytmy do podzielenia obrazów na sensowne części, aby automatycznie określić, które piksele na obrazie </w:t>
      </w:r>
      <w:r w:rsidR="00E70E90">
        <w:t>są ze sobą związane</w:t>
      </w:r>
      <w:r>
        <w:t xml:space="preserve"> i odróżnić obiekty od ich otoczenia za pomocą algorytmu teorii grafów</w:t>
      </w:r>
      <w:r>
        <w:rPr>
          <w:rStyle w:val="FootnoteReference"/>
        </w:rPr>
        <w:footnoteReference w:id="16"/>
      </w:r>
      <w:r>
        <w:t>.</w:t>
      </w:r>
      <w:r w:rsidR="003312B0">
        <w:t xml:space="preserve"> </w:t>
      </w:r>
    </w:p>
    <w:p w14:paraId="262C60FC" w14:textId="7F811429"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Davida Lowe'a "Object Recognition from Local Scale-Invariant Features"</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wykorzys</w:t>
      </w:r>
      <w:r w:rsidR="00EF28E2">
        <w:t>tywał</w:t>
      </w:r>
      <w:r w:rsidR="003F516B" w:rsidRPr="003F516B">
        <w:t xml:space="preserve"> nową klasę lokalnych cech obrazu</w:t>
      </w:r>
      <w:r w:rsidR="00EF28E2">
        <w:t xml:space="preserve">. Były one </w:t>
      </w:r>
      <w:r w:rsidR="003F516B">
        <w:t>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Według autora cechy te są podobne do neuronów w</w:t>
      </w:r>
      <w:r w:rsidR="002D5C87">
        <w:t> </w:t>
      </w:r>
      <w:r w:rsidR="0080650C">
        <w:t xml:space="preserve">dolnej korze skroniowej, wykorzystywanych przez naczelne do rozpoznawania </w:t>
      </w:r>
      <w:r w:rsidR="00FD3E34">
        <w:t>rzeczy</w:t>
      </w:r>
      <w:r w:rsidR="0080650C">
        <w:t xml:space="preserve">. </w:t>
      </w:r>
      <w:r w:rsidR="0080650C" w:rsidRPr="0080650C">
        <w:t xml:space="preserve">Eksperymentalne wyniki </w:t>
      </w:r>
      <w:r w:rsidR="0080650C">
        <w:t>pokazały</w:t>
      </w:r>
      <w:r w:rsidR="0080650C" w:rsidRPr="0080650C">
        <w:t xml:space="preserve">, że </w:t>
      </w:r>
      <w:r w:rsidR="00FD3E34">
        <w:t xml:space="preserve">czas obliczeń potrzebnych do </w:t>
      </w:r>
      <w:r w:rsidR="0080650C" w:rsidRPr="0080650C">
        <w:t>rozpozna</w:t>
      </w:r>
      <w:r w:rsidR="00FD3E34">
        <w:t>nia</w:t>
      </w:r>
      <w:r w:rsidR="0080650C" w:rsidRPr="0080650C">
        <w:t xml:space="preserve"> </w:t>
      </w:r>
      <w:r w:rsidR="00FD3E34">
        <w:t xml:space="preserve">obiektu na nieidealnym </w:t>
      </w:r>
      <w:r w:rsidR="00EF28E2">
        <w:t xml:space="preserve">obrazie </w:t>
      </w:r>
      <w:r w:rsidR="00FD3E34">
        <w:t>wyniósł</w:t>
      </w:r>
      <w:r w:rsidR="0080650C" w:rsidRPr="0080650C">
        <w:t xml:space="preserve"> poniżej 2 sekund.</w:t>
      </w:r>
    </w:p>
    <w:p w14:paraId="0F915C45" w14:textId="033399FC"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w:t>
      </w:r>
      <w:r w:rsidR="00A45E5C" w:rsidRPr="00A45E5C">
        <w:lastRenderedPageBreak/>
        <w:t>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w:t>
      </w:r>
      <w:r w:rsidR="002D5C87">
        <w:t> </w:t>
      </w:r>
      <w:r w:rsidR="00A45E5C" w:rsidRPr="00A45E5C">
        <w:t xml:space="preserve">większego zbioru </w:t>
      </w:r>
      <w:r w:rsidR="00A45E5C">
        <w:t>dzięki czemu osiągano</w:t>
      </w:r>
      <w:r w:rsidR="00A45E5C" w:rsidRPr="00A45E5C">
        <w:t xml:space="preserve"> niezwykle wydajn</w:t>
      </w:r>
      <w:r w:rsidR="00A45E5C">
        <w:t>y</w:t>
      </w:r>
      <w:r w:rsidR="00A45E5C" w:rsidRPr="00A45E5C">
        <w:t xml:space="preserve"> klasyfikator</w:t>
      </w:r>
      <w:r w:rsidR="006316D6">
        <w:t>.</w:t>
      </w:r>
      <w:r w:rsidR="00A45E5C">
        <w:t xml:space="preserve"> </w:t>
      </w:r>
      <w:r w:rsidR="006316D6">
        <w:t>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w:t>
      </w:r>
      <w:r w:rsidR="00EF28E2">
        <w:t>. P</w:t>
      </w:r>
      <w:r w:rsidR="00A45E5C" w:rsidRPr="00A45E5C">
        <w:t>ozwala</w:t>
      </w:r>
      <w:r w:rsidR="00A45E5C">
        <w:t>ła</w:t>
      </w:r>
      <w:r w:rsidR="00A45E5C" w:rsidRPr="00A45E5C">
        <w:t xml:space="preserve"> </w:t>
      </w:r>
      <w:r w:rsidR="00EF28E2">
        <w:t xml:space="preserve">ona </w:t>
      </w:r>
      <w:r w:rsidR="00A45E5C" w:rsidRPr="00A45E5C">
        <w:t>na szybkie odrzuc</w:t>
      </w:r>
      <w:r w:rsidR="006316D6">
        <w:t>a</w:t>
      </w:r>
      <w:r w:rsidR="00A45E5C" w:rsidRPr="00A45E5C">
        <w:t xml:space="preserve">nie regionów tła obrazu przy jednoczesnym przeznaczeniu większej ilości obliczeń na obiecujące regiony podobne do </w:t>
      </w:r>
      <w:r w:rsidR="006316D6">
        <w:t>szukanych przedmiotów</w:t>
      </w:r>
      <w:r w:rsidR="00EB3E8D">
        <w:rPr>
          <w:rStyle w:val="FootnoteReference"/>
        </w:rPr>
        <w:footnoteReference w:id="18"/>
      </w:r>
      <w:r w:rsidR="00A45E5C" w:rsidRPr="00A45E5C">
        <w:t>.</w:t>
      </w:r>
    </w:p>
    <w:p w14:paraId="568D89CC" w14:textId="6D3EA475"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w:t>
      </w:r>
      <w:r w:rsidR="00C97947">
        <w:t>procesorów graficznych (</w:t>
      </w:r>
      <w:r w:rsidR="00A85ED7" w:rsidRPr="00A85ED7">
        <w:t>GPU</w:t>
      </w:r>
      <w:r w:rsidR="00C97947">
        <w:t>)</w:t>
      </w:r>
      <w:r w:rsidR="00A85ED7" w:rsidRPr="00A85ED7">
        <w:t>. Ich implementacja była 20 razy szybsza od analogicznej implementacji na</w:t>
      </w:r>
      <w:r w:rsidR="00F71631">
        <w:t xml:space="preserve"> procesorach</w:t>
      </w:r>
      <w:r w:rsidR="00A85ED7" w:rsidRPr="00A85ED7">
        <w:t xml:space="preserve"> CPU</w:t>
      </w:r>
      <w:r w:rsidR="00A85ED7">
        <w:rPr>
          <w:rStyle w:val="FootnoteReference"/>
        </w:rPr>
        <w:footnoteReference w:id="19"/>
      </w:r>
      <w:r w:rsidR="00A85ED7" w:rsidRPr="00A85ED7">
        <w:t>.</w:t>
      </w:r>
      <w:r w:rsidR="00A85ED7">
        <w:t xml:space="preserve"> Natomiast 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3966D7EF"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r w:rsidR="00B866B4" w:rsidRPr="00B866B4">
        <w:t>AlexNet</w:t>
      </w:r>
      <w:r w:rsidR="00B866B4">
        <w:t>, która</w:t>
      </w:r>
      <w:r w:rsidR="00B866B4" w:rsidRPr="00B866B4">
        <w:t xml:space="preserve"> osiągnęła najwyższą </w:t>
      </w:r>
      <w:r w:rsidR="006316D6">
        <w:t>trafność</w:t>
      </w:r>
      <w:r w:rsidR="00B866B4" w:rsidRPr="00B866B4">
        <w:t xml:space="preserve"> w etykietowaniu obrazów w wyzwaniu ImageNet.</w:t>
      </w:r>
      <w:r w:rsidR="00B866B4">
        <w:t xml:space="preserve"> Twórca sieci, </w:t>
      </w:r>
      <w:r w:rsidR="00B866B4" w:rsidRPr="00B866B4">
        <w:t xml:space="preserve">Alex Krizhevsky </w:t>
      </w:r>
      <w:r w:rsidR="003B236A">
        <w:t>wraz z innymi badaczami</w:t>
      </w:r>
      <w:r w:rsidR="00B866B4" w:rsidRPr="00B866B4">
        <w:t xml:space="preserve"> opublikowali pracę "ImageNet Classification with Deep Convolutional Neural Networks"</w:t>
      </w:r>
      <w:r w:rsidR="003B236A">
        <w:t xml:space="preserve"> (</w:t>
      </w:r>
      <w:r w:rsidR="003B236A" w:rsidRPr="003B236A">
        <w:t>Klasyfikacja ImageNet za pomocą głębokich neuronowych sieci konwolucyjnych</w:t>
      </w:r>
      <w:r w:rsidR="003B236A">
        <w:t>)</w:t>
      </w:r>
      <w:r w:rsidR="00B866B4" w:rsidRPr="00B866B4">
        <w:t xml:space="preserve"> opisującą zwycięski model</w:t>
      </w:r>
      <w:r w:rsidR="00B866B4">
        <w:t>.</w:t>
      </w:r>
      <w:r w:rsidR="00C05E0D">
        <w:t xml:space="preserve"> </w:t>
      </w:r>
      <w:r w:rsidR="006316D6">
        <w:t>B</w:t>
      </w:r>
      <w:r w:rsidR="00C05E0D">
        <w:t>ył</w:t>
      </w:r>
      <w:r w:rsidR="006316D6">
        <w:t xml:space="preserve"> on</w:t>
      </w:r>
      <w:r w:rsidR="00C05E0D" w:rsidRPr="00C05E0D">
        <w:t xml:space="preserve"> podobny w swojej architekturze do LeNet-5 Yanna LeCuna</w:t>
      </w:r>
      <w:r w:rsidR="00C05E0D">
        <w:t xml:space="preserve"> i</w:t>
      </w:r>
      <w:r w:rsidR="002D5C87">
        <w:t>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pooling’u. </w:t>
      </w:r>
      <w:r w:rsidR="00294D04">
        <w:t>Dzięki temu w</w:t>
      </w:r>
      <w:r w:rsidR="00C05E0D" w:rsidRPr="00C05E0D">
        <w:t xml:space="preserve"> kolejnych latach wskaźniki błędów w klasyfikacji obrazów </w:t>
      </w:r>
      <w:r w:rsidR="00C05E0D">
        <w:t>w konkursie ImageNet</w:t>
      </w:r>
      <w:r w:rsidR="00C05E0D" w:rsidRPr="00C05E0D">
        <w:t xml:space="preserve"> spadły do kilku procent, a zwycięzcami, od 2012 roku</w:t>
      </w:r>
      <w:r w:rsidR="00C05E0D">
        <w:t xml:space="preserve"> regularnie </w:t>
      </w:r>
      <w:r w:rsidR="00C05E0D" w:rsidRPr="00C05E0D">
        <w:t>były konwolucyjne sieci neuronowe.</w:t>
      </w:r>
    </w:p>
    <w:p w14:paraId="18D08CEA" w14:textId="48D5F1F4" w:rsidR="00A929AC" w:rsidRDefault="004A2C9E" w:rsidP="0021704C">
      <w:pPr>
        <w:pStyle w:val="BodyText"/>
      </w:pPr>
      <w:r>
        <w:lastRenderedPageBreak/>
        <w:tab/>
      </w:r>
      <w:r w:rsidR="00A929AC">
        <w:t xml:space="preserve">W ostatnich latach wprowadzano nowe warstwy </w:t>
      </w:r>
      <w:r w:rsidR="00AB4719">
        <w:t xml:space="preserve">takie </w:t>
      </w:r>
      <w:r w:rsidR="00A929AC">
        <w:t xml:space="preserve">jak </w:t>
      </w:r>
      <w:r w:rsidR="00AB4719">
        <w:t>residual block</w:t>
      </w:r>
      <w:r w:rsidR="00A929AC">
        <w:t xml:space="preserve"> (</w:t>
      </w:r>
      <w:r w:rsidR="00AB4719">
        <w:t>blok resztkowy</w:t>
      </w:r>
      <w:r w:rsidR="00A929AC">
        <w:t>), który umożliwił uczenie jeszcze głębszych sieci neuronowych. Z</w:t>
      </w:r>
      <w:r w:rsidR="00A929AC" w:rsidRPr="00A929AC">
        <w:t xml:space="preserve">espół </w:t>
      </w:r>
      <w:r w:rsidR="00A929AC">
        <w:t>złożony z</w:t>
      </w:r>
      <w:r w:rsidR="002D5C87">
        <w:t> </w:t>
      </w:r>
      <w:r w:rsidR="00A929AC">
        <w:t>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3,57% na zbiorze</w:t>
      </w:r>
      <w:r w:rsidR="002D5C87">
        <w:t xml:space="preserve"> </w:t>
      </w:r>
      <w:r w:rsidR="00A929AC" w:rsidRPr="00A929AC">
        <w:t xml:space="preserve">testowym ImageNet. </w:t>
      </w:r>
      <w:r w:rsidR="00A929AC">
        <w:t>Dzięki temu zdobył</w:t>
      </w:r>
      <w:r w:rsidR="006316D6">
        <w:t xml:space="preserve"> on</w:t>
      </w:r>
      <w:r w:rsidR="00A929AC">
        <w:t xml:space="preserve"> </w:t>
      </w:r>
      <w:r w:rsidR="00A929AC" w:rsidRPr="00A929AC">
        <w:t xml:space="preserve">1 miejsce </w:t>
      </w:r>
      <w:r w:rsidR="00A929AC">
        <w:t xml:space="preserve">w konkursie </w:t>
      </w:r>
      <w:r w:rsidR="006316D6">
        <w:t>o tej samej nazwie</w:t>
      </w:r>
      <w:r w:rsidR="00A929AC">
        <w:t xml:space="preserve"> w</w:t>
      </w:r>
      <w:r w:rsidR="002D5C87">
        <w:t> </w:t>
      </w:r>
      <w:r w:rsidR="00A929AC" w:rsidRPr="00A929AC">
        <w:t>2015</w:t>
      </w:r>
      <w:r w:rsidR="006316D6">
        <w:t xml:space="preserve"> roku</w:t>
      </w:r>
      <w:r w:rsidR="007D67E7">
        <w:rPr>
          <w:rStyle w:val="FootnoteReference"/>
        </w:rPr>
        <w:footnoteReference w:id="22"/>
      </w:r>
      <w:r w:rsidR="00A929AC" w:rsidRPr="00A929AC">
        <w:t>.</w:t>
      </w:r>
      <w:r w:rsidR="00A929AC">
        <w:t xml:space="preserve"> </w:t>
      </w:r>
    </w:p>
    <w:p w14:paraId="13BAA86E" w14:textId="63DFF98A" w:rsidR="004A2C9E" w:rsidRDefault="00A929AC" w:rsidP="0021704C">
      <w:pPr>
        <w:pStyle w:val="BodyText"/>
      </w:pPr>
      <w:r>
        <w:tab/>
      </w:r>
      <w:r w:rsidR="006316D6">
        <w:t>Tak więc w</w:t>
      </w:r>
      <w:r w:rsidRPr="00C262CB">
        <w:t>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r w:rsidR="00C262CB">
        <w:t>Computer Vision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10" w:name="_Toc134982589"/>
      <w:bookmarkStart w:id="11" w:name="_Toc135162687"/>
      <w:r>
        <w:t>Nowoczesne CNN i ich implementacje</w:t>
      </w:r>
      <w:r w:rsidR="00163993">
        <w:t xml:space="preserve"> w benchmarku </w:t>
      </w:r>
      <w:r w:rsidR="00163993" w:rsidRPr="009278A2">
        <w:t>GTSRB</w:t>
      </w:r>
      <w:bookmarkEnd w:id="10"/>
      <w:bookmarkEnd w:id="11"/>
    </w:p>
    <w:p w14:paraId="6D83F2A4" w14:textId="77777777" w:rsidR="009D0B0A" w:rsidRDefault="009D0B0A" w:rsidP="00AF1F3E">
      <w:pPr>
        <w:pStyle w:val="BodyText"/>
        <w:ind w:left="708"/>
      </w:pPr>
    </w:p>
    <w:p w14:paraId="7A007396" w14:textId="6E70B36A" w:rsidR="009D0B0A" w:rsidRDefault="009D0B0A" w:rsidP="009D0B0A">
      <w:pPr>
        <w:pStyle w:val="BodyText"/>
      </w:pPr>
      <w:r>
        <w:tab/>
      </w:r>
      <w:r w:rsidR="00672C8F">
        <w:t>Łącząc prace z zakresu</w:t>
      </w:r>
      <w:r w:rsidR="00AF1F3E" w:rsidRPr="00AF1F3E">
        <w:t xml:space="preserve"> </w:t>
      </w:r>
      <w:r w:rsidR="00672C8F">
        <w:t>computer vision</w:t>
      </w:r>
      <w:r w:rsidR="00AF1F3E" w:rsidRPr="00AF1F3E">
        <w:t xml:space="preserve"> i</w:t>
      </w:r>
      <w:r w:rsidR="00AF1F3E">
        <w:t xml:space="preserve"> znaków drogowych</w:t>
      </w:r>
      <w:r w:rsidR="006316D6">
        <w:t xml:space="preserve"> w całość</w:t>
      </w:r>
      <w:r w:rsidR="00672C8F">
        <w:t xml:space="preserve">, powstały publikacje </w:t>
      </w:r>
      <w:r w:rsidR="006316D6">
        <w:t>znajdując</w:t>
      </w:r>
      <w:r w:rsidR="00672C8F">
        <w:t>e</w:t>
      </w:r>
      <w:r w:rsidR="006316D6">
        <w:t xml:space="preserve"> się w podrozdziale 1.3</w:t>
      </w:r>
      <w:r>
        <w:t>.</w:t>
      </w:r>
      <w:r w:rsidR="00923F19">
        <w:t xml:space="preserve"> Posiłkując się raz jeszcze bazą danych Scopus można </w:t>
      </w:r>
      <w:r w:rsidR="00217B39">
        <w:t>zauważyć,</w:t>
      </w:r>
      <w:r w:rsidR="00923F19">
        <w:t xml:space="preserve"> że </w:t>
      </w:r>
      <w:r w:rsidR="00672C8F">
        <w:t xml:space="preserve">takich publikacji </w:t>
      </w:r>
      <w:r w:rsidR="002A3C0D">
        <w:t xml:space="preserve">powstało </w:t>
      </w:r>
      <w:r w:rsidR="00923F19">
        <w:t>przeszło 300</w:t>
      </w:r>
      <w:r w:rsidR="002A3C0D">
        <w:t xml:space="preserve"> w ciągu ostatnich lat</w:t>
      </w:r>
      <w:r w:rsidR="00923F19">
        <w:t>.</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F55118">
        <w:trPr>
          <w:tblHeader/>
        </w:trPr>
        <w:tc>
          <w:tcPr>
            <w:tcW w:w="8495" w:type="dxa"/>
          </w:tcPr>
          <w:p w14:paraId="02957D15" w14:textId="094093A3" w:rsidR="007303EC" w:rsidRPr="007303EC" w:rsidRDefault="007303EC" w:rsidP="007303EC">
            <w:pPr>
              <w:pStyle w:val="Caption"/>
              <w:tabs>
                <w:tab w:val="clear" w:pos="1191"/>
                <w:tab w:val="left" w:pos="0"/>
              </w:tabs>
              <w:ind w:left="0" w:firstLine="0"/>
              <w:jc w:val="center"/>
              <w:rPr>
                <w:sz w:val="24"/>
                <w:szCs w:val="24"/>
              </w:rPr>
            </w:pPr>
            <w:bookmarkStart w:id="12" w:name="_Toc134967464"/>
            <w:r w:rsidRPr="007303EC">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bookmarkEnd w:id="12"/>
          </w:p>
        </w:tc>
      </w:tr>
      <w:tr w:rsidR="007303EC" w:rsidRPr="007303EC" w14:paraId="4BE8BBBD" w14:textId="77777777" w:rsidTr="00F55118">
        <w:trPr>
          <w:tblHeader/>
        </w:trPr>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F55118">
        <w:trPr>
          <w:tblHeader/>
        </w:trPr>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4472640" w14:textId="77777777" w:rsidR="0024688F" w:rsidRDefault="0024688F">
      <w:pPr>
        <w:pStyle w:val="BodyText"/>
      </w:pPr>
    </w:p>
    <w:p w14:paraId="589333B3" w14:textId="13BBCC4A"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w:t>
      </w:r>
      <w:r w:rsidR="002A3C0D">
        <w:t>1.</w:t>
      </w:r>
      <w:r w:rsidR="00C942F8">
        <w:t xml:space="preserve">2 stworzeniem sieci konwolucyjnej zwanej </w:t>
      </w:r>
      <w:r w:rsidR="00C942F8" w:rsidRPr="00B866B4">
        <w:t>AlexNet</w:t>
      </w:r>
      <w:r w:rsidR="00C942F8">
        <w:t xml:space="preserve">. Warto więc przyjrzeć się niektórym z tych </w:t>
      </w:r>
      <w:r w:rsidR="002A3C0D">
        <w:t>publikacji</w:t>
      </w:r>
      <w:r w:rsidR="00C942F8">
        <w:t>,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pooling</w:t>
      </w:r>
      <w:r w:rsidR="00296634">
        <w:t>u</w:t>
      </w:r>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F55118">
        <w:trPr>
          <w:tblHeader/>
          <w:jc w:val="center"/>
        </w:trPr>
        <w:tc>
          <w:tcPr>
            <w:tcW w:w="8495" w:type="dxa"/>
          </w:tcPr>
          <w:p w14:paraId="07585631" w14:textId="4372C64C" w:rsidR="005350B0" w:rsidRPr="005350B0" w:rsidRDefault="005350B0" w:rsidP="005350B0">
            <w:pPr>
              <w:pStyle w:val="Caption"/>
              <w:jc w:val="center"/>
              <w:rPr>
                <w:sz w:val="24"/>
                <w:szCs w:val="24"/>
                <w:lang w:val="en-US"/>
              </w:rPr>
            </w:pPr>
            <w:bookmarkStart w:id="14" w:name="_Toc134967465"/>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3</w:t>
            </w:r>
            <w:r w:rsidR="00C90FA7">
              <w:rPr>
                <w:sz w:val="24"/>
                <w:szCs w:val="24"/>
              </w:rPr>
              <w:fldChar w:fldCharType="end"/>
            </w:r>
            <w:r w:rsidRPr="005350B0">
              <w:rPr>
                <w:sz w:val="24"/>
                <w:szCs w:val="24"/>
              </w:rPr>
              <w:t>. Architektura sieci DNN</w:t>
            </w:r>
            <w:bookmarkEnd w:id="14"/>
          </w:p>
        </w:tc>
      </w:tr>
      <w:tr w:rsidR="005350B0" w:rsidRPr="005350B0" w14:paraId="14C4C67E" w14:textId="77777777" w:rsidTr="00F55118">
        <w:trPr>
          <w:tblHeade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56160D" w14:paraId="72E270DC" w14:textId="77777777" w:rsidTr="00F55118">
        <w:trPr>
          <w:tblHeade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Ciresan i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5CDAFFB4" w:rsidR="00C942F8" w:rsidRPr="00386498" w:rsidRDefault="002A3C0D" w:rsidP="00C942F8">
      <w:pPr>
        <w:pStyle w:val="BodyText"/>
        <w:tabs>
          <w:tab w:val="clear" w:pos="851"/>
          <w:tab w:val="left" w:pos="0"/>
        </w:tabs>
      </w:pPr>
      <w:r w:rsidRPr="00514A06">
        <w:rPr>
          <w:lang w:val="en-GB"/>
        </w:rPr>
        <w:tab/>
      </w:r>
      <w:r w:rsidR="00296634">
        <w:t>K</w:t>
      </w:r>
      <w:r w:rsidR="00296634" w:rsidRPr="00296634">
        <w:t xml:space="preserve">ażda warstwa </w:t>
      </w:r>
      <w:r w:rsidR="00296634">
        <w:t>otrzymywała</w:t>
      </w:r>
      <w:r w:rsidR="00296634" w:rsidRPr="00296634">
        <w:t xml:space="preserve"> połączenia tylko od swojej poprzedniej warstwy. </w:t>
      </w:r>
      <w:r w:rsidR="00296634">
        <w:t xml:space="preserve">Opisali to jako </w:t>
      </w:r>
      <w:r w:rsidR="00296634" w:rsidRPr="00296634">
        <w:t xml:space="preserve">ogólny, hierarchiczny ekstraktor cech, który </w:t>
      </w:r>
      <w:r w:rsidR="00296634">
        <w:t>mapował</w:t>
      </w:r>
      <w:r w:rsidR="00296634" w:rsidRPr="00296634">
        <w:t xml:space="preserve"> </w:t>
      </w:r>
      <w:r w:rsidR="00296634">
        <w:t>piksele</w:t>
      </w:r>
      <w:r w:rsidR="00296634" w:rsidRPr="00296634">
        <w:t xml:space="preserve"> obrazu wejściowego na wektor cech</w:t>
      </w:r>
      <w:r w:rsidR="009F2974">
        <w:t>.</w:t>
      </w:r>
      <w:r w:rsidR="00296634" w:rsidRPr="00296634">
        <w:t xml:space="preserve"> </w:t>
      </w:r>
      <w:r w:rsidR="009F2974">
        <w:t>Następnie wektor ten</w:t>
      </w:r>
      <w:r w:rsidR="00296634" w:rsidRPr="00296634">
        <w:t xml:space="preserve"> by</w:t>
      </w:r>
      <w:r w:rsidR="00296634">
        <w:t>ł</w:t>
      </w:r>
      <w:r w:rsidR="00296634" w:rsidRPr="00296634">
        <w:t xml:space="preserve"> klasyfikowany przez kilka, zwykle 2 lub 3, w</w:t>
      </w:r>
      <w:r>
        <w:t> </w:t>
      </w:r>
      <w:r w:rsidR="00296634" w:rsidRPr="00296634">
        <w:t>pełni połączon</w:t>
      </w:r>
      <w:r w:rsidR="00296634">
        <w:t>e</w:t>
      </w:r>
      <w:r w:rsidR="00296634" w:rsidRPr="00296634">
        <w:t xml:space="preserve"> warstw</w:t>
      </w:r>
      <w:r w:rsidR="00296634">
        <w:t>y</w:t>
      </w:r>
      <w:r w:rsidR="00296634" w:rsidRPr="00296634">
        <w:t xml:space="preserve">. Wszystkie parametry </w:t>
      </w:r>
      <w:r w:rsidR="00296634">
        <w:t>były</w:t>
      </w:r>
      <w:r w:rsidR="00296634" w:rsidRPr="00296634">
        <w:t xml:space="preserve"> wspólnie optymalizowane poprzez minimalizację </w:t>
      </w:r>
      <w:r w:rsidR="00296634">
        <w:t>błędu</w:t>
      </w:r>
      <w:r w:rsidR="00296634" w:rsidRPr="00296634">
        <w:t xml:space="preserve"> klasyfikacji na zbiorze treningowym.</w:t>
      </w:r>
      <w:r w:rsidR="00296634">
        <w:t xml:space="preserve"> Ostatecznie połączyli oni kilka sieci w jedną wielokolumnową sieć</w:t>
      </w:r>
      <w:r w:rsidR="009F2974">
        <w:t>. U</w:t>
      </w:r>
      <w:r w:rsidR="00296634">
        <w:t xml:space="preserve">średnienie informacji wyjściowej z każdej sieci, będących odpowiednikami kolumn, dodatkowo </w:t>
      </w:r>
      <w:r w:rsidR="00296634" w:rsidRPr="00296634">
        <w:t>zwiększ</w:t>
      </w:r>
      <w:r w:rsidR="00296634">
        <w:t>yło</w:t>
      </w:r>
      <w:r w:rsidR="00296634"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06C4AE83"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DeepThin: A novel lightweight CNN architecture for traffic sign recognition without GPU requirements” (DeepThin: Nowa lekka architektura CNN do</w:t>
      </w:r>
      <w:r w:rsidR="00B82F32">
        <w:t xml:space="preserve"> r</w:t>
      </w:r>
      <w:r w:rsidR="00B82F32" w:rsidRPr="00B82F32">
        <w:t>ozpoznawania 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w:t>
      </w:r>
      <w:r w:rsidR="009F2974">
        <w:t>. P</w:t>
      </w:r>
      <w:r w:rsidR="009278A2">
        <w:t>ozwala</w:t>
      </w:r>
      <w:r w:rsidR="009F2974">
        <w:t xml:space="preserve"> to</w:t>
      </w:r>
      <w:r w:rsidR="009278A2">
        <w:t xml:space="preserve"> </w:t>
      </w:r>
      <w:r w:rsidR="009F2974">
        <w:t>n</w:t>
      </w:r>
      <w:r w:rsidR="009278A2">
        <w:t xml:space="preserve">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pooling’u, </w:t>
      </w:r>
      <w:r w:rsidR="000C6A22">
        <w:t>oraz</w:t>
      </w:r>
      <w:r w:rsidR="00EE5F3A" w:rsidRPr="00EE5F3A">
        <w:t xml:space="preserve"> w pełni połączon</w:t>
      </w:r>
      <w:r w:rsidR="000C6A22">
        <w:t>ej</w:t>
      </w:r>
      <w:r w:rsidR="00EE5F3A" w:rsidRPr="00EE5F3A">
        <w:t xml:space="preserve"> warstw</w:t>
      </w:r>
      <w:r w:rsidR="000C6A22">
        <w:t>y</w:t>
      </w:r>
      <w:r w:rsidR="00EE5F3A" w:rsidRPr="00EE5F3A">
        <w:t xml:space="preserve"> ukryt</w:t>
      </w:r>
      <w:r w:rsidR="000C6A22">
        <w:t>ej.</w:t>
      </w:r>
      <w:r w:rsidR="00EE5F3A">
        <w:t xml:space="preserve"> </w:t>
      </w:r>
      <w:r w:rsidR="000C6A22">
        <w:t xml:space="preserve">Ostatnia z nich posiada </w:t>
      </w:r>
      <w:r w:rsidR="000C6A22">
        <w:lastRenderedPageBreak/>
        <w:t>funkcję</w:t>
      </w:r>
      <w:r w:rsidR="00EE5F3A">
        <w:t xml:space="preserve"> </w:t>
      </w:r>
      <w:r w:rsidR="000C6A22">
        <w:t xml:space="preserve">aktywacji </w:t>
      </w:r>
      <w:r w:rsidR="00EE5F3A">
        <w:t xml:space="preserve">softmax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586BE1C1" w:rsidR="005350B0" w:rsidRPr="005350B0" w:rsidRDefault="005350B0" w:rsidP="005350B0">
            <w:pPr>
              <w:pStyle w:val="Caption"/>
              <w:jc w:val="center"/>
              <w:rPr>
                <w:sz w:val="24"/>
                <w:szCs w:val="24"/>
              </w:rPr>
            </w:pPr>
            <w:bookmarkStart w:id="15" w:name="_Toc134967466"/>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4</w:t>
            </w:r>
            <w:r w:rsidR="00C90FA7">
              <w:rPr>
                <w:sz w:val="24"/>
                <w:szCs w:val="24"/>
              </w:rPr>
              <w:fldChar w:fldCharType="end"/>
            </w:r>
            <w:r w:rsidRPr="005350B0">
              <w:rPr>
                <w:sz w:val="24"/>
                <w:szCs w:val="24"/>
              </w:rPr>
              <w:t>. Architektura sieci CNN</w:t>
            </w:r>
            <w:bookmarkEnd w:id="15"/>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C94C34"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que i in., </w:t>
            </w:r>
            <w:r w:rsidRPr="005350B0">
              <w:rPr>
                <w:bCs/>
                <w:i/>
                <w:sz w:val="20"/>
                <w:szCs w:val="20"/>
                <w:lang w:val="en-GB"/>
              </w:rPr>
              <w:t>DeepThin: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1C2746FC" w:rsidR="00663CDC" w:rsidRDefault="006316D6" w:rsidP="009F2974">
      <w:pPr>
        <w:pStyle w:val="BodyText"/>
      </w:pPr>
      <w:r w:rsidRPr="00AF4958">
        <w:rPr>
          <w:lang w:val="en-GB"/>
        </w:rPr>
        <w:tab/>
      </w:r>
      <w:r w:rsidR="004232F2" w:rsidRPr="004232F2">
        <w:t>Natomiast rezultaty jakie o</w:t>
      </w:r>
      <w:r w:rsidR="004232F2">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rsidR="004232F2">
        <w:t>były bardzo zbliżone do omawianej sieci DNN.</w:t>
      </w:r>
      <w:r w:rsidR="00530C14">
        <w:t xml:space="preserve"> </w:t>
      </w:r>
      <w:r w:rsidR="004232F2">
        <w:t>D</w:t>
      </w:r>
      <w:r w:rsidR="004232F2" w:rsidRPr="004232F2">
        <w:t>okładność klasyfikacji</w:t>
      </w:r>
      <w:r w:rsidR="004232F2">
        <w:t xml:space="preserve"> wyniosła średnio 99,41%</w:t>
      </w:r>
      <w:r w:rsidR="000C6A22">
        <w:t>. P</w:t>
      </w:r>
      <w:r w:rsidR="00530C14">
        <w:t>okazuje</w:t>
      </w:r>
      <w:r w:rsidR="000C6A22">
        <w:t xml:space="preserve"> to</w:t>
      </w:r>
      <w:r w:rsidR="00530C14">
        <w:t>, że</w:t>
      </w:r>
      <w:r w:rsidR="002D5C87">
        <w:t xml:space="preserve"> </w:t>
      </w:r>
      <w:r w:rsidR="00530C14">
        <w:t>wykorzystanie o wiele mniejszej liczby parametrów i zasobów nie oznacza znacznej utraty dokładności</w:t>
      </w:r>
      <w:r w:rsidR="00422D15">
        <w:t>.</w:t>
      </w:r>
    </w:p>
    <w:p w14:paraId="18956F25" w14:textId="5FBE8944"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publikacji “A practical approach for detection and classification of traffic signs using Convolutional Neural Networks” (Praktyczne podejście do wykrywania i klasyfikacji znaków drogowych</w:t>
      </w:r>
      <w:r w:rsidR="004B32EE">
        <w:t xml:space="preserve"> </w:t>
      </w:r>
      <w:r w:rsidR="004B32EE" w:rsidRPr="004B32EE">
        <w:t>z</w:t>
      </w:r>
      <w:r w:rsidR="002D5C87">
        <w:t> </w:t>
      </w:r>
      <w:r w:rsidR="004B32EE" w:rsidRPr="004B32EE">
        <w:t xml:space="preserve">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w:t>
      </w:r>
      <w:r w:rsidR="009E5B73">
        <w:t xml:space="preserve">, </w:t>
      </w:r>
      <w:r w:rsidR="00DC4DC4" w:rsidRPr="00DC4DC4">
        <w:t xml:space="preserve">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r w:rsidR="00DC4DC4" w:rsidRPr="00DC4DC4">
        <w:t>pooling</w:t>
      </w:r>
      <w:r w:rsidR="00DC4DC4">
        <w:t>’</w:t>
      </w:r>
      <w:r w:rsidR="00DC4DC4" w:rsidRPr="00DC4DC4">
        <w:t>u</w:t>
      </w:r>
      <w:r w:rsidR="009E5B73">
        <w:t>.</w:t>
      </w:r>
      <w:r w:rsidR="00AC2766">
        <w:t xml:space="preserve"> </w:t>
      </w:r>
      <w:r w:rsidR="009E5B73">
        <w:t>P</w:t>
      </w:r>
      <w:r w:rsidR="00AC2766">
        <w:t xml:space="preserve">ozwoliło </w:t>
      </w:r>
      <w:r w:rsidR="009E5B73">
        <w:t xml:space="preserve">to </w:t>
      </w:r>
      <w:r w:rsidR="00AC2766">
        <w:t>na</w:t>
      </w:r>
      <w:r w:rsidR="00DC4DC4" w:rsidRPr="00DC4DC4">
        <w:t xml:space="preserve"> stosowan</w:t>
      </w:r>
      <w:r w:rsidR="00AC2766">
        <w:t>ie jej</w:t>
      </w:r>
      <w:r w:rsidR="00DC4DC4" w:rsidRPr="00DC4DC4">
        <w:t xml:space="preserve"> na obrazach o</w:t>
      </w:r>
      <w:r w:rsidR="002D5C87">
        <w:t> </w:t>
      </w:r>
      <w:r w:rsidR="00DC4DC4" w:rsidRPr="00DC4DC4">
        <w:t>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F55118">
        <w:trPr>
          <w:tblHeader/>
          <w:jc w:val="center"/>
        </w:trPr>
        <w:tc>
          <w:tcPr>
            <w:tcW w:w="8495" w:type="dxa"/>
          </w:tcPr>
          <w:p w14:paraId="63F2E271" w14:textId="52D9A181" w:rsidR="005350B0" w:rsidRPr="005350B0" w:rsidRDefault="005350B0" w:rsidP="005350B0">
            <w:pPr>
              <w:pStyle w:val="Caption"/>
              <w:tabs>
                <w:tab w:val="clear" w:pos="1191"/>
                <w:tab w:val="left" w:pos="0"/>
              </w:tabs>
              <w:ind w:left="22" w:firstLine="0"/>
              <w:jc w:val="center"/>
              <w:rPr>
                <w:sz w:val="24"/>
                <w:szCs w:val="24"/>
              </w:rPr>
            </w:pPr>
            <w:bookmarkStart w:id="17" w:name="_Toc134967467"/>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5</w:t>
            </w:r>
            <w:r w:rsidR="00C90FA7">
              <w:rPr>
                <w:sz w:val="24"/>
                <w:szCs w:val="24"/>
              </w:rPr>
              <w:fldChar w:fldCharType="end"/>
            </w:r>
            <w:r w:rsidRPr="005350B0">
              <w:rPr>
                <w:sz w:val="24"/>
                <w:szCs w:val="24"/>
              </w:rPr>
              <w:t>. Proponowana architektura sieci CNN do wykrywania znaków drogowych</w:t>
            </w:r>
            <w:bookmarkEnd w:id="17"/>
          </w:p>
        </w:tc>
      </w:tr>
      <w:tr w:rsidR="005350B0" w:rsidRPr="005350B0" w14:paraId="5790DC0E" w14:textId="77777777" w:rsidTr="00F55118">
        <w:trPr>
          <w:tblHeade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C94C34" w14:paraId="7D9C2850" w14:textId="77777777" w:rsidTr="00F55118">
        <w:trPr>
          <w:tblHeade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38B0F391" w:rsidR="005350B0" w:rsidRPr="005350B0" w:rsidRDefault="005350B0" w:rsidP="005350B0">
            <w:pPr>
              <w:pStyle w:val="Caption"/>
              <w:tabs>
                <w:tab w:val="clear" w:pos="1191"/>
              </w:tabs>
              <w:ind w:left="0" w:firstLine="0"/>
              <w:jc w:val="center"/>
            </w:pPr>
            <w:bookmarkStart w:id="18" w:name="_Toc134967468"/>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6</w:t>
            </w:r>
            <w:r w:rsidR="00C90FA7">
              <w:rPr>
                <w:sz w:val="24"/>
                <w:szCs w:val="24"/>
              </w:rPr>
              <w:fldChar w:fldCharType="end"/>
            </w:r>
            <w:r w:rsidRPr="005350B0">
              <w:rPr>
                <w:sz w:val="24"/>
                <w:szCs w:val="24"/>
              </w:rPr>
              <w:t>. Proponowana architektura sieci CNN do klasyfikacji znaków drogowych</w:t>
            </w:r>
            <w:bookmarkEnd w:id="18"/>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C94C34"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4773E4AF" w:rsidR="00A0577B" w:rsidRDefault="004C5975" w:rsidP="009E5B73">
      <w:pPr>
        <w:pStyle w:val="BodyText"/>
        <w:rPr>
          <w:lang w:val="en-GB"/>
        </w:rPr>
      </w:pPr>
      <w:r w:rsidRPr="00AF4958">
        <w:rPr>
          <w:lang w:val="en-GB"/>
        </w:rPr>
        <w:tab/>
      </w:r>
      <w:r w:rsidR="00401AAC" w:rsidRPr="00401AAC">
        <w:t>Średnia dokładność dla przeprowadzonych p</w:t>
      </w:r>
      <w:r w:rsidR="00401AAC">
        <w:t xml:space="preserve">rób wyniosła 99,34%. </w:t>
      </w:r>
      <w:r w:rsidR="00401AAC" w:rsidRPr="00401AAC">
        <w:rPr>
          <w:lang w:val="en-GB"/>
        </w:rPr>
        <w:t>Benchmarkiem był zb</w:t>
      </w:r>
      <w:r>
        <w:rPr>
          <w:lang w:val="en-GB"/>
        </w:rPr>
        <w:t>i</w:t>
      </w:r>
      <w:r w:rsidR="00401AAC" w:rsidRPr="00401AAC">
        <w:rPr>
          <w:lang w:val="en-GB"/>
        </w:rPr>
        <w:t>ór danych German Traffic Sign Detection Benchmark</w:t>
      </w:r>
      <w:r w:rsidR="00401AAC">
        <w:rPr>
          <w:lang w:val="en-GB"/>
        </w:rPr>
        <w:t>.</w:t>
      </w:r>
    </w:p>
    <w:p w14:paraId="004E66D6" w14:textId="64E7AF63" w:rsidR="005350B0" w:rsidRDefault="00E17E1B" w:rsidP="002D5C87">
      <w:pPr>
        <w:pStyle w:val="BodyText"/>
      </w:pPr>
      <w:r>
        <w:rPr>
          <w:lang w:val="en-GB"/>
        </w:rPr>
        <w:tab/>
      </w:r>
      <w:r w:rsidRPr="00E17E1B">
        <w:t>Istnieje jeszcze wiele innych p</w:t>
      </w:r>
      <w:r>
        <w:t>rac, które przedstawiają inne podejścia do detekcji i klasyfikacji znaków drogowych</w:t>
      </w:r>
      <w:r w:rsidR="0014364A">
        <w:t>.</w:t>
      </w:r>
      <w:r>
        <w:t xml:space="preserve"> </w:t>
      </w:r>
      <w:r w:rsidR="0014364A">
        <w:t>O</w:t>
      </w:r>
      <w:r>
        <w:t>parte</w:t>
      </w:r>
      <w:r w:rsidR="0014364A">
        <w:t xml:space="preserve"> są</w:t>
      </w:r>
      <w:r>
        <w:t xml:space="preserve"> na innych </w:t>
      </w:r>
      <w:r w:rsidRPr="00E17E1B">
        <w:t xml:space="preserve">architekturach </w:t>
      </w:r>
      <w:r>
        <w:t>sieci CNN, korzystające z nowych warstw, jednak nie sposób jest je wszystkie przytoczyć.</w:t>
      </w:r>
    </w:p>
    <w:p w14:paraId="4601A4AC" w14:textId="77777777" w:rsidR="004C5975" w:rsidRPr="00496843" w:rsidRDefault="004C5975" w:rsidP="00D603B5">
      <w:pPr>
        <w:pStyle w:val="BodyText"/>
        <w:jc w:val="left"/>
      </w:pPr>
    </w:p>
    <w:p w14:paraId="609C0981" w14:textId="77777777" w:rsidR="00D603B5" w:rsidRPr="006A7EBB" w:rsidRDefault="00D603B5" w:rsidP="00D603B5">
      <w:pPr>
        <w:pStyle w:val="BodyText"/>
        <w:jc w:val="left"/>
        <w:rPr>
          <w:b/>
        </w:rPr>
      </w:pPr>
      <w:r w:rsidRPr="006A7EBB">
        <w:rPr>
          <w:b/>
        </w:rPr>
        <w:t>Podsumowanie</w:t>
      </w:r>
    </w:p>
    <w:p w14:paraId="5D2584B6" w14:textId="77777777" w:rsidR="00D603B5" w:rsidRPr="006A7EBB" w:rsidRDefault="00D603B5" w:rsidP="0024688F">
      <w:pPr>
        <w:pStyle w:val="BodyText"/>
        <w:ind w:left="780"/>
      </w:pPr>
    </w:p>
    <w:p w14:paraId="036114B6" w14:textId="5DF622F7" w:rsidR="00273CCD" w:rsidRDefault="00304D94" w:rsidP="004A424A">
      <w:pPr>
        <w:pStyle w:val="BodyText"/>
      </w:pPr>
      <w:r w:rsidRPr="006A7EBB">
        <w:lastRenderedPageBreak/>
        <w:tab/>
      </w:r>
      <w:r w:rsidR="004C5975">
        <w:t xml:space="preserve">Reasumując, w rozdziale przedstawiono rozwój problemu klasyfikacji znaków drogowych oraz zastosowania sieci konwolucyjnych. </w:t>
      </w:r>
      <w:r w:rsidR="004C5975" w:rsidRPr="004C5975">
        <w:t>Opis</w:t>
      </w:r>
      <w:r w:rsidR="004C5975">
        <w:t>ano</w:t>
      </w:r>
      <w:r w:rsidR="004C5975" w:rsidRPr="004C5975">
        <w:t xml:space="preserve"> również kluczowe prace w dziedzinie Computer Vision na przestrzeni lat.</w:t>
      </w:r>
      <w:r w:rsidR="004C5975">
        <w:t xml:space="preserve"> Dzięki temu m</w:t>
      </w:r>
      <w:r w:rsidR="00E17E1B" w:rsidRPr="00496843">
        <w:t xml:space="preserve">ożna </w:t>
      </w:r>
      <w:r w:rsidR="004C5975">
        <w:t xml:space="preserve">było </w:t>
      </w:r>
      <w:r w:rsidR="00E17E1B" w:rsidRPr="00496843">
        <w:t>zauważyć</w:t>
      </w:r>
      <w:r w:rsidR="00E17E1B">
        <w:t>,</w:t>
      </w:r>
      <w:r w:rsidR="004C5975">
        <w:t xml:space="preserve"> że przez lata </w:t>
      </w:r>
      <w:r w:rsidR="00E17E1B">
        <w:t>konwolucyjne sieci neuronowe posiada</w:t>
      </w:r>
      <w:r w:rsidR="004C5975">
        <w:t>ły</w:t>
      </w:r>
      <w:r w:rsidR="00E17E1B">
        <w:t xml:space="preserve"> różne architektury i stopnie skomplikowania. </w:t>
      </w:r>
      <w:r w:rsidR="0014364A">
        <w:t>Z c</w:t>
      </w:r>
      <w:r w:rsidR="00E17E1B">
        <w:t xml:space="preserve">zasem </w:t>
      </w:r>
      <w:r w:rsidR="0014364A">
        <w:t>tworzone</w:t>
      </w:r>
      <w:r w:rsidR="00E17E1B">
        <w:t xml:space="preserve"> </w:t>
      </w:r>
      <w:r w:rsidR="004C5975">
        <w:t>były</w:t>
      </w:r>
      <w:r w:rsidR="00E17E1B">
        <w:t xml:space="preserve"> nowe warstwy, jednak podstawowe bloki budujące</w:t>
      </w:r>
      <w:r w:rsidR="004C5975">
        <w:t>, opracowane przez lata,</w:t>
      </w:r>
      <w:r w:rsidR="00E17E1B">
        <w:t xml:space="preserve"> są w większości takie same dla każdej sieci. </w:t>
      </w:r>
      <w:r w:rsidR="004C5975">
        <w:t>Obecnie większość</w:t>
      </w:r>
      <w:r w:rsidR="00E17E1B">
        <w:t xml:space="preserve"> najnowszych sieci osiągnęła niemal perfekcyjny wskaźnik </w:t>
      </w:r>
      <w:r w:rsidR="004C5975">
        <w:t>trafności</w:t>
      </w:r>
      <w:r w:rsidR="00E17E1B">
        <w:t xml:space="preserve"> klasyfikacji</w:t>
      </w:r>
      <w:r w:rsidR="004C5975">
        <w:t xml:space="preserve">. </w:t>
      </w:r>
      <w:r w:rsidR="0014364A">
        <w:t>N</w:t>
      </w:r>
      <w:r w:rsidR="00E17E1B">
        <w:t xml:space="preserve">adal </w:t>
      </w:r>
      <w:r w:rsidR="0014364A">
        <w:t xml:space="preserve">jednak </w:t>
      </w:r>
      <w:r w:rsidR="00E17E1B">
        <w:t>jest miejsce na poprawę w kwestii wydajności i obciążenia obliczeniowego różnych sieci</w:t>
      </w:r>
      <w:r w:rsidR="0014364A">
        <w:t>. Robi się to,</w:t>
      </w:r>
      <w:r w:rsidR="00E17E1B">
        <w:t xml:space="preserve"> aby nie wymagały one mocnych procesorów GPU i mogły być implementowane w słab</w:t>
      </w:r>
      <w:r w:rsidR="004C5975">
        <w:t>szych</w:t>
      </w:r>
      <w:r w:rsidR="00E17E1B">
        <w:t xml:space="preserve"> urządzeniach.</w:t>
      </w:r>
    </w:p>
    <w:p w14:paraId="3E642E62" w14:textId="77777777" w:rsidR="007623F0" w:rsidRPr="00E17E1B" w:rsidRDefault="00273CCD" w:rsidP="00273CCD">
      <w:pPr>
        <w:pStyle w:val="BodyText"/>
        <w:jc w:val="left"/>
      </w:pPr>
      <w:r>
        <w:br w:type="page"/>
      </w:r>
    </w:p>
    <w:p w14:paraId="24543C25" w14:textId="29AD7A0F" w:rsidR="00B66FEA" w:rsidRPr="00C57B4E" w:rsidRDefault="00641192" w:rsidP="007651B5">
      <w:pPr>
        <w:pStyle w:val="Heading1"/>
        <w:rPr>
          <w:lang w:val="en-US"/>
        </w:rPr>
      </w:pPr>
      <w:bookmarkStart w:id="19" w:name="_Toc134982590"/>
      <w:bookmarkStart w:id="20" w:name="_Toc135162688"/>
      <w:r>
        <w:rPr>
          <w:lang w:val="en-US"/>
        </w:rPr>
        <w:lastRenderedPageBreak/>
        <w:t>Omówienie</w:t>
      </w:r>
      <w:r w:rsidR="00E64421">
        <w:rPr>
          <w:lang w:val="en-US"/>
        </w:rPr>
        <w:t xml:space="preserve"> pojęć</w:t>
      </w:r>
      <w:bookmarkEnd w:id="19"/>
      <w:bookmarkEnd w:id="20"/>
    </w:p>
    <w:p w14:paraId="4E94296A" w14:textId="137CF16F" w:rsidR="00F56B85" w:rsidRPr="00B16A78" w:rsidRDefault="00F56B85" w:rsidP="00F56B85">
      <w:pPr>
        <w:pStyle w:val="BodyText"/>
      </w:pPr>
      <w:r w:rsidRPr="00B16A78">
        <w:tab/>
      </w:r>
      <w:r w:rsidR="00723564">
        <w:t>Po przedstawieniu literatury i historii, warto przejść do objaśnienia pojęć</w:t>
      </w:r>
      <w:r w:rsidR="00820EC1">
        <w:t xml:space="preserve">. </w:t>
      </w:r>
      <w:r w:rsidR="00723564">
        <w:t xml:space="preserve"> </w:t>
      </w:r>
      <w:r w:rsidR="00820EC1">
        <w:t>P</w:t>
      </w:r>
      <w:r w:rsidR="00723564">
        <w:t xml:space="preserve">o części pojawiły się </w:t>
      </w:r>
      <w:r w:rsidR="00820EC1">
        <w:t xml:space="preserve">już </w:t>
      </w:r>
      <w:r w:rsidR="00723564">
        <w:t xml:space="preserve">w rozdziale </w:t>
      </w:r>
      <w:r w:rsidR="00A500CA">
        <w:t>1</w:t>
      </w:r>
      <w:r w:rsidR="00723564">
        <w:t>, a także pojawią się przy omawianiu metodyki i</w:t>
      </w:r>
      <w:r w:rsidR="002D5C87">
        <w:t> </w:t>
      </w:r>
      <w:r w:rsidR="00723564">
        <w:t>budowy konwolucyjnej sieci neuronowej w późniejszych rozdziałach. Zatem w</w:t>
      </w:r>
      <w:r w:rsidR="008C5834">
        <w:t> </w:t>
      </w:r>
      <w:r w:rsidR="00723564">
        <w:t>rozdziale tym zostaną</w:t>
      </w:r>
      <w:r w:rsidR="00E64421" w:rsidRPr="00F5691C">
        <w:t> wyjaśnione zagadnienia, wokół których skupi</w:t>
      </w:r>
      <w:r w:rsidR="00820EC1">
        <w:t>a</w:t>
      </w:r>
      <w:r w:rsidR="00E64421">
        <w:t xml:space="preserve"> się ta praca.</w:t>
      </w:r>
    </w:p>
    <w:p w14:paraId="25059669" w14:textId="26408859" w:rsidR="007B1F6E" w:rsidRPr="00A500CA" w:rsidRDefault="00211E5D" w:rsidP="0068368A">
      <w:pPr>
        <w:pStyle w:val="Heading2"/>
      </w:pPr>
      <w:bookmarkStart w:id="21" w:name="_Toc134982591"/>
      <w:bookmarkStart w:id="22" w:name="_Toc135162689"/>
      <w:r w:rsidRPr="00A500CA">
        <w:t>S</w:t>
      </w:r>
      <w:r w:rsidR="00A500CA" w:rsidRPr="00A500CA">
        <w:t>ztuczna s</w:t>
      </w:r>
      <w:r w:rsidRPr="00A500CA">
        <w:t xml:space="preserve">ieć neuronowa </w:t>
      </w:r>
      <w:r w:rsidR="00E82696" w:rsidRPr="00A500CA">
        <w:t>(ANN)</w:t>
      </w:r>
      <w:r w:rsidR="00A500CA" w:rsidRPr="00A500CA">
        <w:t xml:space="preserve"> </w:t>
      </w:r>
      <w:r w:rsidRPr="00A500CA">
        <w:t>- koncept</w:t>
      </w:r>
      <w:bookmarkEnd w:id="21"/>
      <w:bookmarkEnd w:id="22"/>
    </w:p>
    <w:p w14:paraId="6267F7E2" w14:textId="77777777" w:rsidR="00F8557A" w:rsidRPr="00A500CA" w:rsidRDefault="00F8557A" w:rsidP="00F8557A">
      <w:pPr>
        <w:pStyle w:val="BodyText"/>
        <w:ind w:left="708"/>
      </w:pPr>
    </w:p>
    <w:p w14:paraId="55C9A64A" w14:textId="3B46F42F" w:rsidR="00412DAA" w:rsidRDefault="00F8557A" w:rsidP="00412DAA">
      <w:pPr>
        <w:pStyle w:val="BodyText"/>
      </w:pPr>
      <w:r w:rsidRPr="00E82696">
        <w:tab/>
      </w:r>
      <w:r w:rsidR="00E82696" w:rsidRPr="00E82696">
        <w:t>Konwolucyjne sieci neuronowe są wyspecjalizowanym typem sztucznych sieci neuronowych</w:t>
      </w:r>
      <w:r w:rsidR="009C48D2">
        <w:t>. A</w:t>
      </w:r>
      <w:r w:rsidR="00B411CB">
        <w:t xml:space="preserve">by je zrozumieć warto </w:t>
      </w:r>
      <w:r w:rsidR="009C48D2">
        <w:t>wpierw zacząć od tych drugi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A500CA">
        <w:t>.</w:t>
      </w:r>
      <w:r w:rsidR="007D3630">
        <w:t xml:space="preserve"> </w:t>
      </w:r>
      <w:r w:rsidR="00A500CA">
        <w:t>J</w:t>
      </w:r>
      <w:r w:rsidR="007D3630">
        <w:t>ednak zaczynając od początku schematu</w:t>
      </w:r>
      <w:r w:rsidR="00A500CA">
        <w:t>,</w:t>
      </w:r>
      <w:r w:rsidR="00E82696" w:rsidRPr="00E82696">
        <w:t xml:space="preserve"> </w:t>
      </w:r>
      <w:r w:rsidR="00A500CA">
        <w:t>s</w:t>
      </w:r>
      <w:r w:rsidR="00E82696" w:rsidRPr="00E82696">
        <w:t xml:space="preserve">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w:t>
      </w:r>
      <w:r w:rsidR="007D3630" w:rsidRPr="007D3630">
        <w:rPr>
          <w:vertAlign w:val="subscript"/>
        </w:rPr>
        <w:t>n</w:t>
      </w:r>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w</w:t>
      </w:r>
      <w:r w:rsidR="000216D4" w:rsidRPr="000216D4">
        <w:rPr>
          <w:vertAlign w:val="subscript"/>
        </w:rPr>
        <w:t>n</w:t>
      </w:r>
      <w:r w:rsidR="000216D4">
        <w:t>)</w:t>
      </w:r>
      <w:r w:rsidR="009C48D2">
        <w:t xml:space="preserve">, </w:t>
      </w:r>
      <w:r w:rsidR="000216D4" w:rsidRPr="000216D4">
        <w:t>przyjmują</w:t>
      </w:r>
      <w:r w:rsidR="009C48D2">
        <w:t>ce</w:t>
      </w:r>
      <w:r w:rsidR="000216D4" w:rsidRPr="000216D4">
        <w:t xml:space="preserve"> wartości liczbowe i kontroluj</w:t>
      </w:r>
      <w:r w:rsidR="009C48D2">
        <w:t>ące</w:t>
      </w:r>
      <w:r w:rsidR="000216D4" w:rsidRPr="000216D4">
        <w:t xml:space="preserve">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w:t>
      </w:r>
      <w:r w:rsidR="002D5C87">
        <w:t> </w:t>
      </w:r>
      <w:r w:rsidR="00CE4EA1">
        <w:t>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07FBA331" w:rsidR="00412DAA" w:rsidRDefault="008C5834" w:rsidP="00E82696">
      <w:pPr>
        <w:pStyle w:val="BodyText"/>
      </w:pPr>
      <w:r>
        <w:tab/>
        <w:t>D</w:t>
      </w:r>
      <w:r w:rsidR="00252CDC">
        <w:t>o tego dodaje się również obciążenie przyjmujące lite</w:t>
      </w:r>
      <w:r w:rsidR="00EB4274">
        <w:t>r</w:t>
      </w:r>
      <w:r w:rsidR="00252CDC">
        <w:t xml:space="preserve">ę </w:t>
      </w:r>
      <w:r w:rsidR="00252CDC">
        <w:rPr>
          <w:i/>
          <w:iCs/>
        </w:rPr>
        <w:t>b</w:t>
      </w:r>
      <w:r w:rsidR="00252CDC">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 x</w:t>
      </w:r>
      <w:r w:rsidR="00FF5709" w:rsidRPr="00FF5709">
        <w:rPr>
          <w:vertAlign w:val="subscript"/>
        </w:rPr>
        <w:t>n</w:t>
      </w:r>
      <w:r w:rsidR="00FF5709" w:rsidRPr="00FF5709">
        <w:t xml:space="preserve"> mają wartość 0,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 xml:space="preserve">Koniec </w:t>
      </w:r>
      <w:r w:rsidR="00D81CC8">
        <w:lastRenderedPageBreak/>
        <w:t>końców</w:t>
      </w:r>
      <w:r w:rsidR="00252CDC">
        <w:t xml:space="preserve"> funkcja progowa zwana także funkcją przekazu (transfer function)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354857AC"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w:t>
      </w:r>
      <w:r w:rsidR="002D5C87">
        <w:t> </w:t>
      </w:r>
      <w:r w:rsidR="00A04C84" w:rsidRPr="00A04C84">
        <w:t xml:space="preserve">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w:t>
      </w:r>
      <w:r w:rsidR="00E07265">
        <w:t>by</w:t>
      </w:r>
      <w:r w:rsidR="00A04C84" w:rsidRPr="00A04C84">
        <w:t xml:space="preserve">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02FEA28A" w:rsidR="002B7B71" w:rsidRPr="002B7B71" w:rsidRDefault="009A0E20" w:rsidP="009A0E20">
            <w:pPr>
              <w:pStyle w:val="Caption"/>
              <w:jc w:val="center"/>
              <w:rPr>
                <w:sz w:val="24"/>
                <w:szCs w:val="24"/>
              </w:rPr>
            </w:pPr>
            <w:bookmarkStart w:id="23" w:name="_Toc134967469"/>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7</w:t>
            </w:r>
            <w:r w:rsidR="00C90FA7">
              <w:rPr>
                <w:sz w:val="24"/>
                <w:szCs w:val="24"/>
              </w:rPr>
              <w:fldChar w:fldCharType="end"/>
            </w:r>
            <w:r w:rsidRPr="009A0E20">
              <w:rPr>
                <w:sz w:val="24"/>
                <w:szCs w:val="24"/>
              </w:rPr>
              <w:t>. Sztuczny neuron i jego elementy</w:t>
            </w:r>
            <w:bookmarkEnd w:id="23"/>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A7537D5" w14:textId="566F23DA" w:rsidR="00C21E3B" w:rsidRDefault="00C147EB" w:rsidP="00ED4ADA">
      <w:pPr>
        <w:pStyle w:val="BodyText"/>
      </w:pPr>
      <w:r>
        <w:lastRenderedPageBreak/>
        <w:tab/>
      </w:r>
      <w:r w:rsidR="00E07265">
        <w:t>Takie p</w:t>
      </w:r>
      <w:r w:rsidR="00C21E3B">
        <w:t>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734F688E"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xml:space="preserve">, które planuje użyć </w:t>
      </w:r>
      <w:r w:rsidR="005F503F">
        <w:t xml:space="preserve">się </w:t>
      </w:r>
      <w:r w:rsidR="00514CAA">
        <w:t>w sieci.</w:t>
      </w:r>
    </w:p>
    <w:p w14:paraId="2E16DC3B" w14:textId="70D5A92E"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w:t>
      </w:r>
      <w:r w:rsidR="005F503F">
        <w:t xml:space="preserve">liniowych jak i nieliniowych </w:t>
      </w:r>
      <w:r w:rsidR="00726EF8">
        <w:t>między zmiennymi. Warstw tych może być wiele w</w:t>
      </w:r>
      <w:r w:rsidR="002D5C87">
        <w:t> </w:t>
      </w:r>
      <w:r w:rsidR="00726EF8">
        <w:t>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3EB1209C" w:rsidR="00AF717A" w:rsidRPr="002116F4" w:rsidRDefault="00C21E3B" w:rsidP="003A4F81">
      <w:pPr>
        <w:pStyle w:val="BodyText"/>
      </w:pPr>
      <w:r>
        <w:tab/>
      </w:r>
      <w:r w:rsidR="00E07265">
        <w:t>P</w:t>
      </w:r>
      <w:r w:rsidR="00C147EB">
        <w:t>rzykładow</w:t>
      </w:r>
      <w:r w:rsidR="00CF102B">
        <w:t xml:space="preserve">a prosta sieć neuronowa została przedstawiona na rysunku nr </w:t>
      </w:r>
      <w:r w:rsidR="00C44099">
        <w:t>8</w:t>
      </w:r>
      <w:r w:rsidR="00CF102B">
        <w:t xml:space="preserve">. </w:t>
      </w:r>
      <w:r w:rsidR="002116F4">
        <w:t>Sieć składa się z warstwy wejściowej z 3 węzłami źródłowymi, warstw</w:t>
      </w:r>
      <w:r w:rsidR="00E07265">
        <w:t>y</w:t>
      </w:r>
      <w:r w:rsidR="002116F4">
        <w:t xml:space="preserve"> ukryt</w:t>
      </w:r>
      <w:r w:rsidR="00E07265">
        <w:t>ej</w:t>
      </w:r>
      <w:r w:rsidR="002116F4">
        <w:t xml:space="preserve">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23540DA9" w:rsidR="002B7B71" w:rsidRPr="002B7B71" w:rsidRDefault="009A0E20" w:rsidP="009A0E20">
            <w:pPr>
              <w:pStyle w:val="Caption"/>
              <w:jc w:val="center"/>
              <w:rPr>
                <w:sz w:val="24"/>
                <w:szCs w:val="24"/>
              </w:rPr>
            </w:pPr>
            <w:bookmarkStart w:id="24" w:name="_Toc134967470"/>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8</w:t>
            </w:r>
            <w:r w:rsidR="00C90FA7">
              <w:rPr>
                <w:sz w:val="24"/>
                <w:szCs w:val="24"/>
              </w:rPr>
              <w:fldChar w:fldCharType="end"/>
            </w:r>
            <w:r w:rsidRPr="009A0E20">
              <w:rPr>
                <w:sz w:val="24"/>
                <w:szCs w:val="24"/>
              </w:rPr>
              <w:t>. Prosta wielowarstwowa sieć neuronowa typu feedforward</w:t>
            </w:r>
            <w:bookmarkEnd w:id="24"/>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3DCFD50" w14:textId="4FC833A9" w:rsidR="00AF717A" w:rsidRDefault="00AF717A" w:rsidP="00AF717A">
      <w:pPr>
        <w:pStyle w:val="BodyText"/>
      </w:pPr>
      <w:r>
        <w:lastRenderedPageBreak/>
        <w:tab/>
        <w:t>Pomiędzy warstwami możliwe są różne sposoby połączeń. Jeśli k</w:t>
      </w:r>
      <w:r w:rsidRPr="002116F4">
        <w:t>ażdy neuron w</w:t>
      </w:r>
      <w:r w:rsidR="002D5C87">
        <w:t> </w:t>
      </w:r>
      <w:r w:rsidRPr="002116F4">
        <w:t>warstwie jest połączony ze wszystkimi neuronami w poprzedniej warstwie</w:t>
      </w:r>
      <w:r>
        <w:t xml:space="preserve"> to jest to </w:t>
      </w:r>
      <w:r w:rsidRPr="00756F97">
        <w:t>w</w:t>
      </w:r>
      <w:r w:rsidR="002D5C87">
        <w:t> </w:t>
      </w:r>
      <w:r w:rsidRPr="00756F97">
        <w:t>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t>
      </w:r>
      <w:r>
        <w:t>Co więcej</w:t>
      </w:r>
      <w:r w:rsidR="00E07265">
        <w:t xml:space="preserve"> </w:t>
      </w:r>
      <w:r>
        <w:t>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w:t>
      </w:r>
      <w:r w:rsidR="00E07265">
        <w:t>.</w:t>
      </w:r>
    </w:p>
    <w:p w14:paraId="3E3DA5A1" w14:textId="2ACFCE18"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w:t>
      </w:r>
      <w:r w:rsidR="00EB1F0A">
        <w:t>zadanym zbiorem treningowym</w:t>
      </w:r>
      <w:r w:rsidR="002A7C71">
        <w:t xml:space="preserv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25" w:name="_Toc134982592"/>
      <w:bookmarkStart w:id="26" w:name="_Toc135162690"/>
      <w:r w:rsidRPr="000B3B4A">
        <w:t xml:space="preserve">Konwolucyjna sieć neuronowa (CNN) </w:t>
      </w:r>
      <w:r w:rsidR="0068235A">
        <w:t>– charakterystyka</w:t>
      </w:r>
      <w:bookmarkEnd w:id="25"/>
      <w:bookmarkEnd w:id="26"/>
    </w:p>
    <w:p w14:paraId="626C40EB" w14:textId="77777777" w:rsidR="00666FD1" w:rsidRPr="000B3B4A" w:rsidRDefault="00666FD1" w:rsidP="00666FD1">
      <w:pPr>
        <w:pStyle w:val="BodyText"/>
        <w:ind w:left="708"/>
      </w:pPr>
    </w:p>
    <w:p w14:paraId="2718F771" w14:textId="7629FF3A" w:rsidR="00D726B4" w:rsidRDefault="00666FD1">
      <w:pPr>
        <w:pStyle w:val="BodyText"/>
      </w:pPr>
      <w:r w:rsidRPr="00C01692">
        <w:tab/>
      </w:r>
      <w:r w:rsidR="00D726B4" w:rsidRPr="00D726B4">
        <w:t>Konwolucyjne sieci neuronowe są bardzo podobne do zwykłych sieci neuronowych</w:t>
      </w:r>
      <w:r w:rsidR="00D726B4">
        <w:t xml:space="preserve"> omawianych w podrozdziale</w:t>
      </w:r>
      <w:r w:rsidR="00641192">
        <w:t xml:space="preserve"> 2.1</w:t>
      </w:r>
      <w:r w:rsidR="00D726B4">
        <w:t xml:space="preserv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r w:rsidR="003A4202">
        <w:t>pooling) i</w:t>
      </w:r>
      <w:r>
        <w:t xml:space="preserve"> w pełni połączon</w:t>
      </w:r>
      <w:r w:rsidR="004553D6">
        <w:t>e</w:t>
      </w:r>
      <w:r w:rsidR="00FF5783">
        <w:t xml:space="preserve"> (fully connected)</w:t>
      </w:r>
      <w:r>
        <w:t>.</w:t>
      </w:r>
      <w:r w:rsidR="000D7243">
        <w:t xml:space="preserve"> </w:t>
      </w:r>
    </w:p>
    <w:p w14:paraId="448D6610" w14:textId="382EAA8E" w:rsidR="009A0E20" w:rsidRDefault="00460DA5" w:rsidP="007303EC">
      <w:pPr>
        <w:pStyle w:val="BodyText"/>
      </w:pPr>
      <w:r>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w:t>
      </w:r>
      <w:r w:rsidR="00F6564D" w:rsidRPr="00F6564D">
        <w:lastRenderedPageBreak/>
        <w:t xml:space="preserve">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xml:space="preserve">, początkowo wybieranych losowo </w:t>
      </w:r>
      <w:r w:rsidR="00EB1F0A">
        <w:t>przykładowo z</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w:t>
      </w:r>
      <w:r w:rsidR="00EB1F0A">
        <w:t>F</w:t>
      </w:r>
      <w:r w:rsidR="007303EC">
        <w:t xml:space="preserve">iltr mógłby </w:t>
      </w:r>
      <w:r w:rsidR="00EB1F0A">
        <w:t>przyjmować</w:t>
      </w:r>
      <w:r w:rsidR="007303EC">
        <w:t xml:space="preserve">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6B4FEDFE" w:rsidR="005158DA" w:rsidRPr="005158DA" w:rsidRDefault="005158DA" w:rsidP="0048281B">
            <w:pPr>
              <w:pStyle w:val="Caption"/>
              <w:ind w:left="0" w:firstLine="0"/>
              <w:jc w:val="center"/>
              <w:rPr>
                <w:sz w:val="24"/>
                <w:szCs w:val="24"/>
              </w:rPr>
            </w:pPr>
            <w:bookmarkStart w:id="27" w:name="_Toc134967471"/>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bookmarkEnd w:id="27"/>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AC0EB1">
              <w:rPr>
                <w:bCs/>
                <w:i/>
                <w:iCs/>
                <w:sz w:val="20"/>
                <w:szCs w:val="20"/>
              </w:rPr>
              <w:t>Opracowanie własne.</w:t>
            </w:r>
          </w:p>
        </w:tc>
      </w:tr>
    </w:tbl>
    <w:p w14:paraId="01B0B020" w14:textId="77777777" w:rsidR="009A0E20" w:rsidRDefault="009A0E20" w:rsidP="007303EC">
      <w:pPr>
        <w:pStyle w:val="BodyText"/>
      </w:pPr>
    </w:p>
    <w:p w14:paraId="57F8EAC1" w14:textId="53754512" w:rsidR="006A154D" w:rsidRDefault="00E621FB" w:rsidP="007303EC">
      <w:pPr>
        <w:pStyle w:val="BodyText"/>
      </w:pPr>
      <w:r>
        <w:tab/>
      </w:r>
      <w:r w:rsidR="00AF2E15">
        <w:t>Co więcej obraz również można przedstawić jako macierz wartości danych pikseli</w:t>
      </w:r>
      <w:r w:rsidR="00995FA9">
        <w:t xml:space="preserve"> jak na rysunku nr 9.</w:t>
      </w:r>
      <w:r w:rsidR="00AF2E15">
        <w:t xml:space="preserve"> Dzięki temu można nałożyć na niego filtr i obliczyć</w:t>
      </w:r>
      <w:r w:rsidR="00AF2E15" w:rsidRPr="00AF2E15">
        <w:t xml:space="preserve"> ważoną sumę wartości odpowiednich pikseli obrazu</w:t>
      </w:r>
      <w:r w:rsidR="00AF2E15">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tab/>
        <w:t xml:space="preserve">Ponadto zanim dane zostaną przekazane do kolejnej warstwy, zazwyczaj są przekazywane do funkcji aktywacji. Jedną z najczęściej używanych jest funkcja ReLU </w:t>
      </w:r>
      <w:r w:rsidRPr="00F750A5">
        <w:t>(Rectified Linear Activation)</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265493E9" w:rsidR="00F750A5" w:rsidRDefault="00F47CFD" w:rsidP="007303EC">
      <w:pPr>
        <w:pStyle w:val="BodyText"/>
      </w:pPr>
      <w:r>
        <w:lastRenderedPageBreak/>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w:t>
      </w:r>
      <w:r w:rsidR="002D5C87">
        <w:t> </w:t>
      </w:r>
      <w:r w:rsidR="00704948">
        <w:t xml:space="preserve">danych, a jednocześnie jest </w:t>
      </w:r>
      <w:r w:rsidR="00704948" w:rsidRPr="00704948">
        <w:t xml:space="preserve">mniej kosztowne obliczeniowo niż </w:t>
      </w:r>
      <w:r w:rsidR="00704948">
        <w:t xml:space="preserve">inne funkcje aktywacji takie jak </w:t>
      </w:r>
      <w:r w:rsidR="00704948" w:rsidRPr="00704948">
        <w:t xml:space="preserve">tanh </w:t>
      </w:r>
      <w:r w:rsidR="00704948">
        <w:t>lub</w:t>
      </w:r>
      <w:r w:rsidR="00704948" w:rsidRPr="00704948">
        <w:t xml:space="preserve"> sigmoid</w:t>
      </w:r>
      <w:r w:rsidR="00704948">
        <w:t>alna</w:t>
      </w:r>
      <w:r w:rsidR="00704948" w:rsidRPr="00704948">
        <w:t>.</w:t>
      </w:r>
    </w:p>
    <w:p w14:paraId="74023BEF" w14:textId="0ADCA2DF" w:rsidR="00F47CFD" w:rsidRDefault="00F750A5" w:rsidP="007303EC">
      <w:pPr>
        <w:pStyle w:val="BodyText"/>
      </w:pPr>
      <w:r>
        <w:tab/>
      </w:r>
      <w:r w:rsidR="00F47CFD">
        <w:t>Kolejną ważną warstwą w sieciach konwolucyjnych jest warstwa</w:t>
      </w:r>
      <w:r w:rsidR="004C3199">
        <w:t xml:space="preserve"> łącząca</w:t>
      </w:r>
      <w:r w:rsidR="00F47CFD">
        <w:t xml:space="preserve"> </w:t>
      </w:r>
      <w:r w:rsidR="00E621FB">
        <w:t>(</w:t>
      </w:r>
      <w:r w:rsidR="004C3199">
        <w:t>poolingu</w:t>
      </w:r>
      <w:r w:rsidR="00E621FB">
        <w:t>)</w:t>
      </w:r>
      <w:r w:rsidR="00FF5783">
        <w:t xml:space="preserve"> lub inaczej </w:t>
      </w:r>
      <w:r w:rsidR="00FF5783" w:rsidRPr="00FF5783">
        <w:t>downsampling</w:t>
      </w:r>
      <w:r w:rsidR="00FF5783">
        <w:t>u</w:t>
      </w:r>
      <w:r w:rsidR="00F47CFD">
        <w:t xml:space="preserve">. </w:t>
      </w:r>
      <w:r w:rsidR="00FF5783">
        <w:t>Jej głównym zadaniem jest zmniejszenie rozmiarów danych,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7BA3759C"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w:t>
      </w:r>
      <w:r w:rsidR="00E621FB">
        <w:t>operacje</w:t>
      </w:r>
      <w:r w:rsidR="004F3410">
        <w:t>.</w:t>
      </w:r>
    </w:p>
    <w:p w14:paraId="0DF30D2F" w14:textId="404D6A83" w:rsidR="008866D6" w:rsidRDefault="00516A72" w:rsidP="0041402C">
      <w:pPr>
        <w:pStyle w:val="BodyText"/>
      </w:pPr>
      <w:r>
        <w:tab/>
        <w:t>Dwa najczęściej używane sposoby</w:t>
      </w:r>
      <w:r w:rsidRPr="00516A72">
        <w:t xml:space="preserve"> poolingu</w:t>
      </w:r>
      <w:r>
        <w:t xml:space="preserve"> to</w:t>
      </w:r>
      <w:r w:rsidR="004476CB">
        <w:t xml:space="preserve"> max pooling i average pooling.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poolingu</w:t>
      </w:r>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29216A4A" w:rsidR="0041402C" w:rsidRPr="0041402C" w:rsidRDefault="0041402C" w:rsidP="00811DAD">
            <w:pPr>
              <w:pStyle w:val="Caption"/>
              <w:ind w:left="0" w:firstLine="0"/>
              <w:jc w:val="center"/>
              <w:rPr>
                <w:sz w:val="24"/>
                <w:szCs w:val="24"/>
              </w:rPr>
            </w:pPr>
            <w:bookmarkStart w:id="28" w:name="_Toc134967472"/>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10</w:t>
            </w:r>
            <w:r w:rsidR="00C90FA7">
              <w:rPr>
                <w:sz w:val="24"/>
                <w:szCs w:val="24"/>
              </w:rPr>
              <w:fldChar w:fldCharType="end"/>
            </w:r>
            <w:r w:rsidRPr="0041402C">
              <w:rPr>
                <w:sz w:val="24"/>
                <w:szCs w:val="24"/>
              </w:rPr>
              <w:t>. Działanie warstwy poolingu</w:t>
            </w:r>
            <w:bookmarkEnd w:id="28"/>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t xml:space="preserve">Źródło: </w:t>
            </w:r>
            <w:r w:rsidRPr="00AC0EB1">
              <w:rPr>
                <w:bCs/>
                <w:i/>
                <w:iCs/>
                <w:sz w:val="20"/>
                <w:szCs w:val="20"/>
              </w:rPr>
              <w:t>Opracowanie własne.</w:t>
            </w:r>
          </w:p>
        </w:tc>
      </w:tr>
    </w:tbl>
    <w:p w14:paraId="47ECBD82" w14:textId="77777777" w:rsidR="007303EC" w:rsidRDefault="007303EC" w:rsidP="007303EC">
      <w:pPr>
        <w:pStyle w:val="BodyText"/>
      </w:pPr>
    </w:p>
    <w:p w14:paraId="08607071" w14:textId="45AF22C3" w:rsidR="00F56B85" w:rsidRDefault="00081557" w:rsidP="00F56B85">
      <w:pPr>
        <w:pStyle w:val="BodyText"/>
      </w:pPr>
      <w:r w:rsidRPr="002D71A9">
        <w:tab/>
      </w:r>
      <w:r w:rsidRPr="00081557">
        <w:t>Konwolucyjna sieć neuronowa kończy s</w:t>
      </w:r>
      <w:r>
        <w:t xml:space="preserve">ię często warstwą w pełni połączoną (fully connected layer). Łączy ona </w:t>
      </w:r>
      <w:r w:rsidRPr="00081557">
        <w:t xml:space="preserve">każdy neuron w jednej warstwie z każdym neuronem w </w:t>
      </w:r>
      <w:r>
        <w:t>kolejnej</w:t>
      </w:r>
      <w:r w:rsidRPr="00081557">
        <w:t xml:space="preserve"> warstwie.</w:t>
      </w:r>
      <w:r>
        <w:t xml:space="preserve"> </w:t>
      </w:r>
      <w:r w:rsidRPr="00081557">
        <w:t xml:space="preserve">Jest to </w:t>
      </w:r>
      <w:r>
        <w:t xml:space="preserve">więc </w:t>
      </w:r>
      <w:r w:rsidR="00E621FB">
        <w:t>zwykła</w:t>
      </w:r>
      <w:r>
        <w:t xml:space="preserve"> sie</w:t>
      </w:r>
      <w:r w:rsidR="00E621FB">
        <w:t>ć</w:t>
      </w:r>
      <w:r>
        <w:t xml:space="preserve"> neuronow</w:t>
      </w:r>
      <w:r w:rsidR="00E621FB">
        <w:t>a</w:t>
      </w:r>
      <w:r>
        <w:t>.</w:t>
      </w:r>
      <w:r w:rsidR="00D955B5">
        <w:t xml:space="preserve"> </w:t>
      </w:r>
      <w:r w:rsidR="00D955B5" w:rsidRPr="00D955B5">
        <w:t xml:space="preserve">Warstwa ta </w:t>
      </w:r>
      <w:r w:rsidR="00D955B5">
        <w:t>dokonuje</w:t>
      </w:r>
      <w:r w:rsidR="00D955B5" w:rsidRPr="00D955B5">
        <w:t xml:space="preserve"> </w:t>
      </w:r>
      <w:r w:rsidR="00D955B5" w:rsidRPr="00D955B5">
        <w:lastRenderedPageBreak/>
        <w:t>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SoftMa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r w:rsidR="00826EDB">
        <w:t>eksponencjalnej</w:t>
      </w:r>
      <w:r w:rsidRPr="00745462">
        <w:t xml:space="preserve"> </w:t>
      </w:r>
      <w:r w:rsidR="00826EDB">
        <w:t>danej klasy</w:t>
      </w:r>
      <w:r w:rsidRPr="00745462">
        <w:t xml:space="preserve"> przez sumę wartości </w:t>
      </w:r>
      <w:r w:rsidR="00826EDB">
        <w:t>eksponencjalnej</w:t>
      </w:r>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2D46ADB9"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dropout layer) i warstwy spła</w:t>
      </w:r>
      <w:r w:rsidR="008E003F">
        <w:t>sz</w:t>
      </w:r>
      <w:r w:rsidR="00CC0342">
        <w:t xml:space="preserve">czające (flatten layer). Pierwsza z nich stosowana jest po to, aby zapobiec problemowi overfittingu czyli nadmiernego dopasowania do danych. Poprzez przeuczenie model nie będzie w stanie generalizować, tego co nauczył się na zbiorze treningowym. </w:t>
      </w:r>
      <w:r w:rsidR="002C39E3">
        <w:t>W związku z tym w</w:t>
      </w:r>
      <w:r w:rsidR="00CC0342">
        <w:t xml:space="preserve">arstwa </w:t>
      </w:r>
      <w:r w:rsidR="004C3199">
        <w:t xml:space="preserve">odrzucania </w:t>
      </w:r>
      <w:r w:rsidR="008E003F" w:rsidRPr="008E003F">
        <w:t>losowo eliminuje utworzone mapy cech, aby model nie polegał zbyt mocno na żadnej z</w:t>
      </w:r>
      <w:r w:rsidR="002D5C87">
        <w:t> </w:t>
      </w:r>
      <w:r w:rsidR="008E003F" w:rsidRPr="008E003F">
        <w:t>nich w procesie uczenia.</w:t>
      </w:r>
      <w:r w:rsidR="008E003F">
        <w:t xml:space="preserve"> Natomiast warstwa spłaszczająca służy do przekształcenia map cech w wektor wartości. W takiej formie </w:t>
      </w:r>
      <w:r w:rsidR="00DF7F20">
        <w:t>dane mogą</w:t>
      </w:r>
      <w:r w:rsidR="008E003F">
        <w:t xml:space="preserve"> zostać przekazan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6FFC07BB" w14:textId="042C43F3" w:rsidR="00856EAF" w:rsidRPr="00856EAF" w:rsidRDefault="00856EAF" w:rsidP="00856EAF">
      <w:pPr>
        <w:pStyle w:val="BodyText"/>
      </w:pPr>
      <w:r>
        <w:tab/>
      </w:r>
      <w:r w:rsidR="00DC3D4C">
        <w:t xml:space="preserve">Podsumowując, </w:t>
      </w:r>
      <w:r w:rsidR="00DF7F20">
        <w:t xml:space="preserve">w rozdziale </w:t>
      </w:r>
      <w:r w:rsidR="00DC3D4C">
        <w:t xml:space="preserve">omówione zostały </w:t>
      </w:r>
      <w:r w:rsidRPr="00856EAF">
        <w:t xml:space="preserve">pojęcia sztucznych sieci neuronowych (ANN) i </w:t>
      </w:r>
      <w:r>
        <w:t>konwolucyjnych</w:t>
      </w:r>
      <w:r w:rsidRPr="00856EAF">
        <w:t xml:space="preserve"> sieci neuronowych (CNN). ANN opierają się na połączonych ze sobą jednostkach zwanych neuronami. Każde połączenie może przekazywać sygnał do innych neuronów</w:t>
      </w:r>
      <w:r w:rsidR="00B0470A">
        <w:t>. Natomiast</w:t>
      </w:r>
      <w:r w:rsidRPr="00856EAF">
        <w:t xml:space="preserve"> każdy neuron otrzymuje sygnały wejściowe, </w:t>
      </w:r>
      <w:r w:rsidR="00DC3D4C">
        <w:t>przeprowadza odpowiednie operacje i wysyła sygnał dalej</w:t>
      </w:r>
      <w:r w:rsidRPr="00856EAF">
        <w:t>.</w:t>
      </w:r>
      <w:r w:rsidR="00DF7F20">
        <w:t xml:space="preserve"> </w:t>
      </w:r>
      <w:r w:rsidR="00DC3D4C">
        <w:t xml:space="preserve">Natomiast </w:t>
      </w:r>
      <w:r w:rsidRPr="00856EAF">
        <w:t xml:space="preserve">CNN są rodzajem ANN, które są </w:t>
      </w:r>
      <w:r w:rsidR="00DC3D4C">
        <w:t>specjalnie stworzone do</w:t>
      </w:r>
      <w:r w:rsidRPr="00856EAF">
        <w:t xml:space="preserve"> przetwarzani</w:t>
      </w:r>
      <w:r w:rsidR="00DC3D4C">
        <w:t>a</w:t>
      </w:r>
      <w:r w:rsidRPr="00856EAF">
        <w:t xml:space="preserve"> obrazów. Wykorzystują one warstwy konwolucyjne, warstwy łączące oraz warstwy w pełni połączone do uczenia się i klasyfikowania cech w obrazach.</w:t>
      </w:r>
    </w:p>
    <w:p w14:paraId="7F1B73ED" w14:textId="4B78DE2B" w:rsidR="00277F64" w:rsidRPr="00856EAF" w:rsidRDefault="0023719C" w:rsidP="00DF7F20">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w:t>
      </w:r>
      <w:r w:rsidR="00DF7F20">
        <w:t>kolejnych</w:t>
      </w:r>
      <w:r>
        <w:t xml:space="preserve"> </w:t>
      </w:r>
      <w:r w:rsidR="0084364E">
        <w:t>ro</w:t>
      </w:r>
      <w:r w:rsidR="008E5B7E">
        <w:t>z</w:t>
      </w:r>
      <w:r w:rsidR="0084364E">
        <w:t>działach</w:t>
      </w:r>
      <w:r>
        <w:t xml:space="preserve"> sieci konwolucyjnej. Zanim jednak to nastąpi, omówiony zostanie zbiór danych, na którym będzie szkolona i</w:t>
      </w:r>
      <w:r w:rsidR="002D5C87">
        <w:t> </w:t>
      </w:r>
      <w:r>
        <w:t>testowana sieć neuronowa.</w:t>
      </w:r>
    </w:p>
    <w:p w14:paraId="4F155933" w14:textId="77777777" w:rsidR="00B66FEA" w:rsidRPr="00C57B4E" w:rsidRDefault="00950417" w:rsidP="007651B5">
      <w:pPr>
        <w:pStyle w:val="Heading1"/>
        <w:rPr>
          <w:lang w:val="en-US"/>
        </w:rPr>
      </w:pPr>
      <w:r w:rsidRPr="00856EAF">
        <w:lastRenderedPageBreak/>
        <w:tab/>
      </w:r>
      <w:r w:rsidR="00DD657B" w:rsidRPr="00856EAF">
        <w:t xml:space="preserve"> </w:t>
      </w:r>
      <w:bookmarkStart w:id="29" w:name="_Toc134982593"/>
      <w:bookmarkStart w:id="30" w:name="_Toc135162691"/>
      <w:r w:rsidR="004D4683">
        <w:rPr>
          <w:lang w:val="en-US"/>
        </w:rPr>
        <w:t>Charakterystyka danych</w:t>
      </w:r>
      <w:bookmarkEnd w:id="29"/>
      <w:bookmarkEnd w:id="30"/>
    </w:p>
    <w:p w14:paraId="4ED15A93" w14:textId="1F63414D"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German Traffic Sign Recognition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w:t>
      </w:r>
      <w:r w:rsidR="00B61A5B">
        <w:t>y</w:t>
      </w:r>
      <w:r w:rsidR="002D71A9" w:rsidRPr="002D71A9">
        <w:t xml:space="preserve">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w:t>
      </w:r>
      <w:r w:rsidR="00B61A5B">
        <w:t>.</w:t>
      </w:r>
      <w:r w:rsidR="00516309">
        <w:t xml:space="preserve">  </w:t>
      </w:r>
      <w:r w:rsidR="00B61A5B">
        <w:t>P</w:t>
      </w:r>
      <w:r w:rsidR="00516309">
        <w:t>oruszone</w:t>
      </w:r>
      <w:r w:rsidR="00356CD0" w:rsidRPr="00287C46">
        <w:t xml:space="preserve"> zostaną także </w:t>
      </w:r>
      <w:r w:rsidR="00516309">
        <w:t>takie kwestie</w:t>
      </w:r>
      <w:r w:rsidR="00356CD0" w:rsidRPr="00287C46">
        <w:t xml:space="preserve"> jak różne warunki oświetlenia, niskiej jakości </w:t>
      </w:r>
      <w:r w:rsidR="00B61A5B">
        <w:t>fotografie</w:t>
      </w:r>
      <w:r w:rsidR="00356CD0" w:rsidRPr="00287C46">
        <w:t xml:space="preserve">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31" w:name="_Toc134982594"/>
      <w:bookmarkStart w:id="32" w:name="_Toc135162692"/>
      <w:r>
        <w:t>Podstawowe informacje o zbiorze</w:t>
      </w:r>
      <w:bookmarkEnd w:id="31"/>
      <w:bookmarkEnd w:id="32"/>
    </w:p>
    <w:p w14:paraId="23567D32" w14:textId="2FAD62E0" w:rsidR="00666FD1" w:rsidRDefault="00A64495" w:rsidP="00A64495">
      <w:pPr>
        <w:pStyle w:val="BodyText"/>
      </w:pPr>
      <w:r>
        <w:tab/>
        <w:t>Zbiór niemieckich znaków drogowych od dawna jest jednym z</w:t>
      </w:r>
      <w:r w:rsidR="002D5C87">
        <w:t> </w:t>
      </w:r>
      <w:r>
        <w:t>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w:t>
      </w:r>
      <w:r w:rsidR="00B61A5B">
        <w:t>Ujęcia</w:t>
      </w:r>
      <w:r w:rsidR="0098115B" w:rsidRPr="0098115B">
        <w:t xml:space="preserve">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3E04A83E"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61A5B">
        <w:t>.</w:t>
      </w:r>
      <w:r w:rsidR="00BA3F81">
        <w:t xml:space="preserve"> </w:t>
      </w:r>
      <w:r w:rsidR="00B61A5B">
        <w:t>Z</w:t>
      </w:r>
      <w:r w:rsidR="00BA3F81">
        <w:t xml:space="preserve">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40753CE6" w:rsidR="00B03B53" w:rsidRPr="00B03B53" w:rsidRDefault="00B03B53" w:rsidP="00B03B53">
            <w:pPr>
              <w:pStyle w:val="Caption"/>
              <w:keepNext/>
              <w:spacing w:line="276" w:lineRule="auto"/>
              <w:ind w:left="0" w:firstLine="0"/>
              <w:jc w:val="center"/>
            </w:pPr>
            <w:bookmarkStart w:id="33" w:name="_Toc136036077"/>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56160D">
              <w:rPr>
                <w:noProof/>
                <w:sz w:val="24"/>
                <w:szCs w:val="24"/>
              </w:rPr>
              <w:t>1</w:t>
            </w:r>
            <w:r w:rsidRPr="00B03B53">
              <w:rPr>
                <w:sz w:val="24"/>
                <w:szCs w:val="24"/>
              </w:rPr>
              <w:fldChar w:fldCharType="end"/>
            </w:r>
            <w:r w:rsidRPr="00B03B53">
              <w:rPr>
                <w:sz w:val="24"/>
                <w:szCs w:val="24"/>
              </w:rPr>
              <w:t>. Podsumowanie liczebności danych</w:t>
            </w:r>
            <w:bookmarkEnd w:id="33"/>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AC0EB1">
              <w:rPr>
                <w:bCs/>
                <w:i/>
                <w:i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2C76FA13" w:rsidR="00703CCB" w:rsidRPr="00B61A5B" w:rsidRDefault="00703CCB" w:rsidP="00703CCB">
            <w:pPr>
              <w:pStyle w:val="Caption"/>
              <w:ind w:left="0" w:firstLine="0"/>
              <w:jc w:val="center"/>
              <w:rPr>
                <w:sz w:val="24"/>
                <w:szCs w:val="24"/>
              </w:rPr>
            </w:pPr>
            <w:bookmarkStart w:id="34" w:name="_Toc134967473"/>
            <w:r w:rsidRPr="00B61A5B">
              <w:rPr>
                <w:sz w:val="24"/>
                <w:szCs w:val="24"/>
              </w:rPr>
              <w:t xml:space="preserve">Rysunek </w:t>
            </w:r>
            <w:r w:rsidR="00C90FA7" w:rsidRPr="00B61A5B">
              <w:rPr>
                <w:sz w:val="24"/>
                <w:szCs w:val="24"/>
              </w:rPr>
              <w:fldChar w:fldCharType="begin"/>
            </w:r>
            <w:r w:rsidR="00C90FA7" w:rsidRPr="00B61A5B">
              <w:rPr>
                <w:sz w:val="24"/>
                <w:szCs w:val="24"/>
              </w:rPr>
              <w:instrText xml:space="preserve"> SEQ Rysunek \* ARABIC </w:instrText>
            </w:r>
            <w:r w:rsidR="00C90FA7" w:rsidRPr="00B61A5B">
              <w:rPr>
                <w:sz w:val="24"/>
                <w:szCs w:val="24"/>
              </w:rPr>
              <w:fldChar w:fldCharType="separate"/>
            </w:r>
            <w:r w:rsidR="0056160D">
              <w:rPr>
                <w:noProof/>
                <w:sz w:val="24"/>
                <w:szCs w:val="24"/>
              </w:rPr>
              <w:t>11</w:t>
            </w:r>
            <w:r w:rsidR="00C90FA7" w:rsidRPr="00B61A5B">
              <w:rPr>
                <w:sz w:val="24"/>
                <w:szCs w:val="24"/>
              </w:rPr>
              <w:fldChar w:fldCharType="end"/>
            </w:r>
            <w:r w:rsidRPr="00B61A5B">
              <w:rPr>
                <w:sz w:val="24"/>
                <w:szCs w:val="24"/>
              </w:rPr>
              <w:t>. Przykładowe obrazy z</w:t>
            </w:r>
            <w:r w:rsidR="00FF10E0" w:rsidRPr="00B61A5B">
              <w:rPr>
                <w:sz w:val="24"/>
                <w:szCs w:val="24"/>
              </w:rPr>
              <w:t xml:space="preserve"> treningowego</w:t>
            </w:r>
            <w:r w:rsidRPr="00B61A5B">
              <w:rPr>
                <w:sz w:val="24"/>
                <w:szCs w:val="24"/>
              </w:rPr>
              <w:t xml:space="preserve"> zbioru danych</w:t>
            </w:r>
            <w:bookmarkEnd w:id="34"/>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AC0EB1">
              <w:rPr>
                <w:bCs/>
                <w:i/>
                <w:iCs/>
                <w:sz w:val="20"/>
                <w:szCs w:val="20"/>
              </w:rPr>
              <w:t>Opracowanie własne.</w:t>
            </w:r>
          </w:p>
        </w:tc>
      </w:tr>
    </w:tbl>
    <w:p w14:paraId="27B11998" w14:textId="737D9FA3" w:rsidR="00703CCB" w:rsidRDefault="000A2BBB" w:rsidP="005E1638">
      <w:pPr>
        <w:pStyle w:val="BodyText"/>
      </w:pPr>
      <w:r>
        <w:tab/>
      </w:r>
    </w:p>
    <w:p w14:paraId="63525BF6" w14:textId="404A98AE" w:rsidR="003E7F60" w:rsidRDefault="003E7F60" w:rsidP="005E1638">
      <w:pPr>
        <w:pStyle w:val="BodyText"/>
      </w:pPr>
      <w:r>
        <w:tab/>
        <w:t>Warto zauważyć, że obrazy są mocno zróżnicowane, jeśli chodzi o ich jakość. Część z nich jest dobrze doświetlona, jednak jest też dużo obrazów</w:t>
      </w:r>
      <w:r w:rsidR="00A14847">
        <w:t>,</w:t>
      </w:r>
      <w:r>
        <w:t xml:space="preserve"> wygląda</w:t>
      </w:r>
      <w:r w:rsidR="00A14847">
        <w:t>jących</w:t>
      </w:r>
      <w:r>
        <w:t xml:space="preserve"> </w:t>
      </w:r>
      <w:r w:rsidR="00A14847">
        <w:t>na zrobione</w:t>
      </w:r>
      <w:r>
        <w:t xml:space="preserve"> późnym wieczorem, przy słabych warunkach oświetleniowych. Oprócz tego w</w:t>
      </w:r>
      <w:r w:rsidR="001D5C67">
        <w:t> </w:t>
      </w:r>
      <w:r>
        <w:t xml:space="preserve">związku z robieniem zdjęć w ruchu, niektóre obserwacje są mocno niewyraźne. </w:t>
      </w:r>
      <w:r w:rsidR="00D01B9A">
        <w:t>Z</w:t>
      </w:r>
      <w:r w:rsidR="001D5C67">
        <w:t> </w:t>
      </w:r>
      <w:r w:rsidR="00D01B9A">
        <w:t xml:space="preserve">jednej strony jest to bardzo dobry znak, jako że są to realne warunki w jakich klasyfikator będzie musiał </w:t>
      </w:r>
      <w:r w:rsidR="00A14847">
        <w:t xml:space="preserve">działać </w:t>
      </w:r>
      <w:r w:rsidR="00D01B9A">
        <w:t>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7D3A15D7" w:rsidR="00703CCB" w:rsidRDefault="00FF10E0" w:rsidP="005E1638">
      <w:pPr>
        <w:pStyle w:val="BodyText"/>
      </w:pPr>
      <w:r>
        <w:tab/>
        <w:t>P</w:t>
      </w:r>
      <w:r w:rsidR="006D7D90">
        <w:t>o</w:t>
      </w:r>
      <w:r>
        <w:t xml:space="preserve"> przyjrzeniu się podstawowym wartości</w:t>
      </w:r>
      <w:r w:rsidR="00D928F1">
        <w:t>om</w:t>
      </w:r>
      <w:r>
        <w:t xml:space="preserve"> warto dokładniej przyjrzeć się zbalansowaniu zbioru. </w:t>
      </w:r>
      <w:r w:rsidR="00166316">
        <w:t xml:space="preserve">Zaczynając od klas w zbiorze treningowym na rysunku nr 12 </w:t>
      </w:r>
      <w:r w:rsidR="00166316">
        <w:lastRenderedPageBreak/>
        <w:t xml:space="preserve">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w:t>
      </w:r>
      <w:r w:rsidR="001D5C67">
        <w:t xml:space="preserve">ich </w:t>
      </w:r>
      <w:r w:rsidR="00D070DB">
        <w:t xml:space="preserve">ponad 2000,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21577C41" w:rsidR="00166316" w:rsidRDefault="00166316" w:rsidP="00166316">
            <w:pPr>
              <w:pStyle w:val="Caption"/>
              <w:jc w:val="center"/>
            </w:pPr>
            <w:bookmarkStart w:id="35" w:name="_Toc134967474"/>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12</w:t>
            </w:r>
            <w:r w:rsidR="00C90FA7">
              <w:rPr>
                <w:sz w:val="24"/>
                <w:szCs w:val="24"/>
              </w:rPr>
              <w:fldChar w:fldCharType="end"/>
            </w:r>
            <w:r w:rsidRPr="00166316">
              <w:rPr>
                <w:sz w:val="24"/>
                <w:szCs w:val="24"/>
              </w:rPr>
              <w:t>. Rozkład klas w zbiorze treningowym</w:t>
            </w:r>
            <w:bookmarkEnd w:id="35"/>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AC0EB1">
              <w:rPr>
                <w:bCs/>
                <w:i/>
                <w:iCs/>
                <w:sz w:val="20"/>
                <w:szCs w:val="20"/>
              </w:rPr>
              <w:t>Opracowanie własne.</w:t>
            </w:r>
          </w:p>
        </w:tc>
      </w:tr>
    </w:tbl>
    <w:p w14:paraId="0BD5D39B" w14:textId="77777777" w:rsidR="00434495" w:rsidRDefault="00434495" w:rsidP="005E1638">
      <w:pPr>
        <w:pStyle w:val="BodyText"/>
      </w:pPr>
      <w:r>
        <w:tab/>
      </w:r>
    </w:p>
    <w:p w14:paraId="09980BF0" w14:textId="71C12B18" w:rsidR="000937D4"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 xml:space="preserve">Pod względem rozkładu wykresy te są bliźniaczo podobne z niewielkimi odchyleniami względem proporcji ze zbioru treningowego w niektórych klasach np. </w:t>
      </w:r>
      <w:r w:rsidR="000937D4">
        <w:t xml:space="preserve">klasie </w:t>
      </w:r>
      <w:r w:rsidR="007038EC">
        <w:t>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0937D4">
        <w:trPr>
          <w:cantSplit/>
          <w:tblHeader/>
        </w:trPr>
        <w:tc>
          <w:tcPr>
            <w:tcW w:w="8495" w:type="dxa"/>
            <w:vAlign w:val="center"/>
          </w:tcPr>
          <w:p w14:paraId="7668C0E3" w14:textId="37237DED" w:rsidR="00166316" w:rsidRDefault="00166316" w:rsidP="000937D4">
            <w:pPr>
              <w:pStyle w:val="Caption"/>
              <w:keepLines/>
              <w:jc w:val="center"/>
            </w:pPr>
            <w:bookmarkStart w:id="36" w:name="_Toc134967475"/>
            <w:r w:rsidRPr="0016631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13</w:t>
            </w:r>
            <w:r w:rsidR="00C90FA7">
              <w:rPr>
                <w:sz w:val="24"/>
                <w:szCs w:val="24"/>
              </w:rPr>
              <w:fldChar w:fldCharType="end"/>
            </w:r>
            <w:r w:rsidRPr="00166316">
              <w:rPr>
                <w:sz w:val="24"/>
                <w:szCs w:val="24"/>
              </w:rPr>
              <w:t>. Rozkład klas w zbiorze testowym</w:t>
            </w:r>
            <w:bookmarkEnd w:id="36"/>
          </w:p>
        </w:tc>
      </w:tr>
      <w:tr w:rsidR="00166316" w14:paraId="5C41DB2A" w14:textId="77777777" w:rsidTr="000937D4">
        <w:trPr>
          <w:cantSplit/>
          <w:tblHeader/>
        </w:trPr>
        <w:tc>
          <w:tcPr>
            <w:tcW w:w="8495" w:type="dxa"/>
            <w:vAlign w:val="center"/>
          </w:tcPr>
          <w:p w14:paraId="016D617E" w14:textId="4F616FA8" w:rsidR="00166316" w:rsidRDefault="009D0312" w:rsidP="000937D4">
            <w:pPr>
              <w:pStyle w:val="BodyText"/>
              <w:keepLines/>
            </w:pPr>
            <w:r w:rsidRPr="009D0312">
              <w:rPr>
                <w:noProof/>
              </w:rPr>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32735" cy="2466038"/>
                          </a:xfrm>
                          <a:prstGeom prst="rect">
                            <a:avLst/>
                          </a:prstGeom>
                        </pic:spPr>
                      </pic:pic>
                    </a:graphicData>
                  </a:graphic>
                </wp:inline>
              </w:drawing>
            </w:r>
          </w:p>
        </w:tc>
      </w:tr>
      <w:tr w:rsidR="00166316" w14:paraId="3E372594" w14:textId="77777777" w:rsidTr="000937D4">
        <w:trPr>
          <w:cantSplit/>
          <w:tblHeader/>
        </w:trPr>
        <w:tc>
          <w:tcPr>
            <w:tcW w:w="8495" w:type="dxa"/>
            <w:vAlign w:val="center"/>
          </w:tcPr>
          <w:p w14:paraId="6581C388" w14:textId="77777777" w:rsidR="00166316" w:rsidRDefault="00166316" w:rsidP="000937D4">
            <w:pPr>
              <w:pStyle w:val="BodyText"/>
              <w:keepLines/>
              <w:jc w:val="center"/>
            </w:pPr>
            <w:r w:rsidRPr="00B03B53">
              <w:rPr>
                <w:b/>
                <w:sz w:val="20"/>
                <w:szCs w:val="20"/>
              </w:rPr>
              <w:t xml:space="preserve">Źródło: </w:t>
            </w:r>
            <w:r w:rsidRPr="00AC0EB1">
              <w:rPr>
                <w:bCs/>
                <w:i/>
                <w:iCs/>
                <w:sz w:val="20"/>
                <w:szCs w:val="20"/>
              </w:rPr>
              <w:t>Opracowanie własne.</w:t>
            </w:r>
          </w:p>
        </w:tc>
      </w:tr>
    </w:tbl>
    <w:p w14:paraId="71247D4C" w14:textId="77777777" w:rsidR="00F55118" w:rsidRDefault="009D0312" w:rsidP="005E1638">
      <w:pPr>
        <w:pStyle w:val="BodyText"/>
      </w:pPr>
      <w:r>
        <w:tab/>
      </w:r>
    </w:p>
    <w:p w14:paraId="4929313E" w14:textId="78BF6F2E" w:rsidR="0021103C" w:rsidRDefault="00F55118"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w:t>
      </w:r>
      <w:r w:rsidR="002D5C87">
        <w:t> </w:t>
      </w:r>
      <w:r w:rsidR="00C878E5" w:rsidRPr="00C878E5">
        <w:t xml:space="preserve">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205738F8" w:rsidR="0030096B" w:rsidRDefault="0021103C" w:rsidP="005E1638">
      <w:pPr>
        <w:pStyle w:val="BodyText"/>
      </w:pPr>
      <w:r>
        <w:tab/>
      </w:r>
      <w:r w:rsidR="009D0312">
        <w:t>Przed przejściem do pre</w:t>
      </w:r>
      <w:r w:rsidR="00C3346B">
        <w:t>-</w:t>
      </w:r>
      <w:r w:rsidR="009D0312">
        <w:t>processingu warto również przyjrzeć się lepiej wymiarom zdjęć i ich zróżnicowaniu w zbiorze.</w:t>
      </w:r>
      <w:r w:rsidR="0030096B">
        <w:t xml:space="preserve"> Na rysunku nr 14 został przedstawiony rozkład wysokości i szerokości wszystkich obrazów w zbiorze treningowym.</w:t>
      </w:r>
      <w:r w:rsidR="000937D4">
        <w:t xml:space="preserve"> Niebieski</w:t>
      </w:r>
      <w:r w:rsidR="001D5C67">
        <w:t>m</w:t>
      </w:r>
      <w:r w:rsidR="000937D4">
        <w:t xml:space="preserve"> kolorem oznaczono wysokość, a szarym szerokość obrazów.</w:t>
      </w:r>
      <w:r w:rsidR="00251A54">
        <w:t xml:space="preserve"> Oba wymiary zdają się mieć bardzo podobny rozkład. Na wykresie widać również jak wiele unikalnych wartości przyjmują obrazy. Jednak zdecydowana większość z nich posiada wymiary poniżej 100x100 pikseli</w:t>
      </w:r>
      <w:r w:rsidR="00AA413E">
        <w:t>.</w:t>
      </w:r>
      <w:r w:rsidR="00352689">
        <w:t xml:space="preserve"> </w:t>
      </w:r>
      <w:r w:rsidR="00AA413E">
        <w:t>Ś</w:t>
      </w:r>
      <w:r w:rsidR="00352689">
        <w:t xml:space="preserve">rednia wynosi około </w:t>
      </w:r>
      <w:r w:rsidR="003E5E8E">
        <w:t>32 pikseli</w:t>
      </w:r>
      <w:r w:rsidR="00352689">
        <w:t xml:space="preserve">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937D4">
        <w:trPr>
          <w:cantSplit/>
          <w:tblHeader/>
          <w:jc w:val="center"/>
        </w:trPr>
        <w:tc>
          <w:tcPr>
            <w:tcW w:w="8495" w:type="dxa"/>
            <w:vAlign w:val="center"/>
          </w:tcPr>
          <w:p w14:paraId="0CB2E969" w14:textId="11447566" w:rsidR="0030096B" w:rsidRPr="009C60A6" w:rsidRDefault="0030096B" w:rsidP="0030096B">
            <w:pPr>
              <w:pStyle w:val="Caption"/>
              <w:jc w:val="center"/>
              <w:rPr>
                <w:sz w:val="24"/>
                <w:szCs w:val="24"/>
              </w:rPr>
            </w:pPr>
            <w:bookmarkStart w:id="37" w:name="_Toc134967476"/>
            <w:r w:rsidRPr="009C60A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14</w:t>
            </w:r>
            <w:r w:rsidR="00C90FA7">
              <w:rPr>
                <w:sz w:val="24"/>
                <w:szCs w:val="24"/>
              </w:rPr>
              <w:fldChar w:fldCharType="end"/>
            </w:r>
            <w:r w:rsidRPr="009C60A6">
              <w:rPr>
                <w:sz w:val="24"/>
                <w:szCs w:val="24"/>
              </w:rPr>
              <w:t>. Rozkład wymiarów obrazów w zbiorze treningowym</w:t>
            </w:r>
            <w:bookmarkEnd w:id="37"/>
          </w:p>
        </w:tc>
      </w:tr>
      <w:tr w:rsidR="0030096B" w14:paraId="51E9CCF5" w14:textId="77777777" w:rsidTr="000937D4">
        <w:trPr>
          <w:cantSplit/>
          <w:tblHeader/>
          <w:jc w:val="center"/>
        </w:trPr>
        <w:tc>
          <w:tcPr>
            <w:tcW w:w="8495" w:type="dxa"/>
            <w:vAlign w:val="center"/>
          </w:tcPr>
          <w:p w14:paraId="112EF7EC" w14:textId="053DD32D" w:rsidR="0030096B" w:rsidRDefault="0030096B" w:rsidP="00066959">
            <w:pPr>
              <w:pStyle w:val="BodyText"/>
              <w:jc w:val="center"/>
            </w:pPr>
            <w:r w:rsidRPr="0030096B">
              <w:rPr>
                <w:noProof/>
              </w:rPr>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25165" cy="3180698"/>
                          </a:xfrm>
                          <a:prstGeom prst="rect">
                            <a:avLst/>
                          </a:prstGeom>
                        </pic:spPr>
                      </pic:pic>
                    </a:graphicData>
                  </a:graphic>
                </wp:inline>
              </w:drawing>
            </w:r>
          </w:p>
        </w:tc>
      </w:tr>
      <w:tr w:rsidR="0030096B" w14:paraId="7B33E42D" w14:textId="77777777" w:rsidTr="000937D4">
        <w:trPr>
          <w:cantSplit/>
          <w:tblHeade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AC0EB1">
              <w:rPr>
                <w:bCs/>
                <w:i/>
                <w:iCs/>
                <w:sz w:val="20"/>
                <w:szCs w:val="20"/>
              </w:rPr>
              <w:t>Opracowanie własne.</w:t>
            </w:r>
          </w:p>
        </w:tc>
      </w:tr>
    </w:tbl>
    <w:p w14:paraId="4749708F" w14:textId="1BD39732" w:rsidR="00166316" w:rsidRDefault="00166316" w:rsidP="005E1638">
      <w:pPr>
        <w:pStyle w:val="BodyText"/>
      </w:pPr>
    </w:p>
    <w:p w14:paraId="38CAA454" w14:textId="3A10837E"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w:t>
      </w:r>
      <w:r w:rsidR="000937D4">
        <w:t xml:space="preserve">jest </w:t>
      </w:r>
      <w:r w:rsidR="00215782">
        <w:t xml:space="preserve">podobny do tego w zbiorze treningowym, co jest pożądanym </w:t>
      </w:r>
      <w:r w:rsidR="000937D4">
        <w:t>wynikiem</w:t>
      </w:r>
      <w:r w:rsidR="002157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2AC47F92" w:rsidR="009C60A6" w:rsidRPr="009C60A6" w:rsidRDefault="009C60A6" w:rsidP="009C60A6">
            <w:pPr>
              <w:pStyle w:val="Caption"/>
              <w:jc w:val="center"/>
              <w:rPr>
                <w:sz w:val="24"/>
                <w:szCs w:val="24"/>
              </w:rPr>
            </w:pPr>
            <w:bookmarkStart w:id="38" w:name="_Toc134967477"/>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15</w:t>
            </w:r>
            <w:r w:rsidR="00C90FA7">
              <w:rPr>
                <w:sz w:val="24"/>
                <w:szCs w:val="24"/>
              </w:rPr>
              <w:fldChar w:fldCharType="end"/>
            </w:r>
            <w:r w:rsidRPr="009C60A6">
              <w:rPr>
                <w:sz w:val="24"/>
                <w:szCs w:val="24"/>
              </w:rPr>
              <w:t>. Rozkład wymiarów obrazów w zbiorze testowym</w:t>
            </w:r>
            <w:bookmarkEnd w:id="38"/>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AC0EB1">
              <w:rPr>
                <w:bCs/>
                <w:i/>
                <w:iCs/>
                <w:sz w:val="20"/>
                <w:szCs w:val="20"/>
              </w:rPr>
              <w:t>Opracowanie własne.</w:t>
            </w:r>
          </w:p>
        </w:tc>
      </w:tr>
    </w:tbl>
    <w:p w14:paraId="73762A25" w14:textId="58608AE4"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w:t>
      </w:r>
      <w:r w:rsidR="002D5C87">
        <w:t> </w:t>
      </w:r>
      <w:r w:rsidR="0075336D">
        <w:t>taki sposób, aby stracić jak najmniej informacji.</w:t>
      </w:r>
    </w:p>
    <w:p w14:paraId="48EBCEF0" w14:textId="3D386D06" w:rsidR="00B66FEA" w:rsidRDefault="00F24684" w:rsidP="0068368A">
      <w:pPr>
        <w:pStyle w:val="Heading2"/>
      </w:pPr>
      <w:bookmarkStart w:id="39" w:name="_Toc134982595"/>
      <w:bookmarkStart w:id="40" w:name="_Toc135162693"/>
      <w:r>
        <w:t>Pre</w:t>
      </w:r>
      <w:r w:rsidR="00C3346B">
        <w:t>-</w:t>
      </w:r>
      <w:r>
        <w:t>processing</w:t>
      </w:r>
      <w:bookmarkEnd w:id="39"/>
      <w:bookmarkEnd w:id="40"/>
    </w:p>
    <w:p w14:paraId="62C6E12C" w14:textId="3FE4877A" w:rsidR="00F24684" w:rsidRDefault="00F24684" w:rsidP="00F24684">
      <w:pPr>
        <w:pStyle w:val="BodyText"/>
      </w:pPr>
      <w:r>
        <w:tab/>
      </w:r>
      <w:r w:rsidR="00885516">
        <w:t>Pierwszym z kroków w pre</w:t>
      </w:r>
      <w:r w:rsidR="00C3346B">
        <w:t>-</w:t>
      </w:r>
      <w:r w:rsidR="00885516">
        <w:t>processingu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xml:space="preserve">, jako że wymiary większości obrazów przyjmują </w:t>
      </w:r>
      <w:r w:rsidR="00AA413E">
        <w:t>taką wartość</w:t>
      </w:r>
      <w:r>
        <w:t>. Taki zabieg ma na celu przede wszystkim przyśpieszenie trenowania CNN. Dwukrotnie w</w:t>
      </w:r>
      <w:r w:rsidRPr="00C81DF7">
        <w:t xml:space="preserve">iększy obraz wejściowy wymaga, aby sieć neuronowa uczyła się z czterokrotnie większej liczby pikseli, a to zwiększa czas treningu </w:t>
      </w:r>
      <w:r w:rsidR="00D50C4E">
        <w:t>modelu</w:t>
      </w:r>
      <w:r w:rsidRPr="00C81DF7">
        <w:t>.</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AA413E">
        <w:t>. Dzieje się tak ponieważ</w:t>
      </w:r>
      <w:r w:rsidR="002C59F6" w:rsidRPr="002C59F6">
        <w:t xml:space="preserve"> zwiększenie rozmiaru małych obrazów, </w:t>
      </w:r>
      <w:r w:rsidR="00AA413E">
        <w:t>powoduje, że</w:t>
      </w:r>
      <w:r w:rsidR="00D50C4E">
        <w:t xml:space="preserve"> byłyby wtedy bardzo niewyraźne</w:t>
      </w:r>
      <w:r w:rsidR="002C59F6" w:rsidRPr="002C59F6">
        <w:t>.</w:t>
      </w:r>
      <w:r w:rsidR="002C59F6">
        <w:t xml:space="preserve"> </w:t>
      </w:r>
      <w:r>
        <w:t>Co więcej wiele modeli wymaga, aby obrazy służące jako dane do uczenia były tej samej wielkości.</w:t>
      </w:r>
    </w:p>
    <w:p w14:paraId="12DB999E" w14:textId="7D8A5155" w:rsidR="00E24818" w:rsidRDefault="00E24818" w:rsidP="00F24684">
      <w:pPr>
        <w:pStyle w:val="BodyText"/>
      </w:pPr>
      <w:r>
        <w:tab/>
        <w:t xml:space="preserve">Oprócz tego </w:t>
      </w:r>
      <w:r w:rsidR="00DF3CAA">
        <w:t xml:space="preserve">obrazy trzeba </w:t>
      </w:r>
      <w:r w:rsidR="00AA413E">
        <w:t>przygotować,</w:t>
      </w:r>
      <w:r w:rsidR="00DF3CAA">
        <w:t xml:space="preserve">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encoding </w:t>
      </w:r>
      <w:r w:rsidR="009912AC">
        <w:t xml:space="preserve">czyli proces </w:t>
      </w:r>
      <w:r w:rsidR="009912AC" w:rsidRPr="009912AC">
        <w:t>konwersji danych kategorycznych</w:t>
      </w:r>
      <w:r w:rsidR="001E0E69">
        <w:t>.</w:t>
      </w:r>
      <w:r w:rsidR="009912AC" w:rsidRPr="009912AC">
        <w:t xml:space="preserve"> </w:t>
      </w:r>
      <w:r w:rsidR="001E0E69">
        <w:t>D</w:t>
      </w:r>
      <w:r w:rsidR="009912AC">
        <w:t xml:space="preserve">zięki </w:t>
      </w:r>
      <w:r w:rsidR="001E0E69">
        <w:t>niemu</w:t>
      </w:r>
      <w:r w:rsidR="009912AC" w:rsidRPr="009912AC">
        <w:t xml:space="preserve"> </w:t>
      </w:r>
      <w:r w:rsidR="009912AC">
        <w:t>mogą one być</w:t>
      </w:r>
      <w:r w:rsidR="009912AC" w:rsidRPr="009912AC">
        <w:t xml:space="preserve"> dostarczone do </w:t>
      </w:r>
      <w:r w:rsidR="009912AC">
        <w:t xml:space="preserve">sieci neuronowej i </w:t>
      </w:r>
      <w:r w:rsidR="009912AC" w:rsidRPr="009912AC">
        <w:t>popraw</w:t>
      </w:r>
      <w:r w:rsidR="009912AC">
        <w:t>ić</w:t>
      </w:r>
      <w:r w:rsidR="009912AC" w:rsidRPr="009912AC">
        <w:t xml:space="preserve"> </w:t>
      </w:r>
      <w:r w:rsidR="009912AC">
        <w:t>predykcję</w:t>
      </w:r>
      <w:r w:rsidR="009912AC" w:rsidRPr="009912AC">
        <w:t xml:space="preserve">. </w:t>
      </w:r>
      <w:r w:rsidR="009912AC">
        <w:t>Proces ten polega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1E0E69">
        <w:t>W</w:t>
      </w:r>
      <w:r w:rsidR="00A577EA">
        <w:t> </w:t>
      </w:r>
      <w:r w:rsidR="001E0E69">
        <w:t>ten sposób</w:t>
      </w:r>
      <w:r w:rsidR="009912AC">
        <w:t xml:space="preserve">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281DE568" w:rsidR="00740509" w:rsidRDefault="00740509" w:rsidP="00F24684">
      <w:pPr>
        <w:pStyle w:val="BodyText"/>
      </w:pPr>
      <w:r>
        <w:tab/>
      </w:r>
      <w:r w:rsidR="00904BE0">
        <w:t xml:space="preserve">Co więcej dla jednego z modelów zastosowano także rozszerzanie danych (data augmentation). </w:t>
      </w:r>
      <w:r w:rsidR="00891C7F">
        <w:t xml:space="preserve">Może wydawać </w:t>
      </w:r>
      <w:r w:rsidR="00D50C4E">
        <w:t>się,</w:t>
      </w:r>
      <w:r w:rsidR="00891C7F">
        <w:t xml:space="preserve"> że przeszło 50 000 obrazów w zbiorze treningowym to bardzo dużo</w:t>
      </w:r>
      <w:r w:rsidR="009960D8">
        <w:t>.</w:t>
      </w:r>
      <w:r w:rsidR="00891C7F">
        <w:t xml:space="preserve"> </w:t>
      </w:r>
      <w:r w:rsidR="009960D8">
        <w:t>J</w:t>
      </w:r>
      <w:r w:rsidR="00891C7F">
        <w:t xml:space="preserve">ednak wraz z wzrastającą liczbą parametrów modelu warto posiadać więcej danych przeznaczonych do trenowania co raz to bardziej skomplikowanych sieci neuronowych. </w:t>
      </w:r>
      <w:r w:rsidR="00D50C4E">
        <w:t>Data</w:t>
      </w:r>
      <w:r w:rsidR="00891C7F">
        <w:t xml:space="preserve"> augmentation </w:t>
      </w:r>
      <w:r w:rsidR="00D50C4E">
        <w:t>j</w:t>
      </w:r>
      <w:r w:rsidR="00891C7F">
        <w:t>est</w:t>
      </w:r>
      <w:r w:rsidR="00D50C4E">
        <w:t xml:space="preserve"> więc</w:t>
      </w:r>
      <w:r w:rsidR="00891C7F">
        <w:t xml:space="preserve"> </w:t>
      </w:r>
      <w:r w:rsidR="00D50C4E">
        <w:t xml:space="preserve">procesem </w:t>
      </w:r>
      <w:r w:rsidR="00891C7F">
        <w:t>polegający</w:t>
      </w:r>
      <w:r w:rsidR="00D50C4E">
        <w:t>m</w:t>
      </w:r>
      <w:r w:rsidR="00891C7F">
        <w:t xml:space="preserve"> na sztucznym </w:t>
      </w:r>
      <w:r w:rsidR="00891C7F" w:rsidRPr="00891C7F">
        <w:t xml:space="preserve">zwiększania ilości danych poprzez </w:t>
      </w:r>
      <w:r w:rsidR="00891C7F">
        <w:t xml:space="preserve">modyfikowanie już istniejących </w:t>
      </w:r>
      <w:r w:rsidR="00D50C4E">
        <w:t>obserwacji</w:t>
      </w:r>
      <w:r w:rsidR="00891C7F">
        <w:t xml:space="preserve">. Dzięki temu powstają nowe, lekko zmienione obrazy mogące posłużyć do trenowania sieci. Dużą zaletą takiego podejścia jest to, że może </w:t>
      </w:r>
      <w:r w:rsidR="00D50C4E">
        <w:t xml:space="preserve">to </w:t>
      </w:r>
      <w:r w:rsidR="00891C7F">
        <w:t>pomóc poprawić wydajność modelu</w:t>
      </w:r>
      <w:r w:rsidR="009960D8">
        <w:t>.</w:t>
      </w:r>
      <w:r w:rsidR="00891C7F">
        <w:t xml:space="preserve"> </w:t>
      </w:r>
      <w:r w:rsidR="009960D8">
        <w:t>Poza tym pomaga</w:t>
      </w:r>
      <w:r w:rsidR="00891C7F">
        <w:t xml:space="preserve"> uniknąć problemu przetrenowania dzięki bardziej zróżnicowanemu zbiorowi danych. W związku z tym </w:t>
      </w:r>
      <w:r w:rsidR="000B53A5">
        <w:t>operacje,</w:t>
      </w:r>
      <w:r w:rsidR="00891C7F">
        <w:t xml:space="preserve"> które zostały przeprowadzone na obrazach to rotowanie </w:t>
      </w:r>
      <w:r w:rsidR="006A6BB7">
        <w:t>ich</w:t>
      </w:r>
      <w:r w:rsidR="00891C7F">
        <w:t xml:space="preserve"> do 15 stopni, zwiększanie i oddalani</w:t>
      </w:r>
      <w:r w:rsidR="006A6BB7">
        <w:t xml:space="preserve">e, ścinanie i przesuwanie względem </w:t>
      </w:r>
      <w:r w:rsidR="006A6BB7">
        <w:lastRenderedPageBreak/>
        <w:t>szerokości i wysokości.</w:t>
      </w:r>
      <w:r w:rsidR="00446AE5">
        <w:t xml:space="preserve"> Są to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9960D8">
        <w:t>.</w:t>
      </w:r>
      <w:r w:rsidR="00D56EA5">
        <w:t xml:space="preserve"> </w:t>
      </w:r>
      <w:r w:rsidR="009960D8">
        <w:t xml:space="preserve">To </w:t>
      </w:r>
      <w:r w:rsidR="00D50C4E">
        <w:t>przeszkadzałoby</w:t>
      </w:r>
      <w:r w:rsidR="00D56EA5">
        <w:t xml:space="preserve"> uczyć się</w:t>
      </w:r>
      <w:r w:rsidR="00D50C4E">
        <w:t xml:space="preserve"> modelowi</w:t>
      </w:r>
      <w:r w:rsidR="00D56EA5">
        <w:t xml:space="preserve"> jak faktycznie wygląda </w:t>
      </w:r>
      <w:r w:rsidR="00D50C4E">
        <w:t>taki znak</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055C7F82" w:rsidR="00D56EA5" w:rsidRPr="00D56EA5" w:rsidRDefault="00D56EA5" w:rsidP="00D56EA5">
            <w:pPr>
              <w:pStyle w:val="Caption"/>
              <w:jc w:val="center"/>
              <w:rPr>
                <w:sz w:val="24"/>
                <w:szCs w:val="24"/>
              </w:rPr>
            </w:pPr>
            <w:bookmarkStart w:id="41" w:name="_Toc134967478"/>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16</w:t>
            </w:r>
            <w:r w:rsidR="00C90FA7">
              <w:rPr>
                <w:sz w:val="24"/>
                <w:szCs w:val="24"/>
              </w:rPr>
              <w:fldChar w:fldCharType="end"/>
            </w:r>
            <w:r w:rsidRPr="00D56EA5">
              <w:rPr>
                <w:sz w:val="24"/>
                <w:szCs w:val="24"/>
              </w:rPr>
              <w:t>. Przykładowe zmodyfikowane obrazy</w:t>
            </w:r>
            <w:bookmarkEnd w:id="41"/>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29"/>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AC0EB1">
              <w:rPr>
                <w:bCs/>
                <w:i/>
                <w:iCs/>
                <w:sz w:val="20"/>
                <w:szCs w:val="20"/>
              </w:rPr>
              <w:t>Opracowanie własne.</w:t>
            </w:r>
          </w:p>
        </w:tc>
      </w:tr>
    </w:tbl>
    <w:p w14:paraId="5DCB4554" w14:textId="77777777" w:rsidR="005F06BB" w:rsidRDefault="005F06BB">
      <w:pPr>
        <w:pStyle w:val="BodyText"/>
        <w:rPr>
          <w:lang w:val="en-US"/>
        </w:rPr>
      </w:pPr>
    </w:p>
    <w:p w14:paraId="5C55C7CB" w14:textId="77777777" w:rsidR="000B53A5" w:rsidRDefault="000B53A5" w:rsidP="000B53A5">
      <w:pPr>
        <w:pStyle w:val="BodyText"/>
        <w:jc w:val="left"/>
        <w:rPr>
          <w:b/>
        </w:rPr>
      </w:pPr>
      <w:r w:rsidRPr="006A7EBB">
        <w:rPr>
          <w:b/>
        </w:rPr>
        <w:t>Podsumowanie</w:t>
      </w:r>
    </w:p>
    <w:p w14:paraId="576B8BA0" w14:textId="77777777" w:rsidR="003E5E8E" w:rsidRPr="006A7EBB" w:rsidRDefault="003E5E8E" w:rsidP="000B53A5">
      <w:pPr>
        <w:pStyle w:val="BodyText"/>
        <w:jc w:val="left"/>
        <w:rPr>
          <w:b/>
        </w:rPr>
      </w:pPr>
    </w:p>
    <w:p w14:paraId="33E486D9" w14:textId="73AC9363" w:rsidR="00D91A36" w:rsidRPr="000B53A5" w:rsidRDefault="000B53A5" w:rsidP="003E5E8E">
      <w:pPr>
        <w:spacing w:line="360" w:lineRule="auto"/>
        <w:ind w:firstLine="708"/>
        <w:jc w:val="both"/>
      </w:pPr>
      <w:r>
        <w:tab/>
        <w:t>Reasumując model będzie trenowany i testowany na zbiorze</w:t>
      </w:r>
      <w:r w:rsidRPr="000B53A5">
        <w:t xml:space="preserve"> "German Traffic Sign Recognition Benchmark", który jest popularnym zbiorem treningowym dla konwolucyjnych sieci neuronowych. Zbiór ten składa się z ponad 50 000 obrazów </w:t>
      </w:r>
      <w:r w:rsidR="00A577EA">
        <w:t>i </w:t>
      </w:r>
      <w:r w:rsidR="00A577EA" w:rsidRPr="000B53A5">
        <w:t>p</w:t>
      </w:r>
      <w:r w:rsidR="00A577EA">
        <w:t>rzeszło</w:t>
      </w:r>
      <w:r w:rsidR="00A577EA" w:rsidRPr="000B53A5">
        <w:t xml:space="preserve"> 40 klas </w:t>
      </w:r>
      <w:r w:rsidRPr="000B53A5">
        <w:t>pochodzących z różnych znaków drogowych w Niemczech. Analiza zbioru wykazała, że klasy w zbiorze treningowym są nierównomiernie rozłożone,</w:t>
      </w:r>
      <w:r>
        <w:t xml:space="preserve"> co może powodować stronniczość modelu. Zdecydowano przeprowadzić się także preprocessing i rozszerzenie danych, aby przygotować obrazy do wejścia do sieci CNN oraz potencjalnie poprawić wydajność modelu.</w:t>
      </w:r>
    </w:p>
    <w:p w14:paraId="5A2F8759" w14:textId="6BC4F2DD" w:rsidR="007B0711" w:rsidRDefault="004D4683" w:rsidP="004D4683">
      <w:pPr>
        <w:pStyle w:val="Heading1"/>
        <w:rPr>
          <w:lang w:val="en-US"/>
        </w:rPr>
      </w:pPr>
      <w:bookmarkStart w:id="42" w:name="_Toc134982596"/>
      <w:bookmarkStart w:id="43" w:name="_Toc135162694"/>
      <w:r>
        <w:rPr>
          <w:lang w:val="en-US"/>
        </w:rPr>
        <w:lastRenderedPageBreak/>
        <w:t>Metodyka</w:t>
      </w:r>
      <w:bookmarkEnd w:id="42"/>
      <w:bookmarkEnd w:id="43"/>
    </w:p>
    <w:p w14:paraId="31370519" w14:textId="7D06E62F"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w:t>
      </w:r>
      <w:r w:rsidR="002D5C87">
        <w:t> </w:t>
      </w:r>
      <w:r>
        <w:t>rozdziale III zbiorze danych</w:t>
      </w:r>
      <w:r w:rsidR="00A577EA">
        <w:t>. Pokazany zostanie tak</w:t>
      </w:r>
      <w:r w:rsidR="00CF51D7">
        <w:t>ż</w:t>
      </w:r>
      <w:r w:rsidR="00A577EA">
        <w:t xml:space="preserve">e </w:t>
      </w:r>
      <w:r w:rsidR="0082087D">
        <w:t xml:space="preserve">proces, który </w:t>
      </w:r>
      <w:r w:rsidR="00F81379">
        <w:t>zapewnił powstanie tej sieci</w:t>
      </w:r>
      <w:r w:rsidR="0082087D">
        <w:t>.</w:t>
      </w:r>
    </w:p>
    <w:p w14:paraId="5DD14F41" w14:textId="1F763E28"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xml:space="preserve">, obrazy znaków drogowych zostały zebrane i </w:t>
      </w:r>
      <w:r w:rsidR="00A577EA">
        <w:t>podzielone na</w:t>
      </w:r>
      <w:r w:rsidR="00B005B9" w:rsidRPr="00B005B9">
        <w:t xml:space="preserve">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metod </w:t>
      </w:r>
      <w:r w:rsidR="00773C3A">
        <w:t>przedstawionych w rozdziale III</w:t>
      </w:r>
      <w:r w:rsidR="00B005B9" w:rsidRPr="00B005B9">
        <w:t xml:space="preserve">. </w:t>
      </w:r>
      <w:r w:rsidR="00B005B9">
        <w:t>W kolejnym kroku</w:t>
      </w:r>
      <w:r w:rsidR="00B005B9" w:rsidRPr="00B005B9">
        <w:t xml:space="preserve">, wstępnie przetworzone dane zostały przekazane do </w:t>
      </w:r>
      <w:r w:rsidR="00773C3A">
        <w:t>modelu</w:t>
      </w:r>
      <w:r w:rsidR="00B005B9" w:rsidRPr="00B005B9">
        <w:t xml:space="preserve">, </w:t>
      </w:r>
      <w:r w:rsidR="00773C3A">
        <w:t>który</w:t>
      </w:r>
      <w:r w:rsidR="00B005B9" w:rsidRPr="00B005B9">
        <w:t xml:space="preserve"> był trenowany na zbiorze treningowym</w:t>
      </w:r>
      <w:r w:rsidR="00773C3A">
        <w:t>.</w:t>
      </w:r>
      <w:r w:rsidR="00B005B9">
        <w:t xml:space="preserve"> </w:t>
      </w:r>
      <w:r w:rsidR="00773C3A">
        <w:t>W</w:t>
      </w:r>
      <w:r w:rsidR="002D5C87">
        <w:t> </w:t>
      </w:r>
      <w:r w:rsidR="00B005B9">
        <w:t>międzyczasie próbowano dobrać</w:t>
      </w:r>
      <w:r w:rsidR="00B005B9" w:rsidRPr="00B005B9">
        <w:t xml:space="preserve"> </w:t>
      </w:r>
      <w:r w:rsidR="00773C3A">
        <w:t xml:space="preserve">także </w:t>
      </w:r>
      <w:r w:rsidR="00B005B9" w:rsidRPr="00B005B9">
        <w:t>optymal</w:t>
      </w:r>
      <w:r w:rsidR="00B005B9">
        <w:t>ne</w:t>
      </w:r>
      <w:r w:rsidR="00B005B9" w:rsidRPr="00B005B9">
        <w:t xml:space="preserve"> </w:t>
      </w:r>
      <w:r w:rsidR="00B005B9">
        <w:t xml:space="preserve">wartości </w:t>
      </w:r>
      <w:r w:rsidR="00B005B9" w:rsidRPr="00B005B9">
        <w:t xml:space="preserve">hiperparametrów.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5D218A57" w:rsidR="00B005B9" w:rsidRPr="00B005B9" w:rsidRDefault="00B005B9" w:rsidP="00B005B9">
            <w:pPr>
              <w:pStyle w:val="Caption"/>
              <w:jc w:val="center"/>
              <w:rPr>
                <w:sz w:val="24"/>
                <w:szCs w:val="24"/>
              </w:rPr>
            </w:pPr>
            <w:bookmarkStart w:id="44" w:name="_Toc134967479"/>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17</w:t>
            </w:r>
            <w:r w:rsidR="00C90FA7">
              <w:rPr>
                <w:sz w:val="24"/>
                <w:szCs w:val="24"/>
              </w:rPr>
              <w:fldChar w:fldCharType="end"/>
            </w:r>
            <w:r w:rsidRPr="00B005B9">
              <w:rPr>
                <w:sz w:val="24"/>
                <w:szCs w:val="24"/>
              </w:rPr>
              <w:t>. Proces tworzenia modelu</w:t>
            </w:r>
            <w:bookmarkEnd w:id="44"/>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AC0EB1">
              <w:rPr>
                <w:bCs/>
                <w:i/>
                <w:iCs/>
                <w:sz w:val="20"/>
                <w:szCs w:val="20"/>
              </w:rPr>
              <w:t>Opracowanie własne.</w:t>
            </w:r>
          </w:p>
        </w:tc>
      </w:tr>
    </w:tbl>
    <w:p w14:paraId="6E5B9654" w14:textId="0B40208D" w:rsidR="00B005B9" w:rsidRDefault="00FE2A37" w:rsidP="00CF0E97">
      <w:pPr>
        <w:pStyle w:val="BodyText"/>
      </w:pPr>
      <w:r>
        <w:lastRenderedPageBreak/>
        <w:tab/>
      </w:r>
      <w:r w:rsidR="00FD0920">
        <w:t>O zbiorze danych i preprocessingu więcej zostało napisane w rozdziale III, w</w:t>
      </w:r>
      <w:r w:rsidR="002D5C87">
        <w:t> </w:t>
      </w:r>
      <w:r w:rsidR="00FD0920">
        <w:t>związku z tym, więcej uwagi w tym rozdziale zostanie poświęcon</w:t>
      </w:r>
      <w:r w:rsidR="00805122">
        <w:t>e</w:t>
      </w:r>
      <w:r w:rsidR="00FD0920">
        <w:t xml:space="preserve"> zbudowanemu modelowi. Natomiast wyniki klasyfikacji zostaną przedstawione w kolejnej części pracy.</w:t>
      </w:r>
    </w:p>
    <w:p w14:paraId="0D13879A" w14:textId="458F9F20"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w:t>
      </w:r>
      <w:r w:rsidR="002D5C87">
        <w:t> </w:t>
      </w:r>
      <w:r w:rsidR="008E7E21" w:rsidRPr="008E7E21">
        <w:t>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w:t>
      </w:r>
      <w:r w:rsidR="000902B4" w:rsidRPr="003950C7">
        <w:t>nie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Ryzen 5 2600 </w:t>
      </w:r>
      <w:r w:rsidR="00541E07">
        <w:t xml:space="preserve">z </w:t>
      </w:r>
      <w:r w:rsidR="00541E07" w:rsidRPr="00541E07">
        <w:t>3400 Mhz</w:t>
      </w:r>
      <w:r w:rsidR="00541E07">
        <w:t xml:space="preserve"> wyniosło około 30 minut</w:t>
      </w:r>
      <w:r w:rsidR="00681A52">
        <w:t>.</w:t>
      </w:r>
    </w:p>
    <w:p w14:paraId="6FB34F9B" w14:textId="6D4472B1" w:rsidR="00681A52" w:rsidRDefault="00681A52" w:rsidP="00CF0E97">
      <w:pPr>
        <w:pStyle w:val="BodyText"/>
      </w:pPr>
      <w:r>
        <w:tab/>
        <w:t xml:space="preserve">Analizując architekturę dokładniej, sieć składa się z 4 warstw konwolucyjnych, 2 warstw max-poolingu, 4 warstw normalizujących, 4 warstw dropoutu, 3 warstw w pełni połączonych i 1 warstwy do spłaszczania danych. </w:t>
      </w:r>
    </w:p>
    <w:p w14:paraId="3E0E1272" w14:textId="5C2C457A" w:rsidR="0090676D" w:rsidRDefault="00681A52" w:rsidP="00CF0E97">
      <w:pPr>
        <w:pStyle w:val="BodyText"/>
      </w:pPr>
      <w:r>
        <w:tab/>
        <w:t xml:space="preserve">W pierwszej warstwie konwolucyjnej, będącej warstwą wejściową </w:t>
      </w:r>
      <w:r w:rsidR="00F119E1">
        <w:t xml:space="preserve">przyjęto </w:t>
      </w:r>
      <w:r>
        <w:t>w</w:t>
      </w:r>
      <w:r w:rsidR="000902B4">
        <w:t>ymiary</w:t>
      </w:r>
      <w:r>
        <w:t xml:space="preserve"> 32x32x</w:t>
      </w:r>
      <w:r w:rsidR="000902B4">
        <w:t>.</w:t>
      </w:r>
      <w:r w:rsidR="00F119E1">
        <w:t xml:space="preserve"> </w:t>
      </w:r>
      <w:r w:rsidR="005B0D46">
        <w:t>O</w:t>
      </w:r>
      <w:r>
        <w:t xml:space="preserve">dpowiadają </w:t>
      </w:r>
      <w:r w:rsidR="005B0D46">
        <w:t xml:space="preserve">one </w:t>
      </w:r>
      <w:r>
        <w:t>wymiarom obrazów wejściowych, które uprzednio przeskalowano do takich wartości.</w:t>
      </w:r>
      <w:r w:rsidR="00F119E1">
        <w:t xml:space="preserve"> W kolejnej warstwie konwolucyjnej użyto 32 filtr</w:t>
      </w:r>
      <w:r w:rsidR="000341B3">
        <w:t>y</w:t>
      </w:r>
      <w:r w:rsidR="00F119E1">
        <w:t xml:space="preserve"> o</w:t>
      </w:r>
      <w:r w:rsidR="002D5C87">
        <w:t> </w:t>
      </w:r>
      <w:r w:rsidR="00F119E1">
        <w:t>wymiarach jądra 5x5, gdzie za funkcj</w:t>
      </w:r>
      <w:r w:rsidR="005B0D46">
        <w:t>ę</w:t>
      </w:r>
      <w:r w:rsidR="00F119E1">
        <w:t xml:space="preserve"> aktywacji posłużyła funkcja ReLU.</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Następnie dane przekazywane są do kolejnej warstwy konwolucyjnej, w której to działają 64 filtry, tym razem z jądrem wielkości 3x3. Tutaj również użyto funkcji aktywacji ReLU. Po dwóch warstwach konwolucyjnych zastosowano warstwę max-poolingu, w której przyjęto rozmiar filtra 2x2. W kolejnym kroku znormalizowano paczkę danych, a następnie w warstwie dropoutu wyłączono 30% neuronów.</w:t>
      </w:r>
      <w:r w:rsidR="008D7D60">
        <w:t xml:space="preserve"> Taką samą strukturę ma kolejne pięć warstw z tą różnicą, że w trzeciej warstwie konwolucyjnej znajduj</w:t>
      </w:r>
      <w:r w:rsidR="000341B3">
        <w:t>ą</w:t>
      </w:r>
      <w:r w:rsidR="008D7D60">
        <w:t xml:space="preserve"> się 64 filtry, a w czwartej 128 filtrów o rozmiarach jądra 3x3. Max-pooling i normalizacja są takie same jak poprzednio, a warstwa dropoutu tym razem wyłączą 20% neuronów. Po tych operacjach następuje spłaszczenie macierzy do wymiarów wektora. W końcowym etapie dane przechodzą przez warstwę w pełni połączoną z funkcją aktywacji ReLU</w:t>
      </w:r>
      <w:r w:rsidR="005B0D46">
        <w:t>. N</w:t>
      </w:r>
      <w:r w:rsidR="008D7D60">
        <w:t xml:space="preserve">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ReLU została użyta funkcja </w:t>
      </w:r>
      <w:r w:rsidR="005B0D46">
        <w:t>S</w:t>
      </w:r>
      <w:r w:rsidR="008D7D60">
        <w:t>oft</w:t>
      </w:r>
      <w:r w:rsidR="005B0D46">
        <w:t>M</w:t>
      </w:r>
      <w:r w:rsidR="008D7D60">
        <w:t>ax</w:t>
      </w:r>
      <w:r w:rsidR="005B0D46">
        <w:t>.</w:t>
      </w:r>
      <w:r w:rsidR="008D7D60">
        <w:t xml:space="preserve"> </w:t>
      </w:r>
      <w:r w:rsidR="005B0D46">
        <w:t>Z</w:t>
      </w:r>
      <w:r w:rsidR="008D7D60">
        <w:t>wraca</w:t>
      </w:r>
      <w:r w:rsidR="005B0D46">
        <w:t xml:space="preserve"> ona</w:t>
      </w:r>
      <w:r w:rsidR="008D7D60">
        <w:t xml:space="preserve"> prawdopodobieństwa wystąpienia </w:t>
      </w:r>
      <w:r w:rsidR="000341B3">
        <w:t>danej klasy z</w:t>
      </w:r>
      <w:r w:rsidR="008D7D60">
        <w:t xml:space="preserve"> 43 </w:t>
      </w:r>
      <w:r w:rsidR="000341B3">
        <w:t xml:space="preserve">dostępnych </w:t>
      </w:r>
      <w:r w:rsidR="008D7D60">
        <w:t>klas.</w:t>
      </w:r>
      <w:r w:rsidR="009204A6">
        <w:t xml:space="preserve"> Przy kompilacji modelu użyto </w:t>
      </w:r>
      <w:r w:rsidR="009204A6">
        <w:lastRenderedPageBreak/>
        <w:t xml:space="preserve">optymalizatora Adam ze zmniejszającym się tempem uczenia wraz ze wzrostem </w:t>
      </w:r>
      <w:r w:rsidR="000341B3">
        <w:t>liczby epok</w:t>
      </w:r>
      <w:r w:rsidR="009204A6">
        <w:t>. Jako funkcję straty zastosowano kategoryczną entropię krzyżową, a metryk</w:t>
      </w:r>
      <w:r w:rsidR="00C05614">
        <w:t xml:space="preserve">ami mierzącymi jakość modelu zostały dokładność (accuracy) i błąd średniokwadratowy (ms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0A268741" w:rsidR="0090676D" w:rsidRPr="0090676D" w:rsidRDefault="0090676D" w:rsidP="0090676D">
            <w:pPr>
              <w:pStyle w:val="Caption"/>
              <w:jc w:val="center"/>
              <w:rPr>
                <w:sz w:val="24"/>
                <w:szCs w:val="24"/>
              </w:rPr>
            </w:pPr>
            <w:bookmarkStart w:id="45" w:name="_Toc134967480"/>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56160D">
              <w:rPr>
                <w:noProof/>
                <w:sz w:val="24"/>
                <w:szCs w:val="24"/>
              </w:rPr>
              <w:t>18</w:t>
            </w:r>
            <w:r w:rsidR="00C90FA7">
              <w:rPr>
                <w:sz w:val="24"/>
                <w:szCs w:val="24"/>
              </w:rPr>
              <w:fldChar w:fldCharType="end"/>
            </w:r>
            <w:r w:rsidRPr="0090676D">
              <w:rPr>
                <w:sz w:val="24"/>
                <w:szCs w:val="24"/>
              </w:rPr>
              <w:t>. Architektura modelu CNN</w:t>
            </w:r>
            <w:bookmarkEnd w:id="45"/>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AC0EB1">
              <w:rPr>
                <w:bCs/>
                <w:i/>
                <w:iCs/>
                <w:sz w:val="20"/>
                <w:szCs w:val="20"/>
              </w:rPr>
              <w:t>Opracowanie własne.</w:t>
            </w:r>
          </w:p>
        </w:tc>
      </w:tr>
    </w:tbl>
    <w:p w14:paraId="79F2E648" w14:textId="77777777" w:rsidR="00333533" w:rsidRDefault="00333533" w:rsidP="00333533">
      <w:pPr>
        <w:pStyle w:val="BodyText"/>
        <w:jc w:val="left"/>
        <w:rPr>
          <w:b/>
        </w:rPr>
      </w:pPr>
    </w:p>
    <w:p w14:paraId="2E97AD11" w14:textId="77777777" w:rsidR="002802FF" w:rsidRDefault="002802FF" w:rsidP="00333533">
      <w:pPr>
        <w:pStyle w:val="BodyText"/>
        <w:jc w:val="left"/>
        <w:rPr>
          <w:b/>
        </w:rPr>
      </w:pPr>
    </w:p>
    <w:p w14:paraId="5754FF45" w14:textId="77777777" w:rsidR="002802FF" w:rsidRDefault="002802FF" w:rsidP="00333533">
      <w:pPr>
        <w:pStyle w:val="BodyText"/>
        <w:jc w:val="left"/>
        <w:rPr>
          <w:b/>
        </w:rPr>
      </w:pPr>
    </w:p>
    <w:p w14:paraId="77F0115A" w14:textId="4FD6AE8B" w:rsidR="00333533" w:rsidRDefault="00333533" w:rsidP="00333533">
      <w:pPr>
        <w:pStyle w:val="BodyText"/>
        <w:jc w:val="left"/>
        <w:rPr>
          <w:b/>
        </w:rPr>
      </w:pPr>
      <w:r w:rsidRPr="006A7EBB">
        <w:rPr>
          <w:b/>
        </w:rPr>
        <w:lastRenderedPageBreak/>
        <w:t>Podsumowanie</w:t>
      </w:r>
    </w:p>
    <w:p w14:paraId="75A189A0" w14:textId="77777777" w:rsidR="002802FF" w:rsidRPr="006A7EBB" w:rsidRDefault="002802FF" w:rsidP="00333533">
      <w:pPr>
        <w:pStyle w:val="BodyText"/>
        <w:jc w:val="left"/>
        <w:rPr>
          <w:b/>
        </w:rPr>
      </w:pPr>
    </w:p>
    <w:p w14:paraId="256E138E" w14:textId="71608FAA"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t>
      </w:r>
      <w:r w:rsidR="00174CBA" w:rsidRPr="003046E3">
        <w:t xml:space="preserve">sieci konwolucyjnej </w:t>
      </w:r>
      <w:r w:rsidR="003046E3" w:rsidRPr="003046E3">
        <w:t>wybranej do zadania</w:t>
      </w:r>
      <w:r w:rsidR="00174CBA">
        <w:t xml:space="preserve"> klasyfikacji</w:t>
      </w:r>
      <w:r w:rsidR="003046E3" w:rsidRPr="003046E3">
        <w:t>, która wykazała się najlepszymi wynikami na przedstawionym w</w:t>
      </w:r>
      <w:r w:rsidR="002D5C87">
        <w:t> </w:t>
      </w:r>
      <w:r w:rsidR="003046E3" w:rsidRPr="003046E3">
        <w:t xml:space="preserve">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46" w:name="_Toc134982597"/>
      <w:bookmarkStart w:id="47" w:name="_Toc135162695"/>
      <w:r>
        <w:rPr>
          <w:lang w:val="en-US"/>
        </w:rPr>
        <w:t>Wyniki</w:t>
      </w:r>
      <w:bookmarkEnd w:id="46"/>
      <w:bookmarkEnd w:id="47"/>
    </w:p>
    <w:p w14:paraId="4F2F9D26" w14:textId="5F768291"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rozdziale</w:t>
      </w:r>
      <w:r w:rsidR="00514A06">
        <w:t xml:space="preserve"> 4</w:t>
      </w:r>
      <w:r w:rsidR="00697085">
        <w:t xml:space="preserve">. </w:t>
      </w:r>
      <w:r w:rsidR="00514A06">
        <w:t xml:space="preserve">Ponadto zostanie pokazany rozwój sieci otrzymującej kolejnej warstwy i jak doprowadziło to do wzrostu jej trafności. </w:t>
      </w:r>
      <w:r w:rsidR="00697085">
        <w:t>Dodatkowo</w:t>
      </w:r>
      <w:r>
        <w:t xml:space="preserve"> na podstawie tych wyników wyciągnięte </w:t>
      </w:r>
      <w:r w:rsidR="00697085">
        <w:t xml:space="preserve">zostaną stosowne </w:t>
      </w:r>
      <w:r>
        <w:t>wnioski.</w:t>
      </w:r>
    </w:p>
    <w:p w14:paraId="270EAE5A" w14:textId="33B462F3" w:rsidR="005D390B" w:rsidRDefault="005D390B" w:rsidP="005D390B">
      <w:pPr>
        <w:pStyle w:val="Heading2"/>
        <w:rPr>
          <w:lang w:val="en-US"/>
        </w:rPr>
      </w:pPr>
      <w:bookmarkStart w:id="48" w:name="_Toc134982598"/>
      <w:bookmarkStart w:id="49" w:name="_Toc135162696"/>
      <w:r>
        <w:rPr>
          <w:lang w:val="en-US"/>
        </w:rPr>
        <w:t>Opis wyników</w:t>
      </w:r>
      <w:bookmarkEnd w:id="48"/>
      <w:bookmarkEnd w:id="49"/>
    </w:p>
    <w:p w14:paraId="73C9FE0E" w14:textId="1CE87BBB" w:rsidR="006F7EEA" w:rsidRDefault="002D4C70" w:rsidP="001C2A47">
      <w:pPr>
        <w:spacing w:line="360" w:lineRule="auto"/>
        <w:ind w:firstLine="708"/>
        <w:jc w:val="both"/>
      </w:pPr>
      <w:r w:rsidRPr="00514A06">
        <w:t>M</w:t>
      </w:r>
      <w:r>
        <w:t>odel przeszedł przez parę faz</w:t>
      </w:r>
      <w:r w:rsidR="00C94C34">
        <w:t>,</w:t>
      </w:r>
      <w:r>
        <w:t xml:space="preserve"> </w:t>
      </w:r>
      <w:r w:rsidR="001C2A47">
        <w:t>w który</w:t>
      </w:r>
      <w:r>
        <w:t>ch to</w:t>
      </w:r>
      <w:r w:rsidR="001C2A47">
        <w:t xml:space="preserve"> </w:t>
      </w:r>
      <w:r w:rsidR="00514A06">
        <w:t xml:space="preserve">osiągał </w:t>
      </w:r>
      <w:r>
        <w:t>co raz lepsze rezultaty.</w:t>
      </w:r>
      <w:r w:rsidR="001C2A47">
        <w:t xml:space="preserve"> </w:t>
      </w:r>
      <w:r w:rsidR="006F7EEA">
        <w:t xml:space="preserve">Wyniki sieci neuronowych, które są poprzednikami modelu końcowego, zostały przedstawione w tabeli nr 2. </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6F7EEA" w14:paraId="32CE468C" w14:textId="77777777" w:rsidTr="006A4AA2">
        <w:tc>
          <w:tcPr>
            <w:tcW w:w="8505" w:type="dxa"/>
          </w:tcPr>
          <w:p w14:paraId="47195B3E" w14:textId="1D66BB4F" w:rsidR="006F7EEA" w:rsidRPr="002D5C87" w:rsidRDefault="002D5C87" w:rsidP="002D5C87">
            <w:pPr>
              <w:pStyle w:val="Caption"/>
              <w:keepNext/>
              <w:jc w:val="center"/>
            </w:pPr>
            <w:bookmarkStart w:id="50" w:name="_Toc136036078"/>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sidR="0056160D">
              <w:rPr>
                <w:noProof/>
                <w:sz w:val="24"/>
                <w:szCs w:val="24"/>
              </w:rPr>
              <w:t>2</w:t>
            </w:r>
            <w:r w:rsidRPr="002D5C87">
              <w:rPr>
                <w:sz w:val="24"/>
                <w:szCs w:val="24"/>
              </w:rPr>
              <w:fldChar w:fldCharType="end"/>
            </w:r>
            <w:r w:rsidRPr="002D5C87">
              <w:rPr>
                <w:sz w:val="24"/>
                <w:szCs w:val="24"/>
              </w:rPr>
              <w:t xml:space="preserve">. </w:t>
            </w:r>
            <w:r w:rsidR="006F7EEA" w:rsidRPr="002D5C87">
              <w:rPr>
                <w:sz w:val="24"/>
                <w:szCs w:val="24"/>
              </w:rPr>
              <w:t>Wyniki</w:t>
            </w:r>
            <w:r w:rsidR="006F7EEA" w:rsidRPr="002D5C87">
              <w:rPr>
                <w:sz w:val="28"/>
                <w:szCs w:val="28"/>
              </w:rPr>
              <w:t xml:space="preserve"> </w:t>
            </w:r>
            <w:r w:rsidR="006F7EEA">
              <w:rPr>
                <w:sz w:val="24"/>
                <w:szCs w:val="24"/>
              </w:rPr>
              <w:t>poprzednich</w:t>
            </w:r>
            <w:r w:rsidR="005E3AFE">
              <w:rPr>
                <w:sz w:val="24"/>
                <w:szCs w:val="24"/>
              </w:rPr>
              <w:t xml:space="preserve"> modeli</w:t>
            </w:r>
            <w:bookmarkEnd w:id="50"/>
          </w:p>
        </w:tc>
      </w:tr>
      <w:tr w:rsidR="006F7EEA" w14:paraId="1979782F" w14:textId="77777777" w:rsidTr="006A4AA2">
        <w:tc>
          <w:tcPr>
            <w:tcW w:w="8505" w:type="dxa"/>
          </w:tcPr>
          <w:tbl>
            <w:tblPr>
              <w:tblStyle w:val="TableContemporary"/>
              <w:tblW w:w="8465" w:type="dxa"/>
              <w:jc w:val="center"/>
              <w:tblLook w:val="04A0" w:firstRow="1" w:lastRow="0" w:firstColumn="1" w:lastColumn="0" w:noHBand="0" w:noVBand="1"/>
            </w:tblPr>
            <w:tblGrid>
              <w:gridCol w:w="5000"/>
              <w:gridCol w:w="1138"/>
              <w:gridCol w:w="995"/>
              <w:gridCol w:w="1156"/>
            </w:tblGrid>
            <w:tr w:rsidR="005E3AFE" w14:paraId="61412EBE" w14:textId="77777777" w:rsidTr="0076703D">
              <w:trPr>
                <w:cnfStyle w:val="100000000000" w:firstRow="1" w:lastRow="0" w:firstColumn="0" w:lastColumn="0" w:oddVBand="0" w:evenVBand="0" w:oddHBand="0" w:evenHBand="0" w:firstRowFirstColumn="0" w:firstRowLastColumn="0" w:lastRowFirstColumn="0" w:lastRowLastColumn="0"/>
                <w:trHeight w:val="300"/>
                <w:jc w:val="center"/>
              </w:trPr>
              <w:tc>
                <w:tcPr>
                  <w:tcW w:w="5114" w:type="dxa"/>
                  <w:noWrap/>
                  <w:hideMark/>
                </w:tcPr>
                <w:p w14:paraId="3F7CEE31" w14:textId="77777777" w:rsidR="005E3AFE" w:rsidRDefault="005E3AFE" w:rsidP="005E3AFE">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Model</w:t>
                  </w:r>
                </w:p>
              </w:tc>
              <w:tc>
                <w:tcPr>
                  <w:tcW w:w="1160" w:type="dxa"/>
                  <w:noWrap/>
                  <w:hideMark/>
                </w:tcPr>
                <w:p w14:paraId="36CAA09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cc train</w:t>
                  </w:r>
                </w:p>
              </w:tc>
              <w:tc>
                <w:tcPr>
                  <w:tcW w:w="1013" w:type="dxa"/>
                  <w:noWrap/>
                  <w:hideMark/>
                </w:tcPr>
                <w:p w14:paraId="167FDC6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cc test</w:t>
                  </w:r>
                </w:p>
              </w:tc>
              <w:tc>
                <w:tcPr>
                  <w:tcW w:w="1178" w:type="dxa"/>
                  <w:noWrap/>
                  <w:hideMark/>
                </w:tcPr>
                <w:p w14:paraId="42375EEB"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Total params</w:t>
                  </w:r>
                </w:p>
              </w:tc>
            </w:tr>
            <w:tr w:rsidR="005E3AFE" w14:paraId="12D83192"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1CAB12E8"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NN 2 dense layers</w:t>
                  </w:r>
                </w:p>
              </w:tc>
              <w:tc>
                <w:tcPr>
                  <w:tcW w:w="1160" w:type="dxa"/>
                  <w:noWrap/>
                  <w:hideMark/>
                </w:tcPr>
                <w:p w14:paraId="6A0106A0"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4%</w:t>
                  </w:r>
                </w:p>
              </w:tc>
              <w:tc>
                <w:tcPr>
                  <w:tcW w:w="1013" w:type="dxa"/>
                  <w:noWrap/>
                  <w:hideMark/>
                </w:tcPr>
                <w:p w14:paraId="446818B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688A0B16"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99,755</w:t>
                  </w:r>
                </w:p>
              </w:tc>
            </w:tr>
            <w:tr w:rsidR="005E3AFE" w14:paraId="3C30E84B"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0AF27B1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NN 4 dense layers</w:t>
                  </w:r>
                </w:p>
              </w:tc>
              <w:tc>
                <w:tcPr>
                  <w:tcW w:w="1160" w:type="dxa"/>
                  <w:noWrap/>
                  <w:hideMark/>
                </w:tcPr>
                <w:p w14:paraId="13680A87"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6%</w:t>
                  </w:r>
                </w:p>
              </w:tc>
              <w:tc>
                <w:tcPr>
                  <w:tcW w:w="1013" w:type="dxa"/>
                  <w:noWrap/>
                  <w:hideMark/>
                </w:tcPr>
                <w:p w14:paraId="19689E3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5D8B185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14,315</w:t>
                  </w:r>
                </w:p>
              </w:tc>
            </w:tr>
            <w:tr w:rsidR="005E3AFE" w14:paraId="6BD49030"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3B4C4B4E" w14:textId="242EA059"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CNN 1 conv ,4 dense</w:t>
                  </w:r>
                </w:p>
              </w:tc>
              <w:tc>
                <w:tcPr>
                  <w:tcW w:w="1160" w:type="dxa"/>
                  <w:noWrap/>
                  <w:hideMark/>
                </w:tcPr>
                <w:p w14:paraId="78F1C2C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5%</w:t>
                  </w:r>
                </w:p>
              </w:tc>
              <w:tc>
                <w:tcPr>
                  <w:tcW w:w="1013" w:type="dxa"/>
                  <w:noWrap/>
                  <w:hideMark/>
                </w:tcPr>
                <w:p w14:paraId="6DCB400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2963919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938,507</w:t>
                  </w:r>
                </w:p>
              </w:tc>
            </w:tr>
            <w:tr w:rsidR="005E3AFE" w14:paraId="1025B7CA"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4AC6ED5" w14:textId="2BCA4CF3"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CNN 1 conv, 1 dense</w:t>
                  </w:r>
                </w:p>
              </w:tc>
              <w:tc>
                <w:tcPr>
                  <w:tcW w:w="1160" w:type="dxa"/>
                  <w:noWrap/>
                  <w:hideMark/>
                </w:tcPr>
                <w:p w14:paraId="7624C2B5"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14%</w:t>
                  </w:r>
                </w:p>
              </w:tc>
              <w:tc>
                <w:tcPr>
                  <w:tcW w:w="1013" w:type="dxa"/>
                  <w:noWrap/>
                  <w:hideMark/>
                </w:tcPr>
                <w:p w14:paraId="7B4E9814"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6.21%</w:t>
                  </w:r>
                </w:p>
              </w:tc>
              <w:tc>
                <w:tcPr>
                  <w:tcW w:w="1178" w:type="dxa"/>
                  <w:noWrap/>
                  <w:hideMark/>
                </w:tcPr>
                <w:p w14:paraId="112D4110"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239,339</w:t>
                  </w:r>
                </w:p>
              </w:tc>
            </w:tr>
            <w:tr w:rsidR="005E3AFE" w14:paraId="5A6D49A4"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120883F9" w14:textId="3BDE321F"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1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6BBB94C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48%</w:t>
                  </w:r>
                </w:p>
              </w:tc>
              <w:tc>
                <w:tcPr>
                  <w:tcW w:w="1013" w:type="dxa"/>
                  <w:noWrap/>
                  <w:hideMark/>
                </w:tcPr>
                <w:p w14:paraId="1647DF1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6.44%</w:t>
                  </w:r>
                </w:p>
              </w:tc>
              <w:tc>
                <w:tcPr>
                  <w:tcW w:w="1178" w:type="dxa"/>
                  <w:noWrap/>
                  <w:hideMark/>
                </w:tcPr>
                <w:p w14:paraId="5E46BA7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0,539</w:t>
                  </w:r>
                </w:p>
              </w:tc>
            </w:tr>
            <w:tr w:rsidR="005E3AFE" w14:paraId="7A16414F"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DAEF890" w14:textId="5C0A5DB8"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1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w:t>
                  </w:r>
                  <w:r>
                    <w:rPr>
                      <w:rFonts w:ascii="Calibri" w:hAnsi="Calibri" w:cs="Calibri"/>
                      <w:color w:val="000000"/>
                      <w:sz w:val="22"/>
                      <w:szCs w:val="22"/>
                      <w:lang w:val="en-GB"/>
                    </w:rPr>
                    <w:t xml:space="preserve"> </w:t>
                  </w:r>
                  <w:r w:rsidRPr="005E3AFE">
                    <w:rPr>
                      <w:rFonts w:ascii="Calibri" w:hAnsi="Calibri" w:cs="Calibri"/>
                      <w:color w:val="000000"/>
                      <w:sz w:val="22"/>
                      <w:szCs w:val="22"/>
                      <w:lang w:val="en-GB"/>
                    </w:rPr>
                    <w:t>dense</w:t>
                  </w:r>
                </w:p>
              </w:tc>
              <w:tc>
                <w:tcPr>
                  <w:tcW w:w="1160" w:type="dxa"/>
                  <w:noWrap/>
                  <w:hideMark/>
                </w:tcPr>
                <w:p w14:paraId="2C8279F1"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32%</w:t>
                  </w:r>
                </w:p>
              </w:tc>
              <w:tc>
                <w:tcPr>
                  <w:tcW w:w="1013" w:type="dxa"/>
                  <w:noWrap/>
                  <w:hideMark/>
                </w:tcPr>
                <w:p w14:paraId="248CCCE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7.98%</w:t>
                  </w:r>
                </w:p>
              </w:tc>
              <w:tc>
                <w:tcPr>
                  <w:tcW w:w="1178" w:type="dxa"/>
                  <w:noWrap/>
                  <w:hideMark/>
                </w:tcPr>
                <w:p w14:paraId="489E4051"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0,539</w:t>
                  </w:r>
                </w:p>
              </w:tc>
            </w:tr>
            <w:tr w:rsidR="005E3AFE" w14:paraId="66BAB9FA"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42D46464" w14:textId="33E0AF80"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691C315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68%</w:t>
                  </w:r>
                </w:p>
              </w:tc>
              <w:tc>
                <w:tcPr>
                  <w:tcW w:w="1013" w:type="dxa"/>
                  <w:noWrap/>
                  <w:hideMark/>
                </w:tcPr>
                <w:p w14:paraId="799E78E0"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0.64%</w:t>
                  </w:r>
                </w:p>
              </w:tc>
              <w:tc>
                <w:tcPr>
                  <w:tcW w:w="1178" w:type="dxa"/>
                  <w:noWrap/>
                  <w:hideMark/>
                </w:tcPr>
                <w:p w14:paraId="4F901D2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484,523</w:t>
                  </w:r>
                </w:p>
              </w:tc>
            </w:tr>
            <w:tr w:rsidR="005E3AFE" w14:paraId="158500F8"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47DAC19" w14:textId="4DB98695"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044013B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35%</w:t>
                  </w:r>
                </w:p>
              </w:tc>
              <w:tc>
                <w:tcPr>
                  <w:tcW w:w="1013" w:type="dxa"/>
                  <w:noWrap/>
                  <w:hideMark/>
                </w:tcPr>
                <w:p w14:paraId="2941757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3.78%</w:t>
                  </w:r>
                </w:p>
              </w:tc>
              <w:tc>
                <w:tcPr>
                  <w:tcW w:w="1178" w:type="dxa"/>
                  <w:noWrap/>
                  <w:hideMark/>
                </w:tcPr>
                <w:p w14:paraId="4F4497EB"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18,507</w:t>
                  </w:r>
                </w:p>
              </w:tc>
            </w:tr>
            <w:tr w:rsidR="005E3AFE" w14:paraId="003F8FF5"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2A82E178" w14:textId="616CEE19"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p>
              </w:tc>
              <w:tc>
                <w:tcPr>
                  <w:tcW w:w="1160" w:type="dxa"/>
                  <w:noWrap/>
                  <w:hideMark/>
                </w:tcPr>
                <w:p w14:paraId="7A1074F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5.04%</w:t>
                  </w:r>
                </w:p>
              </w:tc>
              <w:tc>
                <w:tcPr>
                  <w:tcW w:w="1013" w:type="dxa"/>
                  <w:noWrap/>
                  <w:hideMark/>
                </w:tcPr>
                <w:p w14:paraId="6464D0D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5.39%</w:t>
                  </w:r>
                </w:p>
              </w:tc>
              <w:tc>
                <w:tcPr>
                  <w:tcW w:w="1178" w:type="dxa"/>
                  <w:noWrap/>
                  <w:hideMark/>
                </w:tcPr>
                <w:p w14:paraId="0AABEA1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9,979</w:t>
                  </w:r>
                </w:p>
              </w:tc>
            </w:tr>
            <w:tr w:rsidR="005E3AFE" w14:paraId="50E2E8D9"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1824E32" w14:textId="16267657"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p>
              </w:tc>
              <w:tc>
                <w:tcPr>
                  <w:tcW w:w="1160" w:type="dxa"/>
                  <w:noWrap/>
                  <w:hideMark/>
                </w:tcPr>
                <w:p w14:paraId="1EFEA3B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60%</w:t>
                  </w:r>
                </w:p>
              </w:tc>
              <w:tc>
                <w:tcPr>
                  <w:tcW w:w="1013" w:type="dxa"/>
                  <w:noWrap/>
                  <w:hideMark/>
                </w:tcPr>
                <w:p w14:paraId="29DC6E24"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10%</w:t>
                  </w:r>
                </w:p>
              </w:tc>
              <w:tc>
                <w:tcPr>
                  <w:tcW w:w="1178" w:type="dxa"/>
                  <w:noWrap/>
                  <w:hideMark/>
                </w:tcPr>
                <w:p w14:paraId="087A24D0"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20,875</w:t>
                  </w:r>
                </w:p>
              </w:tc>
            </w:tr>
            <w:tr w:rsidR="005E3AFE" w14:paraId="2E6AC1FD"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2C0BA9E5" w14:textId="5C96B1B5"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3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p>
              </w:tc>
              <w:tc>
                <w:tcPr>
                  <w:tcW w:w="1160" w:type="dxa"/>
                  <w:noWrap/>
                  <w:hideMark/>
                </w:tcPr>
                <w:p w14:paraId="5681809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6%</w:t>
                  </w:r>
                </w:p>
              </w:tc>
              <w:tc>
                <w:tcPr>
                  <w:tcW w:w="1013" w:type="dxa"/>
                  <w:noWrap/>
                  <w:hideMark/>
                </w:tcPr>
                <w:p w14:paraId="412F2F3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6.43%</w:t>
                  </w:r>
                </w:p>
              </w:tc>
              <w:tc>
                <w:tcPr>
                  <w:tcW w:w="1178" w:type="dxa"/>
                  <w:noWrap/>
                  <w:hideMark/>
                </w:tcPr>
                <w:p w14:paraId="4A3355A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57,931</w:t>
                  </w:r>
                </w:p>
              </w:tc>
            </w:tr>
            <w:tr w:rsidR="005E3AFE" w14:paraId="17142F1B"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0A0CF37" w14:textId="1C2C5F3F"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p>
              </w:tc>
              <w:tc>
                <w:tcPr>
                  <w:tcW w:w="1160" w:type="dxa"/>
                  <w:noWrap/>
                  <w:hideMark/>
                </w:tcPr>
                <w:p w14:paraId="443A55AF"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90%</w:t>
                  </w:r>
                </w:p>
              </w:tc>
              <w:tc>
                <w:tcPr>
                  <w:tcW w:w="1013" w:type="dxa"/>
                  <w:noWrap/>
                  <w:hideMark/>
                </w:tcPr>
                <w:p w14:paraId="0CF5F936"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07%</w:t>
                  </w:r>
                </w:p>
              </w:tc>
              <w:tc>
                <w:tcPr>
                  <w:tcW w:w="1178" w:type="dxa"/>
                  <w:noWrap/>
                  <w:hideMark/>
                </w:tcPr>
                <w:p w14:paraId="53664FE7"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04,747</w:t>
                  </w:r>
                </w:p>
              </w:tc>
            </w:tr>
            <w:tr w:rsidR="005E3AFE" w14:paraId="31BB9512"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C5FDEA5" w14:textId="7179CB38"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w:t>
                  </w:r>
                </w:p>
              </w:tc>
              <w:tc>
                <w:tcPr>
                  <w:tcW w:w="1160" w:type="dxa"/>
                  <w:noWrap/>
                  <w:hideMark/>
                </w:tcPr>
                <w:p w14:paraId="04ED56D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9%</w:t>
                  </w:r>
                </w:p>
              </w:tc>
              <w:tc>
                <w:tcPr>
                  <w:tcW w:w="1013" w:type="dxa"/>
                  <w:noWrap/>
                  <w:hideMark/>
                </w:tcPr>
                <w:p w14:paraId="2029CD3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6.25%</w:t>
                  </w:r>
                </w:p>
              </w:tc>
              <w:tc>
                <w:tcPr>
                  <w:tcW w:w="1178" w:type="dxa"/>
                  <w:noWrap/>
                  <w:hideMark/>
                </w:tcPr>
                <w:p w14:paraId="7EB2F05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546,731</w:t>
                  </w:r>
                </w:p>
              </w:tc>
            </w:tr>
            <w:tr w:rsidR="005E3AFE" w14:paraId="3D0488ED"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0452AE6E" w14:textId="68760E7D"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 v2</w:t>
                  </w:r>
                </w:p>
              </w:tc>
              <w:tc>
                <w:tcPr>
                  <w:tcW w:w="1160" w:type="dxa"/>
                  <w:noWrap/>
                  <w:hideMark/>
                </w:tcPr>
                <w:p w14:paraId="72FA721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64%</w:t>
                  </w:r>
                </w:p>
              </w:tc>
              <w:tc>
                <w:tcPr>
                  <w:tcW w:w="1013" w:type="dxa"/>
                  <w:noWrap/>
                  <w:hideMark/>
                </w:tcPr>
                <w:p w14:paraId="0CF8158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83%</w:t>
                  </w:r>
                </w:p>
              </w:tc>
              <w:tc>
                <w:tcPr>
                  <w:tcW w:w="1178" w:type="dxa"/>
                  <w:noWrap/>
                  <w:hideMark/>
                </w:tcPr>
                <w:p w14:paraId="245DC96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91,211</w:t>
                  </w:r>
                </w:p>
              </w:tc>
            </w:tr>
            <w:tr w:rsidR="005E3AFE" w14:paraId="677383D9"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205C662" w14:textId="431AE7B3"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 v3</w:t>
                  </w:r>
                </w:p>
              </w:tc>
              <w:tc>
                <w:tcPr>
                  <w:tcW w:w="1160" w:type="dxa"/>
                  <w:noWrap/>
                  <w:hideMark/>
                </w:tcPr>
                <w:p w14:paraId="62989915"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2%</w:t>
                  </w:r>
                </w:p>
              </w:tc>
              <w:tc>
                <w:tcPr>
                  <w:tcW w:w="1013" w:type="dxa"/>
                  <w:noWrap/>
                  <w:hideMark/>
                </w:tcPr>
                <w:p w14:paraId="1335A1A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44%</w:t>
                  </w:r>
                </w:p>
              </w:tc>
              <w:tc>
                <w:tcPr>
                  <w:tcW w:w="1178" w:type="dxa"/>
                  <w:noWrap/>
                  <w:hideMark/>
                </w:tcPr>
                <w:p w14:paraId="0B877A8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r w:rsidR="005E3AFE" w14:paraId="04F30576"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59605A1" w14:textId="54FCAAE9"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lastRenderedPageBreak/>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learning parameters v4</w:t>
                  </w:r>
                </w:p>
              </w:tc>
              <w:tc>
                <w:tcPr>
                  <w:tcW w:w="1160" w:type="dxa"/>
                  <w:noWrap/>
                  <w:hideMark/>
                </w:tcPr>
                <w:p w14:paraId="7762DD9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95%</w:t>
                  </w:r>
                </w:p>
              </w:tc>
              <w:tc>
                <w:tcPr>
                  <w:tcW w:w="1013" w:type="dxa"/>
                  <w:noWrap/>
                  <w:hideMark/>
                </w:tcPr>
                <w:p w14:paraId="26DC87A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27%</w:t>
                  </w:r>
                </w:p>
              </w:tc>
              <w:tc>
                <w:tcPr>
                  <w:tcW w:w="1178" w:type="dxa"/>
                  <w:noWrap/>
                  <w:hideMark/>
                </w:tcPr>
                <w:p w14:paraId="754C234C"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r w:rsidR="005E3AFE" w14:paraId="53729C23"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A25343D" w14:textId="2C9A730A"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 xml:space="preserve">CNN 4 conv 2 pool 4 dropout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learning parameters v4</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data augmentation</w:t>
                  </w:r>
                </w:p>
              </w:tc>
              <w:tc>
                <w:tcPr>
                  <w:tcW w:w="1160" w:type="dxa"/>
                  <w:noWrap/>
                  <w:hideMark/>
                </w:tcPr>
                <w:p w14:paraId="0052071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59%</w:t>
                  </w:r>
                </w:p>
              </w:tc>
              <w:tc>
                <w:tcPr>
                  <w:tcW w:w="1013" w:type="dxa"/>
                  <w:noWrap/>
                  <w:hideMark/>
                </w:tcPr>
                <w:p w14:paraId="65E6CBC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00%</w:t>
                  </w:r>
                </w:p>
              </w:tc>
              <w:tc>
                <w:tcPr>
                  <w:tcW w:w="1178" w:type="dxa"/>
                  <w:noWrap/>
                  <w:hideMark/>
                </w:tcPr>
                <w:p w14:paraId="62257E7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bl>
          <w:p w14:paraId="3C97753D" w14:textId="77777777" w:rsidR="006F7EEA" w:rsidRDefault="006F7EEA" w:rsidP="006A4AA2">
            <w:pPr>
              <w:pStyle w:val="BodyText"/>
              <w:jc w:val="center"/>
            </w:pPr>
          </w:p>
        </w:tc>
      </w:tr>
      <w:tr w:rsidR="006F7EEA" w14:paraId="16F49FD4" w14:textId="77777777" w:rsidTr="006A4AA2">
        <w:tc>
          <w:tcPr>
            <w:tcW w:w="8505" w:type="dxa"/>
          </w:tcPr>
          <w:p w14:paraId="64046070" w14:textId="77777777" w:rsidR="006F7EEA" w:rsidRDefault="006F7EEA" w:rsidP="006A4AA2">
            <w:pPr>
              <w:pStyle w:val="BodyText"/>
              <w:keepNext/>
              <w:jc w:val="center"/>
            </w:pPr>
            <w:r w:rsidRPr="00B03B53">
              <w:rPr>
                <w:b/>
                <w:sz w:val="20"/>
                <w:szCs w:val="20"/>
              </w:rPr>
              <w:lastRenderedPageBreak/>
              <w:t xml:space="preserve">Źródło: </w:t>
            </w:r>
            <w:r w:rsidRPr="00AC0EB1">
              <w:rPr>
                <w:bCs/>
                <w:i/>
                <w:iCs/>
                <w:sz w:val="20"/>
                <w:szCs w:val="20"/>
              </w:rPr>
              <w:t>Opracowanie własne.</w:t>
            </w:r>
          </w:p>
        </w:tc>
      </w:tr>
    </w:tbl>
    <w:p w14:paraId="3701474E" w14:textId="77777777" w:rsidR="006F7EEA" w:rsidRDefault="006F7EEA" w:rsidP="001C2A47">
      <w:pPr>
        <w:spacing w:line="360" w:lineRule="auto"/>
        <w:ind w:firstLine="708"/>
        <w:jc w:val="both"/>
      </w:pPr>
    </w:p>
    <w:p w14:paraId="7F18A899" w14:textId="04375A8A" w:rsidR="001C2A47" w:rsidRDefault="001C2A47" w:rsidP="00BD5CCD">
      <w:pPr>
        <w:spacing w:line="360" w:lineRule="auto"/>
        <w:ind w:firstLine="708"/>
        <w:jc w:val="both"/>
      </w:pPr>
      <w:r>
        <w:t>Pierwszy</w:t>
      </w:r>
      <w:r w:rsidR="005E3AFE">
        <w:t xml:space="preserve"> z</w:t>
      </w:r>
      <w:r>
        <w:t xml:space="preserve"> model</w:t>
      </w:r>
      <w:r w:rsidR="005E3AFE">
        <w:t>i był bardzo prostą sztuczną siecią neuronową.</w:t>
      </w:r>
      <w:r>
        <w:t xml:space="preserve"> </w:t>
      </w:r>
      <w:r w:rsidR="005E3AFE">
        <w:t>S</w:t>
      </w:r>
      <w:r>
        <w:t>kładał się</w:t>
      </w:r>
      <w:r w:rsidR="005E3AFE">
        <w:t xml:space="preserve"> jedynie </w:t>
      </w:r>
      <w:r>
        <w:t xml:space="preserve">z </w:t>
      </w:r>
      <w:r w:rsidR="0033229A">
        <w:t xml:space="preserve">dwóch </w:t>
      </w:r>
      <w:r>
        <w:t>warstw</w:t>
      </w:r>
      <w:r w:rsidR="005E3AFE">
        <w:t xml:space="preserve"> w pełni połączonych</w:t>
      </w:r>
      <w:r w:rsidR="00514A06">
        <w:t xml:space="preserve"> i</w:t>
      </w:r>
      <w:r w:rsidR="00835CB1">
        <w:t xml:space="preserve"> nie </w:t>
      </w:r>
      <w:r w:rsidR="00514A06">
        <w:t>miał</w:t>
      </w:r>
      <w:r w:rsidR="00835CB1">
        <w:t xml:space="preserve"> ani jednej warstwy konwolucyjnej</w:t>
      </w:r>
      <w:r>
        <w:t>.</w:t>
      </w:r>
      <w:r w:rsidR="00835CB1">
        <w:t xml:space="preserve"> Dzięki temu ł</w:t>
      </w:r>
      <w:r>
        <w:t>ącznie posiada</w:t>
      </w:r>
      <w:r w:rsidR="00835CB1">
        <w:t xml:space="preserve">ł niecałe 100 000 </w:t>
      </w:r>
      <w:r>
        <w:t>parametrów. Był to więc bardzo lekki i prosty model.</w:t>
      </w:r>
      <w:r w:rsidR="00835CB1">
        <w:t xml:space="preserve"> Jednak prostota ta była mocno widoczna </w:t>
      </w:r>
      <w:r w:rsidR="00514A06">
        <w:t>w</w:t>
      </w:r>
      <w:r w:rsidR="00835CB1">
        <w:t xml:space="preserve"> wynikach modelu.</w:t>
      </w:r>
      <w:r>
        <w:t xml:space="preserve"> Na zbiorze treningowym wykazywał się około </w:t>
      </w:r>
      <w:r w:rsidR="00835CB1">
        <w:t>5.74</w:t>
      </w:r>
      <w:r>
        <w:t xml:space="preserve">% </w:t>
      </w:r>
      <w:r w:rsidR="0033229A">
        <w:t>trafnością</w:t>
      </w:r>
      <w:r>
        <w:t xml:space="preserve">, </w:t>
      </w:r>
      <w:r w:rsidR="00835CB1">
        <w:t>a</w:t>
      </w:r>
      <w:r>
        <w:t xml:space="preserve"> </w:t>
      </w:r>
      <w:r w:rsidR="00835CB1">
        <w:t>na zbiorze testowym wyniosła ona 5.93</w:t>
      </w:r>
      <w:r>
        <w:t xml:space="preserve">%. </w:t>
      </w:r>
      <w:r w:rsidR="00835CB1">
        <w:t>Są to bardzo słabe wyniki, jednakże można było się tego spodziewać, bo stopniu skomplikowania modelu. Sieć już po 3</w:t>
      </w:r>
      <w:r w:rsidR="0076703D">
        <w:t> </w:t>
      </w:r>
      <w:r w:rsidR="00835CB1">
        <w:t xml:space="preserve">epokach nie była w stanie </w:t>
      </w:r>
      <w:r w:rsidR="00514A06">
        <w:t>zwiększyć swoich możliwości predykcyjnych</w:t>
      </w:r>
      <w:r w:rsidR="00835CB1">
        <w:t>. Kompilując model użyto kategorycznej entropii krzyżowej oraz optymalizatora Adam ze stopniem uczenia 0.001. Takie same parametry uczenia użyto w kolejnych sieciach. Dodawano jednak stopniowo warstwy. Druga sieć neuronowa miała o 2 warstwy w pełni połączone więcej, jednakże to nie pomogło w osiągnięciu zadowalających wyników. Trafność na zbiorze testowym wręcz się nie zmieniła. W związku z tym postanowiono dodać pierwszą warstwę konwolucyjną, która jest stworzona do tego typu zadań.</w:t>
      </w:r>
      <w:r w:rsidR="003758D0">
        <w:t xml:space="preserve"> Posiadała ona 32 filtry o</w:t>
      </w:r>
      <w:r w:rsidR="0076703D">
        <w:t> </w:t>
      </w:r>
      <w:r w:rsidR="003758D0">
        <w:t xml:space="preserve">wielkości jądra 3 na </w:t>
      </w:r>
      <w:r w:rsidR="00514A06">
        <w:t>3</w:t>
      </w:r>
      <w:r w:rsidR="00D434BD">
        <w:t xml:space="preserve"> oraz funkcję aktywacji ReLU</w:t>
      </w:r>
      <w:r w:rsidR="003758D0">
        <w:t>. Prawie dziewięciokrotnie wzrosła liczba parametrów, jednak nie przyczyniło się to do wzrostu trafności modelu.</w:t>
      </w:r>
      <w:r w:rsidR="00835CB1">
        <w:t xml:space="preserve"> </w:t>
      </w:r>
      <w:r w:rsidR="003758D0">
        <w:t>Postanowiono więc zredukować liczbę warstw w pełni połączonych do jednej. Dzięki temu</w:t>
      </w:r>
      <w:r w:rsidR="006D4D38">
        <w:t xml:space="preserve"> odnotowano skokowy wzrost trafności z około 6% do około 86% na zbiorze testowym. Jest to</w:t>
      </w:r>
      <w:r w:rsidR="00FA7751">
        <w:t xml:space="preserve"> więc</w:t>
      </w:r>
      <w:r w:rsidR="006D4D38">
        <w:t xml:space="preserve"> olbrzymia poprawa działania sieci, przy użyciu zaledwie dwóch warstw.</w:t>
      </w:r>
      <w:r w:rsidR="00FA7751">
        <w:t xml:space="preserve"> Jednakże wraz ze wzrostem trafności bardzo mocno wzrosła też liczba parametrów, przekraczając tym samym</w:t>
      </w:r>
      <w:r w:rsidR="00285A8E">
        <w:t xml:space="preserve"> próg miliona</w:t>
      </w:r>
      <w:r w:rsidR="00FA7751">
        <w:t>.</w:t>
      </w:r>
      <w:r w:rsidR="006D4D38">
        <w:t xml:space="preserve"> </w:t>
      </w:r>
      <w:r w:rsidR="00285A8E">
        <w:t>Model także prawdopodobnie nadmiernie dopasowywał się do danych treningowych, ponieważ osiągnął tam o przeszło 10 punktów procentowych większą trafność. W obu tych sprawach pomogłaby więc warstwa poolingu, którą postanowiono dodać do modelu. Wymiary jądra filtra przyjęto na poziomie 2x2 i</w:t>
      </w:r>
      <w:r w:rsidR="00514A06">
        <w:t> </w:t>
      </w:r>
      <w:r w:rsidR="00285A8E">
        <w:t>zastosowano max poolingu. Taki zabieg pozwolił na znaczne ograniczenie liczby parametrów z 1.2 miliona do zaledwie 300 000. Warto zauważyć, że</w:t>
      </w:r>
      <w:r w:rsidR="0076703D">
        <w:t> </w:t>
      </w:r>
      <w:r w:rsidR="00285A8E">
        <w:t xml:space="preserve">nie spowodowało to spadku możliwości modelu. Wręcz przeciwnie, trafność wzrosła zarówno na </w:t>
      </w:r>
      <w:r w:rsidR="0088660D">
        <w:t>zbiorze treningowym jak i testowym. Jednak problem przeuczenia nadał występował, tak więc dodano warstwę dropoutu</w:t>
      </w:r>
      <w:r w:rsidR="00D434BD">
        <w:t>, która odrzucała sygnał z 30% neuronów</w:t>
      </w:r>
      <w:r w:rsidR="0088660D">
        <w:t>.</w:t>
      </w:r>
      <w:r w:rsidR="00285A8E">
        <w:t xml:space="preserve"> </w:t>
      </w:r>
      <w:r w:rsidR="0088660D">
        <w:t xml:space="preserve">Pozwoliła ona </w:t>
      </w:r>
      <w:r w:rsidR="00D434BD">
        <w:t xml:space="preserve">na </w:t>
      </w:r>
      <w:r w:rsidR="00D434BD">
        <w:lastRenderedPageBreak/>
        <w:t>kolejne zwiększenie trafności na zbiorze treningowym do 87.98%. Z drugiej strony zabiegi te doprowadziły do obniżenia sprawności modelu na zbiorze treningowym. Dlatego też dodano drugą warstwę konwolucyjną, zmieniając w</w:t>
      </w:r>
      <w:r w:rsidR="0076703D">
        <w:t> </w:t>
      </w:r>
      <w:r w:rsidR="00D434BD">
        <w:t xml:space="preserve">niej jedynie liczbę filtrów do 64. Następstwem tego było osiągnięcie pułapu 90% </w:t>
      </w:r>
      <w:r w:rsidR="00514A06">
        <w:t xml:space="preserve">trafności </w:t>
      </w:r>
      <w:r w:rsidR="00D434BD">
        <w:t xml:space="preserve">na zbiorze testowym. Nadal nierozwiązany pozostawał problem przeuczenia. Z tego względu dodano jeszcze jedną warstwę poolingu oraz dropoutu. </w:t>
      </w:r>
      <w:r w:rsidR="007C1EE7">
        <w:t>Zmniejszyło to różnicę w</w:t>
      </w:r>
      <w:r w:rsidR="0047797A">
        <w:t> </w:t>
      </w:r>
      <w:r w:rsidR="007C1EE7">
        <w:t>trafności między zbiorem treningowym i testowym do niecałych 4 punktów procentowych, a jednocześnie liczba parametrów spadła do jedynych 118 000. Wynik ten nie był jednak nadal wystarczająco dobry, więc spróbowano dodać jedną warstwę w pełni połączoną. Takie działanie jeszcze bardziej podniosło trafność na zbiorze testowym do 95.39% niemalże zrównując ją z</w:t>
      </w:r>
      <w:r w:rsidR="00514A06">
        <w:t xml:space="preserve"> wynikiem na</w:t>
      </w:r>
      <w:r w:rsidR="007C1EE7">
        <w:t xml:space="preserve"> zbior</w:t>
      </w:r>
      <w:r w:rsidR="00514A06">
        <w:t>ze</w:t>
      </w:r>
      <w:r w:rsidR="007C1EE7">
        <w:t xml:space="preserve"> treningowym.</w:t>
      </w:r>
      <w:r w:rsidR="005531E4">
        <w:t xml:space="preserve"> Następnym krokiem, było dodanie warstw normalizujących</w:t>
      </w:r>
      <w:r w:rsidR="00266BD7">
        <w:t>. Znalazły się one po warstwach</w:t>
      </w:r>
      <w:r w:rsidR="005531E4">
        <w:t xml:space="preserve"> max pooling</w:t>
      </w:r>
      <w:r w:rsidR="00266BD7">
        <w:t>owych</w:t>
      </w:r>
      <w:r w:rsidR="005531E4">
        <w:t xml:space="preserve"> oraz przedostatniej warstwie w pełni połączonej. Dzięki temu trafność modelu znów znacznie wzrosła odpowiednio do 99.60% i 97.10% na zbiorach treningowym i testowym</w:t>
      </w:r>
      <w:r w:rsidR="00266BD7">
        <w:t>. J</w:t>
      </w:r>
      <w:r w:rsidR="005531E4">
        <w:t>ednocześnie nie spowodowało to znacznego wzrostu liczby parametrów.</w:t>
      </w:r>
      <w:r w:rsidR="0014062E">
        <w:t xml:space="preserve"> W kolejnych krokach dodano trzecią i czwartą warstwę konwolucyjną, obie z 64 filtrami o wymiarach 3x3 i funkcjami aktywacji ReLU. </w:t>
      </w:r>
      <w:r w:rsidR="00612990">
        <w:t xml:space="preserve">W ten sposób osiągnięto niemal perfekcyjny wynik na zbiorze </w:t>
      </w:r>
      <w:r w:rsidR="001155D4">
        <w:t>treningowym,</w:t>
      </w:r>
      <w:r w:rsidR="00612990">
        <w:t xml:space="preserve"> czyli 99.90%</w:t>
      </w:r>
      <w:r w:rsidR="00266BD7">
        <w:t>.</w:t>
      </w:r>
      <w:r w:rsidR="00612990">
        <w:t xml:space="preserve"> </w:t>
      </w:r>
      <w:r w:rsidR="00266BD7">
        <w:t>Niestety na</w:t>
      </w:r>
      <w:r w:rsidR="00612990">
        <w:t xml:space="preserve"> zbi</w:t>
      </w:r>
      <w:r w:rsidR="00266BD7">
        <w:t>orze</w:t>
      </w:r>
      <w:r w:rsidR="00612990">
        <w:t xml:space="preserve"> testowym </w:t>
      </w:r>
      <w:r w:rsidR="00266BD7">
        <w:t xml:space="preserve">model </w:t>
      </w:r>
      <w:r w:rsidR="00612990">
        <w:t>osiągnął jedynie 98.07% trafności.</w:t>
      </w:r>
      <w:r w:rsidR="001155D4">
        <w:t xml:space="preserve"> </w:t>
      </w:r>
      <w:r w:rsidR="00612990">
        <w:t xml:space="preserve"> </w:t>
      </w:r>
      <w:r w:rsidR="001155D4">
        <w:t>Postanowiono więc zacząć zmieniać parametr</w:t>
      </w:r>
      <w:r w:rsidR="00266BD7">
        <w:t>y</w:t>
      </w:r>
      <w:r w:rsidR="001155D4">
        <w:t xml:space="preserve"> sieci</w:t>
      </w:r>
      <w:r w:rsidR="00D42FA6">
        <w:t xml:space="preserve">, próbując znaleźć ich </w:t>
      </w:r>
      <w:r w:rsidR="00266BD7">
        <w:t>bardziej optymalne</w:t>
      </w:r>
      <w:r w:rsidR="00D42FA6">
        <w:t xml:space="preserve"> wartości. Tak też zmieniono liczbę filtrów w </w:t>
      </w:r>
      <w:r w:rsidR="00266BD7">
        <w:t>czwartej</w:t>
      </w:r>
      <w:r w:rsidR="00D42FA6">
        <w:t xml:space="preserve"> warstwie konwolucyjnej z 64 do 128. Wypróbowano różne wielkości filtrów od 5x5 do 2x2. Dodano po drodze jeszcze jedną warstwę w pełni połączoną i dropoutu. Te ostatnie także przyjmowały różne wartości od 0.2 do 0.5. Oprócz tego zwiększono wymiarowość pierwszej warstwy połączonej</w:t>
      </w:r>
      <w:r w:rsidR="00BD5CCD">
        <w:t xml:space="preserve"> ze 128 do 256. Co</w:t>
      </w:r>
      <w:r w:rsidR="0047797A">
        <w:t> </w:t>
      </w:r>
      <w:r w:rsidR="00BD5CCD">
        <w:t>więcej spróbowano posłużyć się malejącym tempem uczenia wraz ze wzrostem epok</w:t>
      </w:r>
      <w:r w:rsidR="00266BD7">
        <w:t>.</w:t>
      </w:r>
      <w:r w:rsidR="00BD5CCD">
        <w:t xml:space="preserve"> </w:t>
      </w:r>
      <w:r w:rsidR="00266BD7">
        <w:t>Poza tym z</w:t>
      </w:r>
      <w:r w:rsidR="00BD5CCD">
        <w:t>mniejszono rozmiar batchy i zwiększono liczbę epok, jak</w:t>
      </w:r>
      <w:r w:rsidR="00266BD7">
        <w:t>o</w:t>
      </w:r>
      <w:r w:rsidR="00BD5CCD">
        <w:t xml:space="preserve"> że</w:t>
      </w:r>
      <w:r w:rsidR="00266BD7">
        <w:t xml:space="preserve"> wraz ze</w:t>
      </w:r>
      <w:r w:rsidR="00BD5CCD">
        <w:t xml:space="preserve"> wzrostem liczby parametrów potrzebowały one także więcej czasu na naukę. Zmiany parametrów pozwoliły osiągnąć trafność na poziomie 98.44% i 98.27% na zbiorach testowych. </w:t>
      </w:r>
      <w:r>
        <w:t xml:space="preserve">Nie był to </w:t>
      </w:r>
      <w:r w:rsidR="00BD5CCD">
        <w:t xml:space="preserve">jednak nadal </w:t>
      </w:r>
      <w:r>
        <w:t>satysfakcjonujący wynik, ponieważ większość modeli obecnie osiąga wartości około 99%</w:t>
      </w:r>
      <w:r w:rsidR="0064283E">
        <w:t xml:space="preserve"> trafności</w:t>
      </w:r>
      <w:r>
        <w:t xml:space="preserve"> na zbiorze testowym. W związku z tym </w:t>
      </w:r>
      <w:r w:rsidR="00BD5CCD">
        <w:t>postanowiono dodać jeszcze technikę zwaną data augmentation czyli rozszerzaniem danych</w:t>
      </w:r>
      <w:r>
        <w:t xml:space="preserve">. Dzięki temu </w:t>
      </w:r>
      <w:r w:rsidR="00AE068F">
        <w:t xml:space="preserve">osiągnięto pułap 99% trafności i </w:t>
      </w:r>
      <w:r>
        <w:t>powstał model ostateczny, którego architektura została przedstawiona w rozdziale IV.</w:t>
      </w:r>
    </w:p>
    <w:p w14:paraId="1F43836D" w14:textId="08554178" w:rsidR="00475E84" w:rsidRDefault="00EA11CE" w:rsidP="0047797A">
      <w:pPr>
        <w:spacing w:line="360" w:lineRule="auto"/>
        <w:ind w:firstLine="708"/>
        <w:jc w:val="both"/>
      </w:pPr>
      <w:r>
        <w:lastRenderedPageBreak/>
        <w:t xml:space="preserve">Do oceny efektywności </w:t>
      </w:r>
      <w:r w:rsidR="00A42208">
        <w:t xml:space="preserve">końcowego </w:t>
      </w:r>
      <w:r>
        <w:t>modelu zostały użyte jedne z</w:t>
      </w:r>
      <w:r w:rsidR="0076703D">
        <w:t> </w:t>
      </w:r>
      <w:r>
        <w:t>najpopularniejszych metryk w uczeniu maszynowym – accuracy</w:t>
      </w:r>
      <w:r w:rsidR="00F968E7">
        <w:t xml:space="preserve"> (trafność)</w:t>
      </w:r>
      <w:r>
        <w:t>, precision</w:t>
      </w:r>
      <w:r w:rsidR="0047797A">
        <w:t xml:space="preserve"> (precyzja)</w:t>
      </w:r>
      <w:r>
        <w:t>, recall</w:t>
      </w:r>
      <w:r w:rsidR="0047797A">
        <w:t xml:space="preserve"> (czułość)</w:t>
      </w:r>
      <w:r>
        <w:t xml:space="preserve"> i f1-score. </w:t>
      </w:r>
      <w:r w:rsidR="000B4051">
        <w:t>Wspominana wyżej t</w:t>
      </w:r>
      <w:r w:rsidR="00DC53C3">
        <w:t>rafność jest podstawowym wskaźnikiem jakości prognozy. Mówi on o stosunku obserwacji, które model zaklasyfikował poprawnie</w:t>
      </w:r>
      <w:r w:rsidR="00C970AA">
        <w:t xml:space="preserve"> (true positive i</w:t>
      </w:r>
      <w:r w:rsidR="0076703D">
        <w:t> </w:t>
      </w:r>
      <w:r w:rsidR="00C970AA">
        <w:t>true negative)</w:t>
      </w:r>
      <w:r w:rsidR="00DC53C3">
        <w:t xml:space="preserve"> względem wszystkich dokonanych klasyfikacji</w:t>
      </w:r>
      <w:r w:rsidR="00475E84">
        <w:t>:</w:t>
      </w:r>
    </w:p>
    <w:tbl>
      <w:tblPr>
        <w:tblStyle w:val="TableGrid"/>
        <w:tblW w:w="8789"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570"/>
      </w:tblGrid>
      <w:tr w:rsidR="00C970AA" w14:paraId="6DBA651C" w14:textId="77777777" w:rsidTr="00AB4719">
        <w:tc>
          <w:tcPr>
            <w:tcW w:w="284" w:type="dxa"/>
          </w:tcPr>
          <w:p w14:paraId="6E6744DC" w14:textId="77777777" w:rsidR="00475E84" w:rsidRPr="00C970AA" w:rsidRDefault="00475E84" w:rsidP="00727EF1">
            <w:pPr>
              <w:pStyle w:val="BodyText"/>
              <w:rPr>
                <w:sz w:val="22"/>
                <w:szCs w:val="22"/>
              </w:rPr>
            </w:pPr>
          </w:p>
        </w:tc>
        <w:tc>
          <w:tcPr>
            <w:tcW w:w="7935"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570" w:type="dxa"/>
            <w:vAlign w:val="center"/>
          </w:tcPr>
          <w:p w14:paraId="73E33021" w14:textId="023D5398" w:rsidR="00475E84" w:rsidRDefault="00475E84" w:rsidP="00727EF1">
            <w:pPr>
              <w:pStyle w:val="BodyText"/>
              <w:jc w:val="right"/>
            </w:pPr>
            <w:r>
              <w:t>(6)</w:t>
            </w:r>
          </w:p>
        </w:tc>
      </w:tr>
    </w:tbl>
    <w:p w14:paraId="06817E0B" w14:textId="461CE0D8" w:rsidR="00C90FA7" w:rsidRDefault="00C90FA7" w:rsidP="0047797A">
      <w:pPr>
        <w:spacing w:line="360" w:lineRule="auto"/>
        <w:ind w:firstLine="708"/>
        <w:jc w:val="both"/>
      </w:pPr>
      <w:r>
        <w:t xml:space="preserve">Wartości trafności jakie model osiągał przez kolejne </w:t>
      </w:r>
      <w:r w:rsidR="0047797A">
        <w:t>cykle nauki</w:t>
      </w:r>
      <w:r w:rsidR="00B72FEA">
        <w:t xml:space="preserve"> </w:t>
      </w:r>
      <w:r>
        <w:t xml:space="preserve">zostały przedstawione na rysunku nr 19. </w:t>
      </w:r>
      <w:r w:rsidR="00B72FEA">
        <w:t>W</w:t>
      </w:r>
      <w:r>
        <w:t>zrasta</w:t>
      </w:r>
      <w:r w:rsidR="00B72FEA">
        <w:t xml:space="preserve"> ona</w:t>
      </w:r>
      <w:r>
        <w:t xml:space="preserve"> bardzo mocno już w</w:t>
      </w:r>
      <w:r w:rsidR="0076703D">
        <w:t> </w:t>
      </w:r>
      <w:r>
        <w:t xml:space="preserve">pierwszych </w:t>
      </w:r>
      <w:r w:rsidR="00B72FEA">
        <w:t>epokach</w:t>
      </w:r>
      <w:r>
        <w:t xml:space="preserve">, aby </w:t>
      </w:r>
      <w:r w:rsidR="0047797A">
        <w:t>ustabilizować</w:t>
      </w:r>
      <w:r>
        <w:t xml:space="preserve"> się ostatecznie w okolicach 99% trafności. Wykres wskazuje, że liczba cykli była prawdopodobnie wystarczająca, jako że </w:t>
      </w:r>
      <w:r w:rsidR="0047797A">
        <w:t>metryka</w:t>
      </w:r>
      <w:r>
        <w:t xml:space="preserve"> przestała rosnąć w okolicach 25</w:t>
      </w:r>
      <w:r w:rsidR="00B72FEA">
        <w:t xml:space="preserve"> epoki</w:t>
      </w:r>
      <w:r>
        <w:t>. Finalnie najwyższ</w:t>
      </w:r>
      <w:r w:rsidR="0047797A">
        <w:t>a trafność jaką</w:t>
      </w:r>
      <w:r>
        <w:t xml:space="preserve"> osiągnął model na zbiorze treningowym wyniosło</w:t>
      </w:r>
      <w:r w:rsidR="00970EFE">
        <w:t xml:space="preserve"> 99.3%. Natomiast</w:t>
      </w:r>
      <w:r>
        <w:t xml:space="preserve"> </w:t>
      </w:r>
      <w:r w:rsidR="00970EFE">
        <w:t>jeśli chodzi o zbiór testowy można zauważyć, że osiągał on bardzo zbliżone wyniki do zbioru treningowego. Wartość trafności na zbiorze testowym wyniosła 99.0</w:t>
      </w:r>
      <w:r w:rsidR="0047797A">
        <w:t>0</w:t>
      </w:r>
      <w:r w:rsidR="00970EFE">
        <w:t xml:space="preserve">%. Można więc stwierdzić, że nie doszło do problemu przeuczenia i model dobrze generalizuje, </w:t>
      </w:r>
      <w:r w:rsidR="0047797A">
        <w:t>to jest</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56057A32" w:rsidR="00C90FA7" w:rsidRPr="00C90FA7" w:rsidRDefault="00C90FA7" w:rsidP="00727EF1">
            <w:pPr>
              <w:pStyle w:val="Caption"/>
              <w:jc w:val="center"/>
              <w:rPr>
                <w:sz w:val="24"/>
                <w:szCs w:val="24"/>
              </w:rPr>
            </w:pPr>
            <w:bookmarkStart w:id="51" w:name="_Toc134967481"/>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56160D">
              <w:rPr>
                <w:noProof/>
                <w:sz w:val="24"/>
                <w:szCs w:val="24"/>
              </w:rPr>
              <w:t>19</w:t>
            </w:r>
            <w:r w:rsidRPr="00C90FA7">
              <w:rPr>
                <w:sz w:val="24"/>
                <w:szCs w:val="24"/>
              </w:rPr>
              <w:fldChar w:fldCharType="end"/>
            </w:r>
            <w:r w:rsidRPr="00C90FA7">
              <w:rPr>
                <w:sz w:val="24"/>
                <w:szCs w:val="24"/>
              </w:rPr>
              <w:t>. Wykres trafności modelu</w:t>
            </w:r>
            <w:bookmarkEnd w:id="51"/>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rPr>
                <w:noProof/>
              </w:rPr>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2"/>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AC0EB1">
              <w:rPr>
                <w:bCs/>
                <w:i/>
                <w:i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2F8D250E" w:rsidR="00C90FA7" w:rsidRDefault="00970EFE" w:rsidP="00970EFE">
      <w:pPr>
        <w:spacing w:line="360" w:lineRule="auto"/>
        <w:ind w:firstLine="708"/>
        <w:jc w:val="both"/>
      </w:pPr>
      <w:r>
        <w:lastRenderedPageBreak/>
        <w:t xml:space="preserve">Dodatkowo stworzono również wykres straty, który można zobaczyć na rysunku nr 20. Wykres ten również daje wgląd w to, jak dobrze model uczył się przez kolejne cykle. Tutaj również można </w:t>
      </w:r>
      <w:r w:rsidR="008717E1">
        <w:t>dostrzec,</w:t>
      </w:r>
      <w:r>
        <w:t xml:space="preserve"> że strata </w:t>
      </w:r>
      <w:r w:rsidR="0047797A">
        <w:t xml:space="preserve">dla obu zbiorów </w:t>
      </w:r>
      <w:r>
        <w:t xml:space="preserve">przyjmowała podobne wartości poniżej 0.05 już po około 8 </w:t>
      </w:r>
      <w:r w:rsidR="0047797A">
        <w:t>epokach</w:t>
      </w:r>
      <w:r>
        <w:t>.</w:t>
      </w:r>
      <w:r w:rsidR="008717E1">
        <w:t xml:space="preserve"> Co więcej rysunek ten wskazuje</w:t>
      </w:r>
      <w:r w:rsidR="0047797A">
        <w:t xml:space="preserve"> również</w:t>
      </w:r>
      <w:r w:rsidR="008717E1">
        <w:t xml:space="preserve">, że </w:t>
      </w:r>
      <w:r w:rsidR="008717E1" w:rsidRPr="008717E1">
        <w:t>model</w:t>
      </w:r>
      <w:r w:rsidR="008717E1">
        <w:t xml:space="preserve"> prawdopodobnie nie był już</w:t>
      </w:r>
      <w:r w:rsidR="008717E1" w:rsidRPr="008717E1">
        <w:t xml:space="preserve"> zdolny do dalszego uczenia się</w:t>
      </w:r>
      <w:r w:rsidR="0047797A">
        <w:t>.</w:t>
      </w:r>
      <w:r w:rsidR="008717E1" w:rsidRPr="008717E1">
        <w:t xml:space="preserve"> </w:t>
      </w:r>
      <w:r w:rsidR="0047797A">
        <w:t>Dlatego zakłada się, że</w:t>
      </w:r>
      <w:r w:rsidR="008717E1" w:rsidRPr="008717E1">
        <w:t xml:space="preserve"> proces szkolenia </w:t>
      </w:r>
      <w:r w:rsidR="0047797A">
        <w:t>był wystarczająco długi</w:t>
      </w:r>
      <w:r w:rsidR="008717E1" w:rsidRPr="008717E1">
        <w:t>.</w:t>
      </w:r>
      <w:r w:rsidR="008717E1">
        <w:t xml:space="preserve"> Jeśli chodzi o przeuczenie można by się zastanawiać, czy nie lepiej byłoby zakończyć uczenie modelu już koło 20 epoki</w:t>
      </w:r>
      <w:r w:rsidR="0047797A">
        <w:t xml:space="preserve">. </w:t>
      </w:r>
      <w:r w:rsidR="008717E1">
        <w:t xml:space="preserve"> </w:t>
      </w:r>
      <w:r w:rsidR="0047797A">
        <w:t>Wynika to z tego,</w:t>
      </w:r>
      <w:r w:rsidR="008717E1">
        <w:t xml:space="preserve"> że w kolejnych </w:t>
      </w:r>
      <w:r w:rsidR="000335E7">
        <w:t xml:space="preserve">cyklach </w:t>
      </w:r>
      <w:r w:rsidR="008717E1">
        <w:t>wartości dla obu zbiorów zaczynają się od siebie oddalać. Jednakże są to bardzo małe</w:t>
      </w:r>
      <w:r w:rsidR="000335E7">
        <w:t xml:space="preserve"> różnice</w:t>
      </w:r>
      <w:r w:rsidR="008717E1">
        <w:t>, rzędu setnych czy nawet tysięcznych miejsc. Co więcej wartości te stabilizują się i nie odbiegają coraz bardziej od siebie wraz z</w:t>
      </w:r>
      <w:r w:rsidR="0076703D">
        <w:t> </w:t>
      </w:r>
      <w:r w:rsidR="008717E1">
        <w:t>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6012E598" w:rsidR="00970EFE" w:rsidRPr="00970EFE" w:rsidRDefault="00970EFE" w:rsidP="00970EFE">
            <w:pPr>
              <w:pStyle w:val="Caption"/>
              <w:jc w:val="center"/>
              <w:rPr>
                <w:sz w:val="24"/>
                <w:szCs w:val="24"/>
              </w:rPr>
            </w:pPr>
            <w:bookmarkStart w:id="52" w:name="_Toc134967482"/>
            <w:r w:rsidRPr="00970EFE">
              <w:rPr>
                <w:sz w:val="24"/>
                <w:szCs w:val="24"/>
              </w:rPr>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0056160D">
              <w:rPr>
                <w:noProof/>
                <w:sz w:val="24"/>
                <w:szCs w:val="24"/>
              </w:rPr>
              <w:t>20</w:t>
            </w:r>
            <w:r w:rsidRPr="00970EFE">
              <w:rPr>
                <w:sz w:val="24"/>
                <w:szCs w:val="24"/>
              </w:rPr>
              <w:fldChar w:fldCharType="end"/>
            </w:r>
            <w:r w:rsidRPr="00970EFE">
              <w:rPr>
                <w:sz w:val="24"/>
                <w:szCs w:val="24"/>
              </w:rPr>
              <w:t>. Wykres straty dla modelu</w:t>
            </w:r>
            <w:bookmarkEnd w:id="52"/>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rPr>
                <w:noProof/>
              </w:rPr>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3"/>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AC0EB1">
              <w:rPr>
                <w:bCs/>
                <w:i/>
                <w:iCs/>
                <w:sz w:val="20"/>
                <w:szCs w:val="20"/>
              </w:rPr>
              <w:t>Opracowanie własne.</w:t>
            </w:r>
          </w:p>
        </w:tc>
      </w:tr>
    </w:tbl>
    <w:p w14:paraId="1F33DCF5" w14:textId="77777777" w:rsidR="00970EFE" w:rsidRDefault="00970EFE" w:rsidP="00970EFE">
      <w:pPr>
        <w:spacing w:line="360" w:lineRule="auto"/>
        <w:ind w:firstLine="708"/>
        <w:jc w:val="both"/>
      </w:pPr>
    </w:p>
    <w:p w14:paraId="71CB19E7" w14:textId="08FEA540" w:rsidR="000335E7"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w:t>
      </w:r>
      <w:r w:rsidR="0047797A">
        <w:t xml:space="preserve">jego </w:t>
      </w:r>
      <w:r w:rsidR="000335E7">
        <w:t>błędnego działania</w:t>
      </w:r>
      <w:r w:rsidR="00B625EB">
        <w:t xml:space="preserve">.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w:t>
      </w:r>
    </w:p>
    <w:p w14:paraId="0FFAB16F" w14:textId="58C13D30" w:rsidR="003D5D11" w:rsidRDefault="0047797A" w:rsidP="000335E7">
      <w:pPr>
        <w:spacing w:line="360" w:lineRule="auto"/>
        <w:ind w:firstLine="708"/>
        <w:jc w:val="both"/>
      </w:pPr>
      <w:r>
        <w:t>Jedną z nich jest precyzja. O</w:t>
      </w:r>
      <w:r w:rsidR="00475E84">
        <w:t>kreśla</w:t>
      </w:r>
      <w:r>
        <w:t xml:space="preserve"> ona</w:t>
      </w:r>
      <w:r w:rsidR="00475E84">
        <w:t xml:space="preserve"> </w:t>
      </w:r>
      <w:r w:rsidR="00475E84" w:rsidRPr="00475E84">
        <w:t xml:space="preserve">w jakim stopniu </w:t>
      </w:r>
      <w:r w:rsidR="00475E84">
        <w:t>można</w:t>
      </w:r>
      <w:r w:rsidR="00475E84" w:rsidRPr="00475E84">
        <w:t xml:space="preserve"> zaufać pozytywnym predykcjom w danej klasie</w:t>
      </w:r>
      <w:r w:rsidR="003D5D11">
        <w:t>:</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7)</w:t>
            </w:r>
          </w:p>
        </w:tc>
      </w:tr>
    </w:tbl>
    <w:p w14:paraId="32D4703D" w14:textId="154C695E" w:rsidR="003D5D11" w:rsidRDefault="00475E84" w:rsidP="0047797A">
      <w:pPr>
        <w:spacing w:line="360" w:lineRule="auto"/>
        <w:ind w:firstLine="708"/>
        <w:jc w:val="both"/>
      </w:pPr>
      <w:r>
        <w:t xml:space="preserve"> </w:t>
      </w:r>
      <w:r w:rsidR="003D5D11">
        <w:t xml:space="preserve">Inaczej jest to procent pozytywnych predykcji, które faktycznie są poprawne. </w:t>
      </w:r>
      <w:r w:rsidR="0047797A">
        <w:t>Tak</w:t>
      </w:r>
      <w:r w:rsidR="0076703D">
        <w:t> </w:t>
      </w:r>
      <w:r w:rsidR="003D5D11">
        <w:t>więc przyglądając się precyzji wyznaczonej dla każdej klasy, można wywnioskować czy faktycznie model jest tak dobry jak wskazywałaby na to trafność. Podobnym wskaźnikiem jest czułość przedstawion</w:t>
      </w:r>
      <w:r w:rsidR="000335E7">
        <w:t>a</w:t>
      </w:r>
      <w:r w:rsidR="003D5D11">
        <w:t xml:space="preserve">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47797A">
        <w:tc>
          <w:tcPr>
            <w:tcW w:w="281" w:type="dxa"/>
          </w:tcPr>
          <w:p w14:paraId="1CB3DA86" w14:textId="77777777" w:rsidR="003D5D11" w:rsidRPr="00C970AA" w:rsidRDefault="003D5D11" w:rsidP="00727EF1">
            <w:pPr>
              <w:pStyle w:val="BodyText"/>
              <w:rPr>
                <w:sz w:val="22"/>
                <w:szCs w:val="22"/>
              </w:rPr>
            </w:pPr>
          </w:p>
        </w:tc>
        <w:tc>
          <w:tcPr>
            <w:tcW w:w="7728"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Negative</m:t>
                    </m:r>
                  </m:den>
                </m:f>
                <m:r>
                  <m:rPr>
                    <m:sty m:val="p"/>
                  </m:rPr>
                  <w:rPr>
                    <w:rFonts w:ascii="Cambria Math" w:hAnsi="Cambria Math"/>
                    <w:sz w:val="22"/>
                    <w:szCs w:val="22"/>
                  </w:rPr>
                  <m:t xml:space="preserve"> </m:t>
                </m:r>
              </m:oMath>
            </m:oMathPara>
          </w:p>
        </w:tc>
        <w:tc>
          <w:tcPr>
            <w:tcW w:w="496" w:type="dxa"/>
            <w:vAlign w:val="center"/>
          </w:tcPr>
          <w:p w14:paraId="4BF31545" w14:textId="3A0111B8" w:rsidR="003D5D11" w:rsidRDefault="003D5D11" w:rsidP="00727EF1">
            <w:pPr>
              <w:pStyle w:val="BodyText"/>
              <w:jc w:val="right"/>
            </w:pPr>
            <w:r>
              <w:t>(8)</w:t>
            </w:r>
          </w:p>
        </w:tc>
      </w:tr>
    </w:tbl>
    <w:p w14:paraId="5AFA96A6" w14:textId="70C3C42F" w:rsidR="00A2437B" w:rsidRDefault="003D5D11" w:rsidP="0047797A">
      <w:pPr>
        <w:spacing w:line="360" w:lineRule="auto"/>
        <w:ind w:firstLine="708"/>
        <w:jc w:val="both"/>
      </w:pPr>
      <w:r>
        <w:t>Jest to wskaźnik</w:t>
      </w:r>
      <w:r w:rsidR="00A2437B">
        <w:t xml:space="preserve">, który </w:t>
      </w:r>
      <w:r w:rsidR="00A2437B" w:rsidRPr="00A2437B">
        <w:t xml:space="preserve">informuje, ile elementów z </w:t>
      </w:r>
      <w:r w:rsidR="00A2437B">
        <w:t>wybranej</w:t>
      </w:r>
      <w:r w:rsidR="00A2437B" w:rsidRPr="00A2437B">
        <w:t xml:space="preserve"> klasy zostało poprawnie rozpoznanych.</w:t>
      </w:r>
      <w:r w:rsidR="00A2437B">
        <w:t xml:space="preserve"> Oprócz tego wyliczono jeszcze miarę F1-score, któr</w:t>
      </w:r>
      <w:r w:rsidR="000335E7">
        <w:t>a</w:t>
      </w:r>
      <w:r w:rsidR="00A2437B">
        <w:t xml:space="preserve"> jest niejako połączeniem </w:t>
      </w:r>
      <w:r w:rsidR="00CE74B0">
        <w:t>poprzednich dwóch miar</w:t>
      </w:r>
      <w:r w:rsidR="00A2437B">
        <w:t xml:space="preserve"> i pozwala ułatwić porównania między jakością </w:t>
      </w:r>
      <w:r w:rsidR="000137BB">
        <w:t xml:space="preserve">różnych </w:t>
      </w:r>
      <w:r w:rsidR="00A2437B">
        <w:t xml:space="preserve">modeli. </w:t>
      </w:r>
      <w:r w:rsidR="00F55118">
        <w:t>Jej</w:t>
      </w:r>
      <w:r w:rsidR="00A2437B">
        <w:t xml:space="preserve"> wzór wygląda następująco:</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9)</w:t>
            </w:r>
          </w:p>
        </w:tc>
      </w:tr>
    </w:tbl>
    <w:p w14:paraId="22A65EAB" w14:textId="44372C78" w:rsidR="00A828E2" w:rsidRPr="00A828E2" w:rsidRDefault="00925C8E" w:rsidP="0047797A">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w:t>
      </w:r>
      <w:r w:rsidR="00083FD7">
        <w:t>3</w:t>
      </w:r>
      <w:r>
        <w:t>, w której przedstawiono je</w:t>
      </w:r>
      <w:r w:rsidR="00B625EB">
        <w:t xml:space="preserve"> w odniesieniu </w:t>
      </w:r>
      <w:r w:rsidR="00280F3D">
        <w:t>do</w:t>
      </w:r>
      <w:r w:rsidR="00B625EB">
        <w:t xml:space="preserve"> każdej </w:t>
      </w:r>
      <w:r w:rsidR="009046C3">
        <w:t>klasy</w:t>
      </w:r>
      <w:r w:rsidR="00B625E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4DD37C14" w:rsidR="00A828E2" w:rsidRPr="00B005B9" w:rsidRDefault="002D5C87" w:rsidP="002D5C87">
            <w:pPr>
              <w:pStyle w:val="Caption"/>
              <w:keepNext/>
              <w:jc w:val="center"/>
              <w:rPr>
                <w:sz w:val="24"/>
                <w:szCs w:val="24"/>
              </w:rPr>
            </w:pPr>
            <w:bookmarkStart w:id="53" w:name="_Toc136036079"/>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sidR="0056160D">
              <w:rPr>
                <w:noProof/>
                <w:sz w:val="24"/>
                <w:szCs w:val="24"/>
              </w:rPr>
              <w:t>3</w:t>
            </w:r>
            <w:r w:rsidRPr="002D5C87">
              <w:rPr>
                <w:sz w:val="24"/>
                <w:szCs w:val="24"/>
              </w:rPr>
              <w:fldChar w:fldCharType="end"/>
            </w:r>
            <w:r w:rsidRPr="002D5C87">
              <w:rPr>
                <w:sz w:val="24"/>
                <w:szCs w:val="24"/>
              </w:rPr>
              <w:t>.</w:t>
            </w:r>
            <w:r>
              <w:rPr>
                <w:sz w:val="24"/>
                <w:szCs w:val="24"/>
              </w:rPr>
              <w:t xml:space="preserve"> </w:t>
            </w:r>
            <w:r w:rsidR="00123864" w:rsidRPr="00A828E2">
              <w:rPr>
                <w:sz w:val="24"/>
                <w:szCs w:val="24"/>
              </w:rPr>
              <w:t>Raport klasyfikacyjny</w:t>
            </w:r>
            <w:bookmarkEnd w:id="53"/>
          </w:p>
        </w:tc>
      </w:tr>
    </w:tbl>
    <w:tbl>
      <w:tblPr>
        <w:tblStyle w:val="TableContemporary"/>
        <w:tblW w:w="7640" w:type="dxa"/>
        <w:tblLook w:val="04A0" w:firstRow="1" w:lastRow="0" w:firstColumn="1" w:lastColumn="0" w:noHBand="0" w:noVBand="1"/>
      </w:tblPr>
      <w:tblGrid>
        <w:gridCol w:w="998"/>
        <w:gridCol w:w="2840"/>
        <w:gridCol w:w="1048"/>
        <w:gridCol w:w="960"/>
        <w:gridCol w:w="960"/>
        <w:gridCol w:w="960"/>
      </w:tblGrid>
      <w:tr w:rsidR="00123864" w14:paraId="1BFA1EF5" w14:textId="77777777" w:rsidTr="00AC0EB1">
        <w:trPr>
          <w:cnfStyle w:val="100000000000" w:firstRow="1" w:lastRow="0" w:firstColumn="0" w:lastColumn="0" w:oddVBand="0" w:evenVBand="0" w:oddHBand="0" w:evenHBand="0" w:firstRowFirstColumn="0" w:firstRowLastColumn="0" w:lastRowFirstColumn="0" w:lastRowLastColumn="0"/>
          <w:trHeight w:val="300"/>
        </w:trPr>
        <w:tc>
          <w:tcPr>
            <w:tcW w:w="960" w:type="dxa"/>
            <w:noWrap/>
            <w:hideMark/>
          </w:tcPr>
          <w:p w14:paraId="5896BBF5" w14:textId="77777777" w:rsidR="00123864" w:rsidRPr="00123864" w:rsidRDefault="00123864">
            <w:pPr>
              <w:rPr>
                <w:rFonts w:ascii="Calibri" w:hAnsi="Calibri" w:cs="Calibri"/>
                <w:color w:val="000000"/>
                <w:sz w:val="22"/>
                <w:szCs w:val="22"/>
                <w:lang w:val="en-GB" w:eastAsia="en-GB"/>
              </w:rPr>
            </w:pPr>
            <w:r w:rsidRPr="00123864">
              <w:rPr>
                <w:rFonts w:ascii="Calibri" w:hAnsi="Calibri" w:cs="Calibri"/>
                <w:color w:val="000000"/>
                <w:sz w:val="22"/>
                <w:szCs w:val="22"/>
                <w:lang w:val="en-GB"/>
              </w:rPr>
              <w:t>class</w:t>
            </w:r>
          </w:p>
        </w:tc>
        <w:tc>
          <w:tcPr>
            <w:tcW w:w="2840" w:type="dxa"/>
            <w:noWrap/>
            <w:hideMark/>
          </w:tcPr>
          <w:p w14:paraId="29B593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name</w:t>
            </w:r>
          </w:p>
        </w:tc>
        <w:tc>
          <w:tcPr>
            <w:tcW w:w="960" w:type="dxa"/>
            <w:noWrap/>
            <w:hideMark/>
          </w:tcPr>
          <w:p w14:paraId="35D78B0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precision</w:t>
            </w:r>
          </w:p>
        </w:tc>
        <w:tc>
          <w:tcPr>
            <w:tcW w:w="960" w:type="dxa"/>
            <w:noWrap/>
            <w:hideMark/>
          </w:tcPr>
          <w:p w14:paraId="28FC76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recall</w:t>
            </w:r>
          </w:p>
        </w:tc>
        <w:tc>
          <w:tcPr>
            <w:tcW w:w="960" w:type="dxa"/>
            <w:noWrap/>
            <w:hideMark/>
          </w:tcPr>
          <w:p w14:paraId="784A0F5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f1-score</w:t>
            </w:r>
          </w:p>
        </w:tc>
        <w:tc>
          <w:tcPr>
            <w:tcW w:w="960" w:type="dxa"/>
            <w:noWrap/>
            <w:hideMark/>
          </w:tcPr>
          <w:p w14:paraId="4C3B5A0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upport</w:t>
            </w:r>
          </w:p>
        </w:tc>
      </w:tr>
      <w:tr w:rsidR="00123864" w14:paraId="2869156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58251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w:t>
            </w:r>
          </w:p>
        </w:tc>
        <w:tc>
          <w:tcPr>
            <w:tcW w:w="2840" w:type="dxa"/>
            <w:noWrap/>
            <w:hideMark/>
          </w:tcPr>
          <w:p w14:paraId="536A6F73"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peed limit (20km/h)</w:t>
            </w:r>
          </w:p>
        </w:tc>
        <w:tc>
          <w:tcPr>
            <w:tcW w:w="960" w:type="dxa"/>
            <w:noWrap/>
            <w:hideMark/>
          </w:tcPr>
          <w:p w14:paraId="354271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88</w:t>
            </w:r>
          </w:p>
        </w:tc>
        <w:tc>
          <w:tcPr>
            <w:tcW w:w="960" w:type="dxa"/>
            <w:noWrap/>
            <w:hideMark/>
          </w:tcPr>
          <w:p w14:paraId="511017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5F63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73809F3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607E8A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26756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2840" w:type="dxa"/>
            <w:noWrap/>
            <w:hideMark/>
          </w:tcPr>
          <w:p w14:paraId="317DBC2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30km/h) </w:t>
            </w:r>
          </w:p>
        </w:tc>
        <w:tc>
          <w:tcPr>
            <w:tcW w:w="960" w:type="dxa"/>
            <w:noWrap/>
            <w:hideMark/>
          </w:tcPr>
          <w:p w14:paraId="3FA6FA2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3D7A4E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2DDF9A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8BE4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247666C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8754C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w:t>
            </w:r>
          </w:p>
        </w:tc>
        <w:tc>
          <w:tcPr>
            <w:tcW w:w="2840" w:type="dxa"/>
            <w:noWrap/>
            <w:hideMark/>
          </w:tcPr>
          <w:p w14:paraId="16FDD71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50km/h) </w:t>
            </w:r>
          </w:p>
        </w:tc>
        <w:tc>
          <w:tcPr>
            <w:tcW w:w="960" w:type="dxa"/>
            <w:noWrap/>
            <w:hideMark/>
          </w:tcPr>
          <w:p w14:paraId="23310C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C0571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D8D1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4DEDA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50</w:t>
            </w:r>
          </w:p>
        </w:tc>
      </w:tr>
      <w:tr w:rsidR="00123864" w14:paraId="29690B3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D517F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w:t>
            </w:r>
          </w:p>
        </w:tc>
        <w:tc>
          <w:tcPr>
            <w:tcW w:w="2840" w:type="dxa"/>
            <w:noWrap/>
            <w:hideMark/>
          </w:tcPr>
          <w:p w14:paraId="6A90E16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60km/h) </w:t>
            </w:r>
          </w:p>
        </w:tc>
        <w:tc>
          <w:tcPr>
            <w:tcW w:w="960" w:type="dxa"/>
            <w:noWrap/>
            <w:hideMark/>
          </w:tcPr>
          <w:p w14:paraId="532481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A868F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72A34F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93DF8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7487B67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DDFE24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w:t>
            </w:r>
          </w:p>
        </w:tc>
        <w:tc>
          <w:tcPr>
            <w:tcW w:w="2840" w:type="dxa"/>
            <w:noWrap/>
            <w:hideMark/>
          </w:tcPr>
          <w:p w14:paraId="50F9429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70km/h) </w:t>
            </w:r>
          </w:p>
        </w:tc>
        <w:tc>
          <w:tcPr>
            <w:tcW w:w="960" w:type="dxa"/>
            <w:noWrap/>
            <w:hideMark/>
          </w:tcPr>
          <w:p w14:paraId="057D8C6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801F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A47B07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B4A18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42E80F5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57057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5</w:t>
            </w:r>
          </w:p>
        </w:tc>
        <w:tc>
          <w:tcPr>
            <w:tcW w:w="2840" w:type="dxa"/>
            <w:noWrap/>
            <w:hideMark/>
          </w:tcPr>
          <w:p w14:paraId="11DB0E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80km/h) </w:t>
            </w:r>
          </w:p>
        </w:tc>
        <w:tc>
          <w:tcPr>
            <w:tcW w:w="960" w:type="dxa"/>
            <w:noWrap/>
            <w:hideMark/>
          </w:tcPr>
          <w:p w14:paraId="1BC01FD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91AD8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BBFA8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D85D92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30</w:t>
            </w:r>
          </w:p>
        </w:tc>
      </w:tr>
      <w:tr w:rsidR="00123864" w14:paraId="210CA0A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5BA1981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w:t>
            </w:r>
          </w:p>
        </w:tc>
        <w:tc>
          <w:tcPr>
            <w:tcW w:w="2840" w:type="dxa"/>
            <w:noWrap/>
            <w:hideMark/>
          </w:tcPr>
          <w:p w14:paraId="615433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speed limit (80km/h) </w:t>
            </w:r>
          </w:p>
        </w:tc>
        <w:tc>
          <w:tcPr>
            <w:tcW w:w="960" w:type="dxa"/>
            <w:noWrap/>
            <w:hideMark/>
          </w:tcPr>
          <w:p w14:paraId="7653EE9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F56D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E74B7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E9DA69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50D9B470"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7C7D2B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w:t>
            </w:r>
          </w:p>
        </w:tc>
        <w:tc>
          <w:tcPr>
            <w:tcW w:w="2840" w:type="dxa"/>
            <w:noWrap/>
            <w:hideMark/>
          </w:tcPr>
          <w:p w14:paraId="68F6A90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00km/h) </w:t>
            </w:r>
          </w:p>
        </w:tc>
        <w:tc>
          <w:tcPr>
            <w:tcW w:w="960" w:type="dxa"/>
            <w:noWrap/>
            <w:hideMark/>
          </w:tcPr>
          <w:p w14:paraId="59BEEA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C4566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D8753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A0BF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5FAA27C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AEC17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8</w:t>
            </w:r>
          </w:p>
        </w:tc>
        <w:tc>
          <w:tcPr>
            <w:tcW w:w="2840" w:type="dxa"/>
            <w:noWrap/>
            <w:hideMark/>
          </w:tcPr>
          <w:p w14:paraId="5E443DE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20km/h) </w:t>
            </w:r>
          </w:p>
        </w:tc>
        <w:tc>
          <w:tcPr>
            <w:tcW w:w="960" w:type="dxa"/>
            <w:noWrap/>
            <w:hideMark/>
          </w:tcPr>
          <w:p w14:paraId="7B0695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6A1B1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218F4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6824BF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21FB572C"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DC451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w:t>
            </w:r>
          </w:p>
        </w:tc>
        <w:tc>
          <w:tcPr>
            <w:tcW w:w="2840" w:type="dxa"/>
            <w:noWrap/>
            <w:hideMark/>
          </w:tcPr>
          <w:p w14:paraId="0F78CB9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
        </w:tc>
        <w:tc>
          <w:tcPr>
            <w:tcW w:w="960" w:type="dxa"/>
            <w:noWrap/>
            <w:hideMark/>
          </w:tcPr>
          <w:p w14:paraId="28280D8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39B65B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9A9C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57419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5461F85B"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24BEF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0</w:t>
            </w:r>
          </w:p>
        </w:tc>
        <w:tc>
          <w:tcPr>
            <w:tcW w:w="2840" w:type="dxa"/>
            <w:noWrap/>
            <w:hideMark/>
          </w:tcPr>
          <w:p w14:paraId="76283F4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veh over 3.5 tons </w:t>
            </w:r>
          </w:p>
        </w:tc>
        <w:tc>
          <w:tcPr>
            <w:tcW w:w="960" w:type="dxa"/>
            <w:noWrap/>
            <w:hideMark/>
          </w:tcPr>
          <w:p w14:paraId="01106CA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23E3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EB147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27C44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5875D49A"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4D819E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1</w:t>
            </w:r>
          </w:p>
        </w:tc>
        <w:tc>
          <w:tcPr>
            <w:tcW w:w="2840" w:type="dxa"/>
            <w:noWrap/>
            <w:hideMark/>
          </w:tcPr>
          <w:p w14:paraId="00A71CC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ight-of-way at intersection </w:t>
            </w:r>
          </w:p>
        </w:tc>
        <w:tc>
          <w:tcPr>
            <w:tcW w:w="960" w:type="dxa"/>
            <w:noWrap/>
            <w:hideMark/>
          </w:tcPr>
          <w:p w14:paraId="2608CB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A769DD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3924BD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E7423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0</w:t>
            </w:r>
          </w:p>
        </w:tc>
      </w:tr>
      <w:tr w:rsidR="00123864" w14:paraId="242DD030"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B6A09B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w:t>
            </w:r>
          </w:p>
        </w:tc>
        <w:tc>
          <w:tcPr>
            <w:tcW w:w="2840" w:type="dxa"/>
            <w:noWrap/>
            <w:hideMark/>
          </w:tcPr>
          <w:p w14:paraId="6E02746F"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riority road </w:t>
            </w:r>
          </w:p>
        </w:tc>
        <w:tc>
          <w:tcPr>
            <w:tcW w:w="960" w:type="dxa"/>
            <w:noWrap/>
            <w:hideMark/>
          </w:tcPr>
          <w:p w14:paraId="6F39BBC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4E6ED3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A26F1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30EA7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6E42D38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C9894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3</w:t>
            </w:r>
          </w:p>
        </w:tc>
        <w:tc>
          <w:tcPr>
            <w:tcW w:w="2840" w:type="dxa"/>
            <w:noWrap/>
            <w:hideMark/>
          </w:tcPr>
          <w:p w14:paraId="547E707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Yield </w:t>
            </w:r>
          </w:p>
        </w:tc>
        <w:tc>
          <w:tcPr>
            <w:tcW w:w="960" w:type="dxa"/>
            <w:noWrap/>
            <w:hideMark/>
          </w:tcPr>
          <w:p w14:paraId="11AE6A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43992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5667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CC78B9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75B8080D"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BAD5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4</w:t>
            </w:r>
          </w:p>
        </w:tc>
        <w:tc>
          <w:tcPr>
            <w:tcW w:w="2840" w:type="dxa"/>
            <w:noWrap/>
            <w:hideMark/>
          </w:tcPr>
          <w:p w14:paraId="5E90795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top </w:t>
            </w:r>
          </w:p>
        </w:tc>
        <w:tc>
          <w:tcPr>
            <w:tcW w:w="960" w:type="dxa"/>
            <w:noWrap/>
            <w:hideMark/>
          </w:tcPr>
          <w:p w14:paraId="678C94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732FA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B11F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B16D3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68E4330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019D6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w:t>
            </w:r>
          </w:p>
        </w:tc>
        <w:tc>
          <w:tcPr>
            <w:tcW w:w="2840" w:type="dxa"/>
            <w:noWrap/>
            <w:hideMark/>
          </w:tcPr>
          <w:p w14:paraId="6A440F9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vehicles </w:t>
            </w:r>
          </w:p>
        </w:tc>
        <w:tc>
          <w:tcPr>
            <w:tcW w:w="960" w:type="dxa"/>
            <w:noWrap/>
            <w:hideMark/>
          </w:tcPr>
          <w:p w14:paraId="501778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F7247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E3F3B4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AD0D76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758B7AA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5867EC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6</w:t>
            </w:r>
          </w:p>
        </w:tc>
        <w:tc>
          <w:tcPr>
            <w:tcW w:w="2840" w:type="dxa"/>
            <w:noWrap/>
            <w:hideMark/>
          </w:tcPr>
          <w:p w14:paraId="63B9FC4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Veh &gt; 3.5 tons prohibited </w:t>
            </w:r>
          </w:p>
        </w:tc>
        <w:tc>
          <w:tcPr>
            <w:tcW w:w="960" w:type="dxa"/>
            <w:noWrap/>
            <w:hideMark/>
          </w:tcPr>
          <w:p w14:paraId="710FBF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4309D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81937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6BD30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9395412"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2ED1A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7</w:t>
            </w:r>
          </w:p>
        </w:tc>
        <w:tc>
          <w:tcPr>
            <w:tcW w:w="2840" w:type="dxa"/>
            <w:noWrap/>
            <w:hideMark/>
          </w:tcPr>
          <w:p w14:paraId="5D22802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entry </w:t>
            </w:r>
          </w:p>
        </w:tc>
        <w:tc>
          <w:tcPr>
            <w:tcW w:w="960" w:type="dxa"/>
            <w:noWrap/>
            <w:hideMark/>
          </w:tcPr>
          <w:p w14:paraId="0F9B3BD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152EE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592F2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16ACCA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0</w:t>
            </w:r>
          </w:p>
        </w:tc>
      </w:tr>
      <w:tr w:rsidR="00123864" w14:paraId="41F786E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75AFB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w:t>
            </w:r>
          </w:p>
        </w:tc>
        <w:tc>
          <w:tcPr>
            <w:tcW w:w="2840" w:type="dxa"/>
            <w:noWrap/>
            <w:hideMark/>
          </w:tcPr>
          <w:p w14:paraId="0873EEB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eneral caution </w:t>
            </w:r>
          </w:p>
        </w:tc>
        <w:tc>
          <w:tcPr>
            <w:tcW w:w="960" w:type="dxa"/>
            <w:noWrap/>
            <w:hideMark/>
          </w:tcPr>
          <w:p w14:paraId="629A725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208D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2DDAABA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8F8F5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4C37D0F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0058A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9</w:t>
            </w:r>
          </w:p>
        </w:tc>
        <w:tc>
          <w:tcPr>
            <w:tcW w:w="2840" w:type="dxa"/>
            <w:noWrap/>
            <w:hideMark/>
          </w:tcPr>
          <w:p w14:paraId="3856436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left </w:t>
            </w:r>
          </w:p>
        </w:tc>
        <w:tc>
          <w:tcPr>
            <w:tcW w:w="960" w:type="dxa"/>
            <w:noWrap/>
            <w:hideMark/>
          </w:tcPr>
          <w:p w14:paraId="6065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791C6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8917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C56E2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CAB25EC"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59A9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lastRenderedPageBreak/>
              <w:t>20</w:t>
            </w:r>
          </w:p>
        </w:tc>
        <w:tc>
          <w:tcPr>
            <w:tcW w:w="2840" w:type="dxa"/>
            <w:noWrap/>
            <w:hideMark/>
          </w:tcPr>
          <w:p w14:paraId="4EB8CB1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right </w:t>
            </w:r>
          </w:p>
        </w:tc>
        <w:tc>
          <w:tcPr>
            <w:tcW w:w="960" w:type="dxa"/>
            <w:noWrap/>
            <w:hideMark/>
          </w:tcPr>
          <w:p w14:paraId="2255301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922B5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39227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190B2C3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9C1F4C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2CDAAB9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w:t>
            </w:r>
          </w:p>
        </w:tc>
        <w:tc>
          <w:tcPr>
            <w:tcW w:w="2840" w:type="dxa"/>
            <w:noWrap/>
            <w:hideMark/>
          </w:tcPr>
          <w:p w14:paraId="5BF4DBE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ouble curve </w:t>
            </w:r>
          </w:p>
        </w:tc>
        <w:tc>
          <w:tcPr>
            <w:tcW w:w="960" w:type="dxa"/>
            <w:noWrap/>
            <w:hideMark/>
          </w:tcPr>
          <w:p w14:paraId="5BA4FAE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633AE6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5ACBA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E7A6D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49D3CD27"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0D863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2</w:t>
            </w:r>
          </w:p>
        </w:tc>
        <w:tc>
          <w:tcPr>
            <w:tcW w:w="2840" w:type="dxa"/>
            <w:noWrap/>
            <w:hideMark/>
          </w:tcPr>
          <w:p w14:paraId="5869B8C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umpy road </w:t>
            </w:r>
          </w:p>
        </w:tc>
        <w:tc>
          <w:tcPr>
            <w:tcW w:w="960" w:type="dxa"/>
            <w:noWrap/>
            <w:hideMark/>
          </w:tcPr>
          <w:p w14:paraId="6AE2DF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CA3E0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5E39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183F2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5C4F147D"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D7227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3</w:t>
            </w:r>
          </w:p>
        </w:tc>
        <w:tc>
          <w:tcPr>
            <w:tcW w:w="2840" w:type="dxa"/>
            <w:noWrap/>
            <w:hideMark/>
          </w:tcPr>
          <w:p w14:paraId="7F67633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lippery road </w:t>
            </w:r>
          </w:p>
        </w:tc>
        <w:tc>
          <w:tcPr>
            <w:tcW w:w="960" w:type="dxa"/>
            <w:noWrap/>
            <w:hideMark/>
          </w:tcPr>
          <w:p w14:paraId="3C562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13D898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0D1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3B057B1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FC7B87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0D1ED0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4</w:t>
            </w:r>
          </w:p>
        </w:tc>
        <w:tc>
          <w:tcPr>
            <w:tcW w:w="2840" w:type="dxa"/>
            <w:noWrap/>
            <w:hideMark/>
          </w:tcPr>
          <w:p w14:paraId="707F1B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narrows on the right </w:t>
            </w:r>
          </w:p>
        </w:tc>
        <w:tc>
          <w:tcPr>
            <w:tcW w:w="960" w:type="dxa"/>
            <w:noWrap/>
            <w:hideMark/>
          </w:tcPr>
          <w:p w14:paraId="5759934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2732F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7F0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C687E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3C9695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BFCEA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5</w:t>
            </w:r>
          </w:p>
        </w:tc>
        <w:tc>
          <w:tcPr>
            <w:tcW w:w="2840" w:type="dxa"/>
            <w:noWrap/>
            <w:hideMark/>
          </w:tcPr>
          <w:p w14:paraId="10C5A34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work </w:t>
            </w:r>
          </w:p>
        </w:tc>
        <w:tc>
          <w:tcPr>
            <w:tcW w:w="960" w:type="dxa"/>
            <w:noWrap/>
            <w:hideMark/>
          </w:tcPr>
          <w:p w14:paraId="0915E67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837068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62020B5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37AA9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70EE50E5"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0DAF3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6</w:t>
            </w:r>
          </w:p>
        </w:tc>
        <w:tc>
          <w:tcPr>
            <w:tcW w:w="2840" w:type="dxa"/>
            <w:noWrap/>
            <w:hideMark/>
          </w:tcPr>
          <w:p w14:paraId="5AC672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raffic signals </w:t>
            </w:r>
          </w:p>
        </w:tc>
        <w:tc>
          <w:tcPr>
            <w:tcW w:w="960" w:type="dxa"/>
            <w:noWrap/>
            <w:hideMark/>
          </w:tcPr>
          <w:p w14:paraId="0A2E2E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28BCFDD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563DF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3925C5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0</w:t>
            </w:r>
          </w:p>
        </w:tc>
      </w:tr>
      <w:tr w:rsidR="00123864" w14:paraId="53BC283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1A2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w:t>
            </w:r>
          </w:p>
        </w:tc>
        <w:tc>
          <w:tcPr>
            <w:tcW w:w="2840" w:type="dxa"/>
            <w:noWrap/>
            <w:hideMark/>
          </w:tcPr>
          <w:p w14:paraId="4CF257D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edestrians </w:t>
            </w:r>
          </w:p>
        </w:tc>
        <w:tc>
          <w:tcPr>
            <w:tcW w:w="960" w:type="dxa"/>
            <w:noWrap/>
            <w:hideMark/>
          </w:tcPr>
          <w:p w14:paraId="082111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7A08FE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65BCA8B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11A0752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08B482A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460DE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8</w:t>
            </w:r>
          </w:p>
        </w:tc>
        <w:tc>
          <w:tcPr>
            <w:tcW w:w="2840" w:type="dxa"/>
            <w:noWrap/>
            <w:hideMark/>
          </w:tcPr>
          <w:p w14:paraId="4335E79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Children crossing </w:t>
            </w:r>
          </w:p>
        </w:tc>
        <w:tc>
          <w:tcPr>
            <w:tcW w:w="960" w:type="dxa"/>
            <w:noWrap/>
            <w:hideMark/>
          </w:tcPr>
          <w:p w14:paraId="06023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D5607C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875E2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7BF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6C8571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0040E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9</w:t>
            </w:r>
          </w:p>
        </w:tc>
        <w:tc>
          <w:tcPr>
            <w:tcW w:w="2840" w:type="dxa"/>
            <w:noWrap/>
            <w:hideMark/>
          </w:tcPr>
          <w:p w14:paraId="06B82CF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icycles crossing </w:t>
            </w:r>
          </w:p>
        </w:tc>
        <w:tc>
          <w:tcPr>
            <w:tcW w:w="960" w:type="dxa"/>
            <w:noWrap/>
            <w:hideMark/>
          </w:tcPr>
          <w:p w14:paraId="62A26B9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0C06EBA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08B57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7CA526A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746EA9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EC105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0</w:t>
            </w:r>
          </w:p>
        </w:tc>
        <w:tc>
          <w:tcPr>
            <w:tcW w:w="2840" w:type="dxa"/>
            <w:noWrap/>
            <w:hideMark/>
          </w:tcPr>
          <w:p w14:paraId="3DF780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Beware of ice/snow</w:t>
            </w:r>
          </w:p>
        </w:tc>
        <w:tc>
          <w:tcPr>
            <w:tcW w:w="960" w:type="dxa"/>
            <w:noWrap/>
            <w:hideMark/>
          </w:tcPr>
          <w:p w14:paraId="5B0E4A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4E538C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w:t>
            </w:r>
          </w:p>
        </w:tc>
        <w:tc>
          <w:tcPr>
            <w:tcW w:w="960" w:type="dxa"/>
            <w:noWrap/>
            <w:hideMark/>
          </w:tcPr>
          <w:p w14:paraId="763F8A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EABFE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F0937D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6A2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1</w:t>
            </w:r>
          </w:p>
        </w:tc>
        <w:tc>
          <w:tcPr>
            <w:tcW w:w="2840" w:type="dxa"/>
            <w:noWrap/>
            <w:hideMark/>
          </w:tcPr>
          <w:p w14:paraId="09BAB81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ild animals crossing </w:t>
            </w:r>
          </w:p>
        </w:tc>
        <w:tc>
          <w:tcPr>
            <w:tcW w:w="960" w:type="dxa"/>
            <w:noWrap/>
            <w:hideMark/>
          </w:tcPr>
          <w:p w14:paraId="5B34F1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11FC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FEC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666564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3C857EA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FB0F11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2</w:t>
            </w:r>
          </w:p>
        </w:tc>
        <w:tc>
          <w:tcPr>
            <w:tcW w:w="2840" w:type="dxa"/>
            <w:noWrap/>
            <w:hideMark/>
          </w:tcPr>
          <w:p w14:paraId="021E47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speed + passing limits </w:t>
            </w:r>
          </w:p>
        </w:tc>
        <w:tc>
          <w:tcPr>
            <w:tcW w:w="960" w:type="dxa"/>
            <w:noWrap/>
            <w:hideMark/>
          </w:tcPr>
          <w:p w14:paraId="5EB4E5F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CE685C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2A60BD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721F3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33423375"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857F05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3</w:t>
            </w:r>
          </w:p>
        </w:tc>
        <w:tc>
          <w:tcPr>
            <w:tcW w:w="2840" w:type="dxa"/>
            <w:noWrap/>
            <w:hideMark/>
          </w:tcPr>
          <w:p w14:paraId="10ACB5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right ahead </w:t>
            </w:r>
          </w:p>
        </w:tc>
        <w:tc>
          <w:tcPr>
            <w:tcW w:w="960" w:type="dxa"/>
            <w:noWrap/>
            <w:hideMark/>
          </w:tcPr>
          <w:p w14:paraId="4CB3B6B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5766F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B9562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FC39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4727B65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DBCDC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4</w:t>
            </w:r>
          </w:p>
        </w:tc>
        <w:tc>
          <w:tcPr>
            <w:tcW w:w="2840" w:type="dxa"/>
            <w:noWrap/>
            <w:hideMark/>
          </w:tcPr>
          <w:p w14:paraId="2150FDA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left ahead </w:t>
            </w:r>
          </w:p>
        </w:tc>
        <w:tc>
          <w:tcPr>
            <w:tcW w:w="960" w:type="dxa"/>
            <w:noWrap/>
            <w:hideMark/>
          </w:tcPr>
          <w:p w14:paraId="3B201A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9A2C63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49B77D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52162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14A5481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98B3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5</w:t>
            </w:r>
          </w:p>
        </w:tc>
        <w:tc>
          <w:tcPr>
            <w:tcW w:w="2840" w:type="dxa"/>
            <w:noWrap/>
            <w:hideMark/>
          </w:tcPr>
          <w:p w14:paraId="4DBEDC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Ahead only </w:t>
            </w:r>
          </w:p>
        </w:tc>
        <w:tc>
          <w:tcPr>
            <w:tcW w:w="960" w:type="dxa"/>
            <w:noWrap/>
            <w:hideMark/>
          </w:tcPr>
          <w:p w14:paraId="2E22C1E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75F50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64661F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5291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7B2452E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3CB9BF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w:t>
            </w:r>
          </w:p>
        </w:tc>
        <w:tc>
          <w:tcPr>
            <w:tcW w:w="2840" w:type="dxa"/>
            <w:noWrap/>
            <w:hideMark/>
          </w:tcPr>
          <w:p w14:paraId="552BCF2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right </w:t>
            </w:r>
          </w:p>
        </w:tc>
        <w:tc>
          <w:tcPr>
            <w:tcW w:w="960" w:type="dxa"/>
            <w:noWrap/>
            <w:hideMark/>
          </w:tcPr>
          <w:p w14:paraId="0CB7561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06DEC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0D02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22406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612694E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B8CA5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7</w:t>
            </w:r>
          </w:p>
        </w:tc>
        <w:tc>
          <w:tcPr>
            <w:tcW w:w="2840" w:type="dxa"/>
            <w:noWrap/>
            <w:hideMark/>
          </w:tcPr>
          <w:p w14:paraId="1DB44F0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left </w:t>
            </w:r>
          </w:p>
        </w:tc>
        <w:tc>
          <w:tcPr>
            <w:tcW w:w="960" w:type="dxa"/>
            <w:noWrap/>
            <w:hideMark/>
          </w:tcPr>
          <w:p w14:paraId="2947702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A5F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E0D70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4A3F62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757A4AE8"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02B22E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8</w:t>
            </w:r>
          </w:p>
        </w:tc>
        <w:tc>
          <w:tcPr>
            <w:tcW w:w="2840" w:type="dxa"/>
            <w:noWrap/>
            <w:hideMark/>
          </w:tcPr>
          <w:p w14:paraId="31E5FE1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right </w:t>
            </w:r>
          </w:p>
        </w:tc>
        <w:tc>
          <w:tcPr>
            <w:tcW w:w="960" w:type="dxa"/>
            <w:noWrap/>
            <w:hideMark/>
          </w:tcPr>
          <w:p w14:paraId="5F515E7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FA2F31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953D7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081FAA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072EB50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F98AF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w:t>
            </w:r>
          </w:p>
        </w:tc>
        <w:tc>
          <w:tcPr>
            <w:tcW w:w="2840" w:type="dxa"/>
            <w:noWrap/>
            <w:hideMark/>
          </w:tcPr>
          <w:p w14:paraId="4F9F048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left </w:t>
            </w:r>
          </w:p>
        </w:tc>
        <w:tc>
          <w:tcPr>
            <w:tcW w:w="960" w:type="dxa"/>
            <w:noWrap/>
            <w:hideMark/>
          </w:tcPr>
          <w:p w14:paraId="227E84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AB3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F3FB0F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97421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9718C0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5E3CB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0</w:t>
            </w:r>
          </w:p>
        </w:tc>
        <w:tc>
          <w:tcPr>
            <w:tcW w:w="2840" w:type="dxa"/>
            <w:noWrap/>
            <w:hideMark/>
          </w:tcPr>
          <w:p w14:paraId="2F110D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undabout mandatory </w:t>
            </w:r>
          </w:p>
        </w:tc>
        <w:tc>
          <w:tcPr>
            <w:tcW w:w="960" w:type="dxa"/>
            <w:noWrap/>
            <w:hideMark/>
          </w:tcPr>
          <w:p w14:paraId="3C37C3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4256A34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0C2186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012F2A2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FBF0F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4161BF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1</w:t>
            </w:r>
          </w:p>
        </w:tc>
        <w:tc>
          <w:tcPr>
            <w:tcW w:w="2840" w:type="dxa"/>
            <w:noWrap/>
            <w:hideMark/>
          </w:tcPr>
          <w:p w14:paraId="3F3CEC1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no passing </w:t>
            </w:r>
          </w:p>
        </w:tc>
        <w:tc>
          <w:tcPr>
            <w:tcW w:w="960" w:type="dxa"/>
            <w:noWrap/>
            <w:hideMark/>
          </w:tcPr>
          <w:p w14:paraId="1F3A77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0FA584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F1A7E3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66870D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1AC9F63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FAF53B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w:t>
            </w:r>
          </w:p>
        </w:tc>
        <w:tc>
          <w:tcPr>
            <w:tcW w:w="2840" w:type="dxa"/>
            <w:noWrap/>
            <w:hideMark/>
          </w:tcPr>
          <w:p w14:paraId="042C19E2"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End no passing veh &gt; 3.5 tons</w:t>
            </w:r>
          </w:p>
        </w:tc>
        <w:tc>
          <w:tcPr>
            <w:tcW w:w="960" w:type="dxa"/>
            <w:noWrap/>
            <w:hideMark/>
          </w:tcPr>
          <w:p w14:paraId="2AE9AAC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49463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16C4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8EA7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B936C83"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F67EC8"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accuracy</w:t>
            </w:r>
          </w:p>
        </w:tc>
        <w:tc>
          <w:tcPr>
            <w:tcW w:w="2840" w:type="dxa"/>
            <w:noWrap/>
            <w:hideMark/>
          </w:tcPr>
          <w:p w14:paraId="1B6A955A" w14:textId="77777777" w:rsidR="00123864" w:rsidRPr="00123864" w:rsidRDefault="00123864">
            <w:pPr>
              <w:rPr>
                <w:rFonts w:ascii="Calibri" w:hAnsi="Calibri" w:cs="Calibri"/>
                <w:color w:val="000000"/>
                <w:sz w:val="22"/>
                <w:szCs w:val="22"/>
                <w:lang w:val="en-GB"/>
              </w:rPr>
            </w:pPr>
          </w:p>
        </w:tc>
        <w:tc>
          <w:tcPr>
            <w:tcW w:w="960" w:type="dxa"/>
            <w:noWrap/>
            <w:hideMark/>
          </w:tcPr>
          <w:p w14:paraId="62F0573D" w14:textId="77777777" w:rsidR="00123864" w:rsidRPr="00123864" w:rsidRDefault="00123864">
            <w:pPr>
              <w:rPr>
                <w:sz w:val="20"/>
                <w:szCs w:val="20"/>
                <w:lang w:val="en-GB"/>
              </w:rPr>
            </w:pPr>
          </w:p>
        </w:tc>
        <w:tc>
          <w:tcPr>
            <w:tcW w:w="960" w:type="dxa"/>
            <w:noWrap/>
            <w:hideMark/>
          </w:tcPr>
          <w:p w14:paraId="394FAC2E" w14:textId="77777777" w:rsidR="00123864" w:rsidRPr="00123864" w:rsidRDefault="00123864">
            <w:pPr>
              <w:rPr>
                <w:sz w:val="20"/>
                <w:szCs w:val="20"/>
                <w:lang w:val="en-GB"/>
              </w:rPr>
            </w:pPr>
          </w:p>
        </w:tc>
        <w:tc>
          <w:tcPr>
            <w:tcW w:w="960" w:type="dxa"/>
            <w:noWrap/>
            <w:hideMark/>
          </w:tcPr>
          <w:p w14:paraId="408D459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B291E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03</w:t>
            </w:r>
          </w:p>
        </w:tc>
      </w:tr>
      <w:tr w:rsidR="00123864" w14:paraId="1BA09A6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3800" w:type="dxa"/>
            <w:gridSpan w:val="2"/>
            <w:noWrap/>
            <w:hideMark/>
          </w:tcPr>
          <w:p w14:paraId="31B6962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macro avg</w:t>
            </w:r>
          </w:p>
        </w:tc>
        <w:tc>
          <w:tcPr>
            <w:tcW w:w="960" w:type="dxa"/>
            <w:noWrap/>
            <w:hideMark/>
          </w:tcPr>
          <w:p w14:paraId="44AB820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2A920C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5BA6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017C9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r w:rsidR="00123864" w14:paraId="3E6C57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3800" w:type="dxa"/>
            <w:gridSpan w:val="2"/>
            <w:noWrap/>
            <w:hideMark/>
          </w:tcPr>
          <w:p w14:paraId="7B4F85B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weighted avg</w:t>
            </w:r>
          </w:p>
        </w:tc>
        <w:tc>
          <w:tcPr>
            <w:tcW w:w="960" w:type="dxa"/>
            <w:noWrap/>
            <w:hideMark/>
          </w:tcPr>
          <w:p w14:paraId="34C93E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75C90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527B8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FDC38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53946C6C" w14:textId="77777777" w:rsidTr="00A828E2">
        <w:trPr>
          <w:jc w:val="center"/>
        </w:trPr>
        <w:tc>
          <w:tcPr>
            <w:tcW w:w="8495" w:type="dxa"/>
            <w:vAlign w:val="center"/>
          </w:tcPr>
          <w:p w14:paraId="1B958ECF" w14:textId="43B18F98" w:rsidR="00A828E2" w:rsidRDefault="00A828E2" w:rsidP="00123864">
            <w:pPr>
              <w:pStyle w:val="BodyText"/>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t xml:space="preserve">Źródło: </w:t>
            </w:r>
            <w:r w:rsidRPr="00AC0EB1">
              <w:rPr>
                <w:bCs/>
                <w:i/>
                <w:iCs/>
                <w:sz w:val="20"/>
                <w:szCs w:val="20"/>
              </w:rPr>
              <w:t>Opracowanie własne.</w:t>
            </w:r>
          </w:p>
        </w:tc>
      </w:tr>
    </w:tbl>
    <w:p w14:paraId="7471F05F" w14:textId="1944698B" w:rsidR="00E0191D" w:rsidRDefault="00E0191D" w:rsidP="00F55118">
      <w:pPr>
        <w:spacing w:line="360" w:lineRule="auto"/>
        <w:jc w:val="both"/>
      </w:pPr>
    </w:p>
    <w:p w14:paraId="2246F557" w14:textId="3E123E81" w:rsidR="00BA0E26" w:rsidRPr="001C2A47" w:rsidRDefault="004B1911" w:rsidP="005D390B">
      <w:pPr>
        <w:pStyle w:val="BodyText"/>
      </w:pPr>
      <w:r>
        <w:tab/>
        <w:t>W tabeli możemy zauważyć, że w przypadku wszystkich 3 metryk wartości dla poszczególnych klas wahają się między 0.88 a 1.00</w:t>
      </w:r>
      <w:r w:rsidR="00083FD7">
        <w:t>. I</w:t>
      </w:r>
      <w:r>
        <w:t xml:space="preserve">m bliżej wartości jeden tym lepszy wynik. Porównując wartości </w:t>
      </w:r>
      <w:r w:rsidR="00123864">
        <w:t>metryk</w:t>
      </w:r>
      <w:r>
        <w:t xml:space="preserve"> pomiędzy klasami warto spostrzec, że </w:t>
      </w:r>
      <w:r w:rsidR="001435D8">
        <w:t>takie klasy</w:t>
      </w:r>
      <w:r w:rsidR="00123864">
        <w:t xml:space="preserve"> jak limit prędkości do 100 km/h lub znak ustąp pierwszeństwa</w:t>
      </w:r>
      <w:r>
        <w:t xml:space="preserve"> osiągają perfekcyjn</w:t>
      </w:r>
      <w:r w:rsidR="00123864">
        <w:t>e</w:t>
      </w:r>
      <w:r>
        <w:t xml:space="preserve"> wynik</w:t>
      </w:r>
      <w:r w:rsidR="00EB6CED">
        <w:t>i</w:t>
      </w:r>
      <w:r w:rsidR="00123864">
        <w:t xml:space="preserve"> </w:t>
      </w:r>
      <w:r w:rsidR="00EB6CED">
        <w:t>we</w:t>
      </w:r>
      <w:r w:rsidR="00123864">
        <w:t xml:space="preserve"> wszystkich metrykach. </w:t>
      </w:r>
      <w:r w:rsidR="001435D8">
        <w:t xml:space="preserve"> Można zatem założyć, że model bardzo dobrze r</w:t>
      </w:r>
      <w:r w:rsidR="00EB6CED">
        <w:t>a</w:t>
      </w:r>
      <w:r w:rsidR="001435D8">
        <w:t xml:space="preserve">dzi sobie z rozpoznawaniem obrazów należących do takich klas. Są jednak także klasy, gdzie sieć </w:t>
      </w:r>
      <w:r w:rsidR="006D42F3">
        <w:t>popełnia błędy</w:t>
      </w:r>
      <w:r w:rsidR="001435D8">
        <w:t xml:space="preserve">. Jest tak chociażby w przypadku limitu prędkości do 20 km/h, nierównej drogi, uwaga piesi lub uwaga śnieg/lód. Są to klasy, dla których metryka f1 osiągnęła najniższe wartości. W tym wypadku w tabeli widać również, że we wszystkich </w:t>
      </w:r>
      <w:r w:rsidR="001435D8">
        <w:lastRenderedPageBreak/>
        <w:t xml:space="preserve">tych przypadkach </w:t>
      </w:r>
      <w:r w:rsidR="00BA0E26">
        <w:t>support,</w:t>
      </w:r>
      <w:r w:rsidR="001435D8">
        <w:t xml:space="preserve"> czyli liczba obrazów</w:t>
      </w:r>
      <w:r w:rsidR="00BA0E26">
        <w:t xml:space="preserve"> reprezentujących daną klasę,</w:t>
      </w:r>
      <w:r w:rsidR="001435D8">
        <w:t xml:space="preserve"> była dość niska.</w:t>
      </w:r>
      <w:r w:rsidR="00BA0E26">
        <w:t xml:space="preserve"> Warto byłoby się w takim przypadku przyjrzeć, jak rozkłada się liczba źle sklasyfikowanych obrazów </w:t>
      </w:r>
      <w:r w:rsidR="00D2745E">
        <w:t>w podziale na</w:t>
      </w:r>
      <w:r w:rsidR="00BA0E26">
        <w:t xml:space="preserve"> klasy</w:t>
      </w:r>
      <w:r w:rsidR="00083FD7">
        <w:t>. Dodatkowo</w:t>
      </w:r>
      <w:r w:rsidR="00BA0E26">
        <w:t xml:space="preserve"> porówn</w:t>
      </w:r>
      <w:r w:rsidR="00083FD7">
        <w:t>ując to</w:t>
      </w:r>
      <w:r w:rsidR="00BA0E26">
        <w:t xml:space="preserve"> z </w:t>
      </w:r>
      <w:r w:rsidR="00D2745E">
        <w:t xml:space="preserve">całkowitą </w:t>
      </w:r>
      <w:r w:rsidR="00BA0E26">
        <w:t>liczbą obrazów w każdej klasie na których obraz był uczony. Taki rozkład przedstawia rysunek nr 21.</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BA0E26" w14:paraId="2E46235C" w14:textId="77777777" w:rsidTr="00D2745E">
        <w:trPr>
          <w:tblHeader/>
        </w:trPr>
        <w:tc>
          <w:tcPr>
            <w:tcW w:w="8505" w:type="dxa"/>
            <w:vAlign w:val="center"/>
          </w:tcPr>
          <w:p w14:paraId="554AB672" w14:textId="3B7D063E" w:rsidR="00BA0E26" w:rsidRPr="00BA0E26" w:rsidRDefault="00BA0E26" w:rsidP="00BA0E26">
            <w:pPr>
              <w:pStyle w:val="Caption"/>
              <w:jc w:val="center"/>
              <w:rPr>
                <w:sz w:val="24"/>
                <w:szCs w:val="24"/>
              </w:rPr>
            </w:pPr>
            <w:bookmarkStart w:id="54" w:name="_Toc134967483"/>
            <w:r w:rsidRPr="00BA0E26">
              <w:rPr>
                <w:sz w:val="24"/>
                <w:szCs w:val="24"/>
              </w:rPr>
              <w:t xml:space="preserve">Rysunek </w:t>
            </w:r>
            <w:r w:rsidRPr="00BA0E26">
              <w:rPr>
                <w:sz w:val="24"/>
                <w:szCs w:val="24"/>
              </w:rPr>
              <w:fldChar w:fldCharType="begin"/>
            </w:r>
            <w:r w:rsidRPr="00BA0E26">
              <w:rPr>
                <w:sz w:val="24"/>
                <w:szCs w:val="24"/>
              </w:rPr>
              <w:instrText xml:space="preserve"> SEQ Rysunek \* ARABIC </w:instrText>
            </w:r>
            <w:r w:rsidRPr="00BA0E26">
              <w:rPr>
                <w:sz w:val="24"/>
                <w:szCs w:val="24"/>
              </w:rPr>
              <w:fldChar w:fldCharType="separate"/>
            </w:r>
            <w:r w:rsidR="0056160D">
              <w:rPr>
                <w:noProof/>
                <w:sz w:val="24"/>
                <w:szCs w:val="24"/>
              </w:rPr>
              <w:t>21</w:t>
            </w:r>
            <w:r w:rsidRPr="00BA0E26">
              <w:rPr>
                <w:sz w:val="24"/>
                <w:szCs w:val="24"/>
              </w:rPr>
              <w:fldChar w:fldCharType="end"/>
            </w:r>
            <w:r w:rsidRPr="00BA0E26">
              <w:rPr>
                <w:sz w:val="24"/>
                <w:szCs w:val="24"/>
              </w:rPr>
              <w:t>. Rozkład źle sklasyfikowanych obrazów</w:t>
            </w:r>
            <w:bookmarkEnd w:id="54"/>
          </w:p>
        </w:tc>
      </w:tr>
      <w:tr w:rsidR="00BA0E26" w14:paraId="1E40F7A8" w14:textId="77777777" w:rsidTr="00D2745E">
        <w:trPr>
          <w:tblHeader/>
        </w:trPr>
        <w:tc>
          <w:tcPr>
            <w:tcW w:w="8505" w:type="dxa"/>
            <w:vAlign w:val="center"/>
          </w:tcPr>
          <w:p w14:paraId="53C74222" w14:textId="77777777" w:rsidR="00BA0E26" w:rsidRDefault="00BA0E26" w:rsidP="00BA0E26">
            <w:pPr>
              <w:pStyle w:val="BodyText"/>
              <w:jc w:val="center"/>
            </w:pPr>
            <w:r w:rsidRPr="00BA0E26">
              <w:rPr>
                <w:noProof/>
              </w:rPr>
              <w:drawing>
                <wp:inline distT="0" distB="0" distL="0" distR="0" wp14:anchorId="16F70F95" wp14:editId="1F1D9129">
                  <wp:extent cx="5339751" cy="3065727"/>
                  <wp:effectExtent l="0" t="0" r="0" b="1905"/>
                  <wp:docPr id="2000644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4830" name=""/>
                          <pic:cNvPicPr/>
                        </pic:nvPicPr>
                        <pic:blipFill>
                          <a:blip r:embed="rId34"/>
                          <a:stretch>
                            <a:fillRect/>
                          </a:stretch>
                        </pic:blipFill>
                        <pic:spPr>
                          <a:xfrm>
                            <a:off x="0" y="0"/>
                            <a:ext cx="5343138" cy="3067671"/>
                          </a:xfrm>
                          <a:prstGeom prst="rect">
                            <a:avLst/>
                          </a:prstGeom>
                        </pic:spPr>
                      </pic:pic>
                    </a:graphicData>
                  </a:graphic>
                </wp:inline>
              </w:drawing>
            </w:r>
          </w:p>
        </w:tc>
      </w:tr>
      <w:tr w:rsidR="00BA0E26" w14:paraId="1AD2759F" w14:textId="77777777" w:rsidTr="00D2745E">
        <w:trPr>
          <w:tblHeader/>
        </w:trPr>
        <w:tc>
          <w:tcPr>
            <w:tcW w:w="8505" w:type="dxa"/>
            <w:vAlign w:val="center"/>
          </w:tcPr>
          <w:p w14:paraId="3D69B1B0" w14:textId="77777777" w:rsidR="00BA0E26" w:rsidRDefault="00BA0E26" w:rsidP="00BA0E26">
            <w:pPr>
              <w:pStyle w:val="BodyText"/>
              <w:keepNext/>
              <w:jc w:val="center"/>
            </w:pPr>
            <w:r w:rsidRPr="00B03B53">
              <w:rPr>
                <w:b/>
                <w:sz w:val="20"/>
                <w:szCs w:val="20"/>
              </w:rPr>
              <w:t xml:space="preserve">Źródło: </w:t>
            </w:r>
            <w:r w:rsidRPr="00AC0EB1">
              <w:rPr>
                <w:bCs/>
                <w:i/>
                <w:iCs/>
                <w:sz w:val="20"/>
                <w:szCs w:val="20"/>
              </w:rPr>
              <w:t>Opracowanie własne.</w:t>
            </w:r>
          </w:p>
        </w:tc>
      </w:tr>
    </w:tbl>
    <w:p w14:paraId="0E5452E6" w14:textId="77777777" w:rsidR="00545456" w:rsidRDefault="00BA0E26" w:rsidP="005D390B">
      <w:pPr>
        <w:pStyle w:val="BodyText"/>
      </w:pPr>
      <w:r>
        <w:tab/>
      </w:r>
    </w:p>
    <w:p w14:paraId="4BCA20E5" w14:textId="35EE05F4" w:rsidR="005D390B" w:rsidRDefault="00054FEE" w:rsidP="005D390B">
      <w:pPr>
        <w:pStyle w:val="BodyText"/>
      </w:pPr>
      <w:r>
        <w:tab/>
      </w:r>
      <w:r w:rsidR="00BA0E26">
        <w:t>Po lewej stronie wykresu znajduję się skala odnosząca się do błękitnych słupków, pokazujących liczbę źle sklasyfikowanych obrazów. Natomiast po prawej stronie umiejscowiona jest druga skala dotycząca szarej linii, odpowiadającej za liczbę obrazów, na których model był uczony. W większości przypadków liczba źle sklasyfikowanych obrazów nie była większa niż 5.</w:t>
      </w:r>
      <w:r w:rsidR="00817E81">
        <w:t xml:space="preserve"> Ciekawym przypadkiem jest klasa pierwsza</w:t>
      </w:r>
      <w:r w:rsidR="00083FD7">
        <w:t xml:space="preserve"> (ograniczenie</w:t>
      </w:r>
      <w:r w:rsidR="00817E81">
        <w:t xml:space="preserve"> prędkości do 30 km/h</w:t>
      </w:r>
      <w:r w:rsidR="00083FD7">
        <w:t>),</w:t>
      </w:r>
      <w:r w:rsidR="00817E81">
        <w:t xml:space="preserve"> która posiadała bardzo dużo treningowych przykładów</w:t>
      </w:r>
      <w:r w:rsidR="00083FD7">
        <w:t>.</w:t>
      </w:r>
      <w:r w:rsidR="00817E81">
        <w:t xml:space="preserve"> </w:t>
      </w:r>
      <w:r w:rsidR="00083FD7">
        <w:t>M</w:t>
      </w:r>
      <w:r w:rsidR="00817E81">
        <w:t xml:space="preserve">imo to posiada najwięcej źle sklasyfikowanych obrazów, bo aż 18. </w:t>
      </w:r>
      <w:r w:rsidR="005269F9">
        <w:t xml:space="preserve">Spodziewać się można było, że obrazy słabiej reprezentowane będą miały więcej błędnych klasyfikacji. Jednakże warto także </w:t>
      </w:r>
      <w:r w:rsidR="00083FD7">
        <w:t>pamiętać</w:t>
      </w:r>
      <w:r w:rsidR="005269F9">
        <w:t>, że w</w:t>
      </w:r>
      <w:r w:rsidR="00817E81">
        <w:t xml:space="preserve"> skali 720 obrazów testowych daje to około 2,5% przypadków złych predykcji.</w:t>
      </w:r>
      <w:r w:rsidR="005269F9">
        <w:t xml:space="preserve"> Druga pod względem błędnie sklasyfikowanych obrazów jest klasa 23, czyli śliska droga. W jej przypadku liczebności obrazów w zbiorze treningowym jest jedną z najniższych, więc taki wynik nie powinien dziwić. </w:t>
      </w:r>
      <w:r w:rsidR="00A51146">
        <w:t>Jednak</w:t>
      </w:r>
      <w:r w:rsidR="005269F9">
        <w:t xml:space="preserve"> porównując obie wymienione klasy, </w:t>
      </w:r>
      <w:r w:rsidR="00865668">
        <w:t xml:space="preserve">można spostrzec, że w procentowym </w:t>
      </w:r>
      <w:r w:rsidR="00865668">
        <w:lastRenderedPageBreak/>
        <w:t>ujęciu klasa 23 wypada gorzej</w:t>
      </w:r>
      <w:r w:rsidR="00083FD7">
        <w:t>. M</w:t>
      </w:r>
      <w:r w:rsidR="00865668">
        <w:t xml:space="preserve">odel pomylił się na zbiorze testowym w </w:t>
      </w:r>
      <w:r w:rsidR="001F56E1">
        <w:t>aż 8</w:t>
      </w:r>
      <w:r w:rsidR="00865668">
        <w:t xml:space="preserve">% przypadków. </w:t>
      </w:r>
      <w:r w:rsidR="00083FD7">
        <w:t>P</w:t>
      </w:r>
      <w:r w:rsidR="001F56E1">
        <w:t>rocentowy rozkład</w:t>
      </w:r>
      <w:r w:rsidR="00A51146">
        <w:t xml:space="preserve"> poszczególnych</w:t>
      </w:r>
      <w:r w:rsidR="00545456">
        <w:t xml:space="preserve"> błędów</w:t>
      </w:r>
      <w:r w:rsidR="001F56E1">
        <w:t xml:space="preserve"> można zobaczyć na rysunku nr 22.</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F56E1" w14:paraId="44F9372E" w14:textId="77777777" w:rsidTr="00545456">
        <w:trPr>
          <w:tblHeader/>
        </w:trPr>
        <w:tc>
          <w:tcPr>
            <w:tcW w:w="8505" w:type="dxa"/>
            <w:vAlign w:val="center"/>
          </w:tcPr>
          <w:p w14:paraId="6CDF136D" w14:textId="662DA64B" w:rsidR="001F56E1" w:rsidRPr="001F56E1" w:rsidRDefault="001F56E1" w:rsidP="001F56E1">
            <w:pPr>
              <w:pStyle w:val="Caption"/>
              <w:jc w:val="center"/>
              <w:rPr>
                <w:sz w:val="24"/>
                <w:szCs w:val="24"/>
              </w:rPr>
            </w:pPr>
            <w:bookmarkStart w:id="55" w:name="_Toc134967484"/>
            <w:r w:rsidRPr="001F56E1">
              <w:rPr>
                <w:sz w:val="24"/>
                <w:szCs w:val="24"/>
              </w:rPr>
              <w:t xml:space="preserve">Rysunek </w:t>
            </w:r>
            <w:r w:rsidRPr="001F56E1">
              <w:rPr>
                <w:sz w:val="24"/>
                <w:szCs w:val="24"/>
              </w:rPr>
              <w:fldChar w:fldCharType="begin"/>
            </w:r>
            <w:r w:rsidRPr="001F56E1">
              <w:rPr>
                <w:sz w:val="24"/>
                <w:szCs w:val="24"/>
              </w:rPr>
              <w:instrText xml:space="preserve"> SEQ Rysunek \* ARABIC </w:instrText>
            </w:r>
            <w:r w:rsidRPr="001F56E1">
              <w:rPr>
                <w:sz w:val="24"/>
                <w:szCs w:val="24"/>
              </w:rPr>
              <w:fldChar w:fldCharType="separate"/>
            </w:r>
            <w:r w:rsidR="0056160D">
              <w:rPr>
                <w:noProof/>
                <w:sz w:val="24"/>
                <w:szCs w:val="24"/>
              </w:rPr>
              <w:t>22</w:t>
            </w:r>
            <w:r w:rsidRPr="001F56E1">
              <w:rPr>
                <w:sz w:val="24"/>
                <w:szCs w:val="24"/>
              </w:rPr>
              <w:fldChar w:fldCharType="end"/>
            </w:r>
            <w:r w:rsidRPr="001F56E1">
              <w:rPr>
                <w:sz w:val="24"/>
                <w:szCs w:val="24"/>
              </w:rPr>
              <w:t>. Procentowy rozkład źle sklasyfikowanych obrazów</w:t>
            </w:r>
            <w:bookmarkEnd w:id="55"/>
          </w:p>
        </w:tc>
      </w:tr>
      <w:tr w:rsidR="001F56E1" w14:paraId="0EBA9D09" w14:textId="77777777" w:rsidTr="00545456">
        <w:trPr>
          <w:tblHeader/>
        </w:trPr>
        <w:tc>
          <w:tcPr>
            <w:tcW w:w="8505" w:type="dxa"/>
            <w:vAlign w:val="center"/>
          </w:tcPr>
          <w:p w14:paraId="27C6BFD9" w14:textId="31797755" w:rsidR="001F56E1" w:rsidRDefault="001F56E1" w:rsidP="003211CD">
            <w:pPr>
              <w:pStyle w:val="BodyText"/>
              <w:jc w:val="center"/>
            </w:pPr>
            <w:r w:rsidRPr="001F56E1">
              <w:rPr>
                <w:noProof/>
              </w:rPr>
              <w:drawing>
                <wp:inline distT="0" distB="0" distL="0" distR="0" wp14:anchorId="1BE3C090" wp14:editId="123D5076">
                  <wp:extent cx="5309107" cy="3079631"/>
                  <wp:effectExtent l="0" t="0" r="6350" b="6985"/>
                  <wp:docPr id="79160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03814" name=""/>
                          <pic:cNvPicPr/>
                        </pic:nvPicPr>
                        <pic:blipFill>
                          <a:blip r:embed="rId35"/>
                          <a:stretch>
                            <a:fillRect/>
                          </a:stretch>
                        </pic:blipFill>
                        <pic:spPr>
                          <a:xfrm>
                            <a:off x="0" y="0"/>
                            <a:ext cx="5309997" cy="3080147"/>
                          </a:xfrm>
                          <a:prstGeom prst="rect">
                            <a:avLst/>
                          </a:prstGeom>
                        </pic:spPr>
                      </pic:pic>
                    </a:graphicData>
                  </a:graphic>
                </wp:inline>
              </w:drawing>
            </w:r>
          </w:p>
        </w:tc>
      </w:tr>
      <w:tr w:rsidR="001F56E1" w14:paraId="7E465462" w14:textId="77777777" w:rsidTr="00545456">
        <w:trPr>
          <w:tblHeader/>
        </w:trPr>
        <w:tc>
          <w:tcPr>
            <w:tcW w:w="8505" w:type="dxa"/>
            <w:vAlign w:val="center"/>
          </w:tcPr>
          <w:p w14:paraId="28271466" w14:textId="77777777" w:rsidR="001F56E1" w:rsidRDefault="001F56E1"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700F2D43" w14:textId="77777777" w:rsidR="00545456" w:rsidRDefault="00226610" w:rsidP="005D390B">
      <w:pPr>
        <w:pStyle w:val="BodyText"/>
      </w:pPr>
      <w:r>
        <w:tab/>
      </w:r>
    </w:p>
    <w:p w14:paraId="34750760" w14:textId="5C6C8158" w:rsidR="001F56E1" w:rsidRDefault="00545456" w:rsidP="005D390B">
      <w:pPr>
        <w:pStyle w:val="BodyText"/>
      </w:pPr>
      <w:r>
        <w:tab/>
      </w:r>
      <w:r w:rsidR="00226610">
        <w:t>Rysunek nr 22 zdaje się potwierdzać przypuszczenia, że to właśnie klasy z</w:t>
      </w:r>
      <w:r w:rsidR="0076703D">
        <w:t> </w:t>
      </w:r>
      <w:r w:rsidR="00226610">
        <w:t xml:space="preserve">najmniejszymi zbiorami obrazów osiągają relatywnie największy odsetek źle sklasyfikowanych obserwacji. </w:t>
      </w:r>
      <w:r w:rsidR="00DF23E5">
        <w:t>To przypomina o problemie niezbalansowanego zbioru, co było wspominano w rozdziale nr 3, przy okazji opisywania danych. Niestety nie wszystkie znaki posiadały tyle samo obserwacji, dlatego też występuje takie zróżnicowanie pomiędzy klasami.</w:t>
      </w:r>
      <w:r w:rsidR="007F38F9">
        <w:t xml:space="preserve"> Zwiększenie liczby obrazów poprzez ich rozszerzenie na pewno </w:t>
      </w:r>
      <w:r w:rsidR="00083FD7">
        <w:t>pomogło</w:t>
      </w:r>
      <w:r w:rsidR="007F38F9">
        <w:t xml:space="preserve"> sieci lepiej nauczyć się małolicznych klas, jednakże nie wyeliminował</w:t>
      </w:r>
      <w:r w:rsidR="00083FD7">
        <w:t>o</w:t>
      </w:r>
      <w:r w:rsidR="007F38F9">
        <w:t xml:space="preserve"> problemu niezbalansowania.</w:t>
      </w:r>
      <w:r w:rsidR="00421B63">
        <w:t xml:space="preserve"> Dobrym sposobem na zobaczenie, wobec jakich znaków model</w:t>
      </w:r>
      <w:r w:rsidR="00AA5731">
        <w:t xml:space="preserve"> może</w:t>
      </w:r>
      <w:r w:rsidR="00421B63">
        <w:t xml:space="preserve"> by</w:t>
      </w:r>
      <w:r w:rsidR="00AA5731">
        <w:t>ć</w:t>
      </w:r>
      <w:r w:rsidR="00421B63">
        <w:t xml:space="preserve"> stronniczy, jest obejrzeniem pojedynczych przypadków błędnych klasyfikacji.</w:t>
      </w:r>
      <w:r w:rsidR="00FB39C3">
        <w:t xml:space="preserve"> Na rysunku nr 23 można zobaczyć takie przypadki znaków, dla których model źle przypisał etykiety.</w:t>
      </w:r>
      <w:r w:rsidR="005338C3">
        <w:t xml:space="preserve"> Dla części tych przypadków można by zaryzykować </w:t>
      </w:r>
      <w:r w:rsidR="00DC5CB2">
        <w:t>stwierdzenie,</w:t>
      </w:r>
      <w:r w:rsidR="005338C3">
        <w:t xml:space="preserve"> że nawet człowiek miałby problem z rozpoznaniem klasy danego obiektu.</w:t>
      </w:r>
      <w:r w:rsidR="00DC5CB2">
        <w:t xml:space="preserve"> Można też zauważyć czemu dane obrazy zostały źle rozpoznane. Większość z nich jest słabej rozdzielczości.</w:t>
      </w:r>
      <w:r w:rsidR="000729C0">
        <w:t xml:space="preserve"> Na przykład na obrazkach bardzo często powtarza się znak uwaga na lód/śnieg. Model często myli go ze znakami śliska lub nierówna droga. Jest to pewnie </w:t>
      </w:r>
      <w:r w:rsidR="000729C0">
        <w:lastRenderedPageBreak/>
        <w:t>spowodowane bardzo małą rozdzielczością obrazów, przez co przy ich powiększeniu stają się one dla modelu nieczytelne.</w:t>
      </w:r>
      <w:r w:rsidR="00DC5CB2">
        <w:t xml:space="preserve"> Co więcej </w:t>
      </w:r>
      <w:r w:rsidR="00725EC9">
        <w:t>niektóre znaki</w:t>
      </w:r>
      <w:r w:rsidR="00DC5CB2">
        <w:t xml:space="preserve"> są bardzo niewyraźne, zamazane lub przysłonięte jakimś refleksem świetlnym lub inną rzeczą.</w:t>
      </w:r>
      <w:r w:rsidR="00945FA8">
        <w:t xml:space="preserve"> </w:t>
      </w:r>
      <w:r w:rsidR="000729C0">
        <w:t>Przykładem jest tutaj znak ograniczenia prędkości do 60km/h lub przysłonięty znak pierwszeństwo przejazdu. Na dodatek z</w:t>
      </w:r>
      <w:r w:rsidR="00945FA8">
        <w:t xml:space="preserve"> jedne</w:t>
      </w:r>
      <w:r w:rsidR="00775DE3">
        <w:t>j</w:t>
      </w:r>
      <w:r w:rsidR="00945FA8">
        <w:t xml:space="preserve"> strony część obrazów jest prześwietlona, a z drugiej </w:t>
      </w:r>
      <w:r w:rsidR="00083FD7">
        <w:t xml:space="preserve">strony </w:t>
      </w:r>
      <w:r w:rsidR="00945FA8">
        <w:t>część z nich nieodpowiednio doświetlona.</w:t>
      </w:r>
      <w:r w:rsidR="000729C0">
        <w:t xml:space="preserve"> Tutaj znów znak pierwszeństwa przejazdu może posłużyć jako przykład. Przez jego prześwietlenie, nie widać jego typowej </w:t>
      </w:r>
      <w:r w:rsidR="00C542A0">
        <w:t xml:space="preserve">żółtej </w:t>
      </w:r>
      <w:r w:rsidR="000729C0">
        <w:t>barwy w środku</w:t>
      </w:r>
      <w:r w:rsidR="00F83D92">
        <w:t xml:space="preserve">, przez co model pomylił go z </w:t>
      </w:r>
      <w:r w:rsidR="00F83D92" w:rsidRPr="00F83D92">
        <w:t>zakaz</w:t>
      </w:r>
      <w:r w:rsidR="00F83D92">
        <w:t>em</w:t>
      </w:r>
      <w:r w:rsidR="00F83D92" w:rsidRPr="00F83D92">
        <w:t xml:space="preserve"> ruchu w obu kierunkach</w:t>
      </w:r>
      <w:r w:rsidR="00F83D92">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51146" w14:paraId="53CB6100" w14:textId="77777777" w:rsidTr="003211CD">
        <w:tc>
          <w:tcPr>
            <w:tcW w:w="8505" w:type="dxa"/>
            <w:vAlign w:val="center"/>
          </w:tcPr>
          <w:p w14:paraId="3A2C627E" w14:textId="3E492339" w:rsidR="00A51146" w:rsidRPr="00A51146" w:rsidRDefault="00A51146" w:rsidP="00A51146">
            <w:pPr>
              <w:pStyle w:val="Caption"/>
              <w:jc w:val="center"/>
              <w:rPr>
                <w:sz w:val="24"/>
                <w:szCs w:val="24"/>
              </w:rPr>
            </w:pPr>
            <w:bookmarkStart w:id="56" w:name="_Toc134967485"/>
            <w:r w:rsidRPr="00A51146">
              <w:rPr>
                <w:sz w:val="24"/>
                <w:szCs w:val="24"/>
              </w:rPr>
              <w:t xml:space="preserve">Rysunek </w:t>
            </w:r>
            <w:r w:rsidRPr="00A51146">
              <w:rPr>
                <w:sz w:val="24"/>
                <w:szCs w:val="24"/>
              </w:rPr>
              <w:fldChar w:fldCharType="begin"/>
            </w:r>
            <w:r w:rsidRPr="00A51146">
              <w:rPr>
                <w:sz w:val="24"/>
                <w:szCs w:val="24"/>
              </w:rPr>
              <w:instrText xml:space="preserve"> SEQ Rysunek \* ARABIC </w:instrText>
            </w:r>
            <w:r w:rsidRPr="00A51146">
              <w:rPr>
                <w:sz w:val="24"/>
                <w:szCs w:val="24"/>
              </w:rPr>
              <w:fldChar w:fldCharType="separate"/>
            </w:r>
            <w:r w:rsidR="0056160D">
              <w:rPr>
                <w:noProof/>
                <w:sz w:val="24"/>
                <w:szCs w:val="24"/>
              </w:rPr>
              <w:t>23</w:t>
            </w:r>
            <w:r w:rsidRPr="00A51146">
              <w:rPr>
                <w:sz w:val="24"/>
                <w:szCs w:val="24"/>
              </w:rPr>
              <w:fldChar w:fldCharType="end"/>
            </w:r>
            <w:r w:rsidRPr="00A51146">
              <w:rPr>
                <w:sz w:val="24"/>
                <w:szCs w:val="24"/>
              </w:rPr>
              <w:t xml:space="preserve">. </w:t>
            </w:r>
            <w:r w:rsidR="00FB39C3" w:rsidRPr="00A51146">
              <w:rPr>
                <w:sz w:val="24"/>
                <w:szCs w:val="24"/>
              </w:rPr>
              <w:t>Przykłady</w:t>
            </w:r>
            <w:r w:rsidRPr="00A51146">
              <w:rPr>
                <w:sz w:val="24"/>
                <w:szCs w:val="24"/>
              </w:rPr>
              <w:t xml:space="preserve"> błędnie sklasyfikowanych obrazów</w:t>
            </w:r>
            <w:bookmarkEnd w:id="56"/>
          </w:p>
        </w:tc>
      </w:tr>
      <w:tr w:rsidR="00A51146" w14:paraId="29A18D87" w14:textId="77777777" w:rsidTr="003211CD">
        <w:tc>
          <w:tcPr>
            <w:tcW w:w="8505" w:type="dxa"/>
            <w:vAlign w:val="center"/>
          </w:tcPr>
          <w:p w14:paraId="3C55260D" w14:textId="46F31103" w:rsidR="00A51146" w:rsidRDefault="000729C0" w:rsidP="003211CD">
            <w:pPr>
              <w:pStyle w:val="BodyText"/>
              <w:jc w:val="center"/>
            </w:pPr>
            <w:r w:rsidRPr="000729C0">
              <w:rPr>
                <w:noProof/>
              </w:rPr>
              <w:drawing>
                <wp:inline distT="0" distB="0" distL="0" distR="0" wp14:anchorId="75E06FF6" wp14:editId="7924B28E">
                  <wp:extent cx="5168087" cy="4116417"/>
                  <wp:effectExtent l="0" t="0" r="0" b="0"/>
                  <wp:docPr id="1391018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18617" name=""/>
                          <pic:cNvPicPr/>
                        </pic:nvPicPr>
                        <pic:blipFill>
                          <a:blip r:embed="rId36"/>
                          <a:stretch>
                            <a:fillRect/>
                          </a:stretch>
                        </pic:blipFill>
                        <pic:spPr>
                          <a:xfrm>
                            <a:off x="0" y="0"/>
                            <a:ext cx="5172854" cy="4120214"/>
                          </a:xfrm>
                          <a:prstGeom prst="rect">
                            <a:avLst/>
                          </a:prstGeom>
                        </pic:spPr>
                      </pic:pic>
                    </a:graphicData>
                  </a:graphic>
                </wp:inline>
              </w:drawing>
            </w:r>
          </w:p>
        </w:tc>
      </w:tr>
      <w:tr w:rsidR="00A51146" w14:paraId="02673EF7" w14:textId="77777777" w:rsidTr="003211CD">
        <w:tc>
          <w:tcPr>
            <w:tcW w:w="8505" w:type="dxa"/>
            <w:vAlign w:val="center"/>
          </w:tcPr>
          <w:p w14:paraId="35BF2E7D" w14:textId="77777777" w:rsidR="00A51146" w:rsidRDefault="00A51146"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402634A3" w14:textId="77777777" w:rsidR="00744535" w:rsidRDefault="00744535" w:rsidP="005D390B">
      <w:pPr>
        <w:pStyle w:val="BodyText"/>
      </w:pPr>
    </w:p>
    <w:p w14:paraId="2E851C08" w14:textId="7E582AF5" w:rsidR="005D390B" w:rsidRPr="005D390B" w:rsidRDefault="005D390B" w:rsidP="005D390B">
      <w:pPr>
        <w:pStyle w:val="Heading2"/>
        <w:rPr>
          <w:lang w:val="en-US"/>
        </w:rPr>
      </w:pPr>
      <w:bookmarkStart w:id="57" w:name="_Toc134982599"/>
      <w:bookmarkStart w:id="58" w:name="_Toc135162697"/>
      <w:r>
        <w:rPr>
          <w:lang w:val="en-US"/>
        </w:rPr>
        <w:t>Wnioski</w:t>
      </w:r>
      <w:bookmarkEnd w:id="57"/>
      <w:bookmarkEnd w:id="58"/>
    </w:p>
    <w:p w14:paraId="7CFC0644" w14:textId="2C57BA73" w:rsidR="00014E40" w:rsidRPr="00014E40" w:rsidRDefault="00030C6B" w:rsidP="00014E40">
      <w:pPr>
        <w:spacing w:line="360" w:lineRule="auto"/>
        <w:ind w:firstLine="708"/>
        <w:jc w:val="both"/>
        <w:rPr>
          <w:color w:val="000000"/>
        </w:rPr>
      </w:pPr>
      <w:r>
        <w:rPr>
          <w:color w:val="000000"/>
        </w:rPr>
        <w:t xml:space="preserve">Po opisaniu wyników modelu, czas na wyciągnięcie z nich wniosków. </w:t>
      </w:r>
      <w:r w:rsidR="00375553">
        <w:rPr>
          <w:color w:val="000000"/>
        </w:rPr>
        <w:t>Przedstawiony w tej pracy model osiągnął bardzo wysokie wartość trafności</w:t>
      </w:r>
      <w:r w:rsidR="00054FEE">
        <w:rPr>
          <w:color w:val="000000"/>
        </w:rPr>
        <w:t>.</w:t>
      </w:r>
      <w:r w:rsidR="00375553">
        <w:rPr>
          <w:color w:val="000000"/>
        </w:rPr>
        <w:t xml:space="preserve"> </w:t>
      </w:r>
      <w:r w:rsidR="00054FEE">
        <w:rPr>
          <w:color w:val="000000"/>
        </w:rPr>
        <w:t>Wyniki warto</w:t>
      </w:r>
      <w:r w:rsidR="00375553">
        <w:rPr>
          <w:color w:val="000000"/>
        </w:rPr>
        <w:t xml:space="preserve"> </w:t>
      </w:r>
      <w:r w:rsidR="00054FEE">
        <w:rPr>
          <w:color w:val="000000"/>
        </w:rPr>
        <w:t>jednak</w:t>
      </w:r>
      <w:r w:rsidR="00375553">
        <w:rPr>
          <w:color w:val="000000"/>
        </w:rPr>
        <w:t xml:space="preserve"> odnieść</w:t>
      </w:r>
      <w:r>
        <w:rPr>
          <w:color w:val="000000"/>
        </w:rPr>
        <w:t xml:space="preserve"> do istniejących już badań przeprowadzonych na ten temat</w:t>
      </w:r>
      <w:r w:rsidR="004C294F">
        <w:rPr>
          <w:color w:val="000000"/>
        </w:rPr>
        <w:t xml:space="preserve">, aby mieć </w:t>
      </w:r>
      <w:r w:rsidR="004C294F">
        <w:rPr>
          <w:color w:val="000000"/>
        </w:rPr>
        <w:lastRenderedPageBreak/>
        <w:t xml:space="preserve">odniesienie czy są one faktycznie </w:t>
      </w:r>
      <w:r w:rsidR="00A4691D">
        <w:rPr>
          <w:color w:val="000000"/>
        </w:rPr>
        <w:t>satysfakcjonujące</w:t>
      </w:r>
      <w:r w:rsidR="004C294F">
        <w:rPr>
          <w:color w:val="000000"/>
        </w:rPr>
        <w:t>.</w:t>
      </w:r>
      <w:r w:rsidR="00A4691D">
        <w:rPr>
          <w:color w:val="000000"/>
        </w:rPr>
        <w:t xml:space="preserve"> </w:t>
      </w:r>
      <w:r w:rsidR="00054FEE">
        <w:rPr>
          <w:color w:val="000000"/>
        </w:rPr>
        <w:t>Rezultaty</w:t>
      </w:r>
      <w:r w:rsidR="00A4691D">
        <w:rPr>
          <w:color w:val="000000"/>
        </w:rPr>
        <w:t xml:space="preserve"> przykładowych model</w:t>
      </w:r>
      <w:r w:rsidR="00014E40">
        <w:rPr>
          <w:color w:val="000000"/>
        </w:rPr>
        <w:t xml:space="preserve">i zostały zestawione w tabeli nr </w:t>
      </w:r>
      <w:r w:rsidR="00054FEE">
        <w:rPr>
          <w:color w:val="000000"/>
        </w:rPr>
        <w:t>4</w:t>
      </w:r>
      <w:r w:rsidR="00014E40">
        <w:rPr>
          <w:color w:val="000000"/>
        </w:rPr>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4691D" w14:paraId="007FC98B" w14:textId="77777777" w:rsidTr="00014E40">
        <w:tc>
          <w:tcPr>
            <w:tcW w:w="8505" w:type="dxa"/>
          </w:tcPr>
          <w:p w14:paraId="405E661A" w14:textId="731833AB" w:rsidR="00A4691D" w:rsidRPr="002D5C87" w:rsidRDefault="002D5C87" w:rsidP="002D5C87">
            <w:pPr>
              <w:pStyle w:val="Caption"/>
              <w:keepNext/>
              <w:jc w:val="center"/>
              <w:rPr>
                <w:sz w:val="24"/>
                <w:szCs w:val="24"/>
              </w:rPr>
            </w:pPr>
            <w:bookmarkStart w:id="59" w:name="_Toc136036080"/>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sidR="0056160D">
              <w:rPr>
                <w:noProof/>
                <w:sz w:val="24"/>
                <w:szCs w:val="24"/>
              </w:rPr>
              <w:t>4</w:t>
            </w:r>
            <w:r w:rsidRPr="002D5C87">
              <w:rPr>
                <w:sz w:val="24"/>
                <w:szCs w:val="24"/>
              </w:rPr>
              <w:fldChar w:fldCharType="end"/>
            </w:r>
            <w:r w:rsidRPr="002D5C87">
              <w:rPr>
                <w:sz w:val="24"/>
                <w:szCs w:val="24"/>
              </w:rPr>
              <w:t xml:space="preserve">. </w:t>
            </w:r>
            <w:r w:rsidR="00014E40" w:rsidRPr="002D5C87">
              <w:rPr>
                <w:sz w:val="24"/>
                <w:szCs w:val="24"/>
              </w:rPr>
              <w:t>Przykładowe rezultaty modeli</w:t>
            </w:r>
            <w:bookmarkEnd w:id="59"/>
          </w:p>
        </w:tc>
      </w:tr>
      <w:tr w:rsidR="00A4691D" w14:paraId="2171F1A9" w14:textId="77777777" w:rsidTr="00014E40">
        <w:tc>
          <w:tcPr>
            <w:tcW w:w="8505" w:type="dxa"/>
          </w:tcPr>
          <w:tbl>
            <w:tblPr>
              <w:tblStyle w:val="TableContemporary"/>
              <w:tblW w:w="8347" w:type="dxa"/>
              <w:tblLook w:val="04A0" w:firstRow="1" w:lastRow="0" w:firstColumn="1" w:lastColumn="0" w:noHBand="0" w:noVBand="1"/>
            </w:tblPr>
            <w:tblGrid>
              <w:gridCol w:w="2402"/>
              <w:gridCol w:w="2394"/>
              <w:gridCol w:w="1974"/>
              <w:gridCol w:w="1519"/>
            </w:tblGrid>
            <w:tr w:rsidR="00014E40" w14:paraId="0428A906" w14:textId="77777777" w:rsidTr="00014E40">
              <w:trPr>
                <w:cnfStyle w:val="100000000000" w:firstRow="1" w:lastRow="0" w:firstColumn="0" w:lastColumn="0" w:oddVBand="0" w:evenVBand="0" w:oddHBand="0" w:evenHBand="0" w:firstRowFirstColumn="0" w:firstRowLastColumn="0" w:lastRowFirstColumn="0" w:lastRowLastColumn="0"/>
                <w:trHeight w:val="300"/>
              </w:trPr>
              <w:tc>
                <w:tcPr>
                  <w:tcW w:w="2419" w:type="dxa"/>
                  <w:noWrap/>
                  <w:hideMark/>
                </w:tcPr>
                <w:p w14:paraId="2B86F04A" w14:textId="77777777" w:rsidR="00014E40" w:rsidRDefault="00014E40" w:rsidP="00014E40">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Publikacja</w:t>
                  </w:r>
                </w:p>
              </w:tc>
              <w:tc>
                <w:tcPr>
                  <w:tcW w:w="2411" w:type="dxa"/>
                  <w:noWrap/>
                  <w:hideMark/>
                </w:tcPr>
                <w:p w14:paraId="72BD03DF" w14:textId="77777777" w:rsidR="00014E40" w:rsidRDefault="00014E40" w:rsidP="00014E40">
                  <w:pPr>
                    <w:framePr w:hSpace="180" w:wrap="around" w:vAnchor="text" w:hAnchor="margin" w:xAlign="center" w:y="227"/>
                    <w:rPr>
                      <w:color w:val="000000"/>
                      <w:sz w:val="22"/>
                      <w:szCs w:val="22"/>
                    </w:rPr>
                  </w:pPr>
                  <w:r>
                    <w:rPr>
                      <w:color w:val="000000"/>
                      <w:sz w:val="22"/>
                      <w:szCs w:val="22"/>
                    </w:rPr>
                    <w:t>Model</w:t>
                  </w:r>
                </w:p>
              </w:tc>
              <w:tc>
                <w:tcPr>
                  <w:tcW w:w="1988" w:type="dxa"/>
                  <w:noWrap/>
                  <w:hideMark/>
                </w:tcPr>
                <w:p w14:paraId="584A7CAB" w14:textId="77777777" w:rsidR="00014E40" w:rsidRDefault="00014E40" w:rsidP="00014E40">
                  <w:pPr>
                    <w:framePr w:hSpace="180" w:wrap="around" w:vAnchor="text" w:hAnchor="margin" w:xAlign="center" w:y="227"/>
                    <w:rPr>
                      <w:color w:val="000000"/>
                      <w:sz w:val="22"/>
                      <w:szCs w:val="22"/>
                    </w:rPr>
                  </w:pPr>
                  <w:r>
                    <w:rPr>
                      <w:color w:val="000000"/>
                      <w:sz w:val="22"/>
                      <w:szCs w:val="22"/>
                    </w:rPr>
                    <w:t>Parametry (milion)</w:t>
                  </w:r>
                </w:p>
              </w:tc>
              <w:tc>
                <w:tcPr>
                  <w:tcW w:w="1529" w:type="dxa"/>
                  <w:noWrap/>
                  <w:hideMark/>
                </w:tcPr>
                <w:p w14:paraId="3C9D934C" w14:textId="77777777" w:rsidR="00014E40" w:rsidRDefault="00014E40" w:rsidP="00014E40">
                  <w:pPr>
                    <w:framePr w:hSpace="180" w:wrap="around" w:vAnchor="text" w:hAnchor="margin" w:xAlign="center" w:y="227"/>
                    <w:rPr>
                      <w:color w:val="000000"/>
                      <w:sz w:val="22"/>
                      <w:szCs w:val="22"/>
                    </w:rPr>
                  </w:pPr>
                  <w:r>
                    <w:rPr>
                      <w:color w:val="000000"/>
                      <w:sz w:val="22"/>
                      <w:szCs w:val="22"/>
                    </w:rPr>
                    <w:t>Trafność (%)</w:t>
                  </w:r>
                </w:p>
              </w:tc>
            </w:tr>
            <w:tr w:rsidR="00014E40" w14:paraId="494898C3"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26E8F990" w14:textId="08906DB5" w:rsidR="00014E40" w:rsidRDefault="005A4C0E" w:rsidP="00014E40">
                  <w:pPr>
                    <w:framePr w:hSpace="180" w:wrap="around" w:vAnchor="text" w:hAnchor="margin" w:xAlign="center" w:y="227"/>
                    <w:rPr>
                      <w:rFonts w:ascii="Calibri" w:hAnsi="Calibri" w:cs="Calibri"/>
                      <w:color w:val="000000"/>
                      <w:sz w:val="22"/>
                      <w:szCs w:val="22"/>
                    </w:rPr>
                  </w:pPr>
                  <w:r w:rsidRPr="005A4C0E">
                    <w:rPr>
                      <w:rFonts w:ascii="Calibri" w:hAnsi="Calibri" w:cs="Calibri"/>
                      <w:color w:val="000000"/>
                      <w:sz w:val="22"/>
                      <w:szCs w:val="22"/>
                    </w:rPr>
                    <w:t xml:space="preserve">Szegedy </w:t>
                  </w:r>
                  <w:r w:rsidR="00014E40">
                    <w:rPr>
                      <w:rFonts w:ascii="Calibri" w:hAnsi="Calibri" w:cs="Calibri"/>
                      <w:color w:val="000000"/>
                      <w:sz w:val="22"/>
                      <w:szCs w:val="22"/>
                    </w:rPr>
                    <w:t>et al. (20</w:t>
                  </w:r>
                  <w:r>
                    <w:rPr>
                      <w:rFonts w:ascii="Calibri" w:hAnsi="Calibri" w:cs="Calibri"/>
                      <w:color w:val="000000"/>
                      <w:sz w:val="22"/>
                      <w:szCs w:val="22"/>
                    </w:rPr>
                    <w:t>15</w:t>
                  </w:r>
                  <w:r w:rsidR="00014E40">
                    <w:rPr>
                      <w:rFonts w:ascii="Calibri" w:hAnsi="Calibri" w:cs="Calibri"/>
                      <w:color w:val="000000"/>
                      <w:sz w:val="22"/>
                      <w:szCs w:val="22"/>
                    </w:rPr>
                    <w:t>)</w:t>
                  </w:r>
                </w:p>
              </w:tc>
              <w:tc>
                <w:tcPr>
                  <w:tcW w:w="2411" w:type="dxa"/>
                  <w:noWrap/>
                  <w:hideMark/>
                </w:tcPr>
                <w:p w14:paraId="52BACD7F" w14:textId="77777777" w:rsidR="00014E40" w:rsidRDefault="00014E40" w:rsidP="00014E40">
                  <w:pPr>
                    <w:framePr w:hSpace="180" w:wrap="around" w:vAnchor="text" w:hAnchor="margin" w:xAlign="center" w:y="227"/>
                    <w:rPr>
                      <w:color w:val="000000"/>
                      <w:sz w:val="22"/>
                      <w:szCs w:val="22"/>
                    </w:rPr>
                  </w:pPr>
                  <w:r>
                    <w:rPr>
                      <w:color w:val="000000"/>
                      <w:sz w:val="22"/>
                      <w:szCs w:val="22"/>
                    </w:rPr>
                    <w:t>GoogleNet</w:t>
                  </w:r>
                </w:p>
              </w:tc>
              <w:tc>
                <w:tcPr>
                  <w:tcW w:w="1988" w:type="dxa"/>
                  <w:noWrap/>
                  <w:hideMark/>
                </w:tcPr>
                <w:p w14:paraId="636A6637"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3.7</w:t>
                  </w:r>
                </w:p>
              </w:tc>
              <w:tc>
                <w:tcPr>
                  <w:tcW w:w="1529" w:type="dxa"/>
                  <w:noWrap/>
                  <w:hideMark/>
                </w:tcPr>
                <w:p w14:paraId="03E0271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31</w:t>
                  </w:r>
                </w:p>
              </w:tc>
            </w:tr>
            <w:tr w:rsidR="00014E40" w14:paraId="57A3E897"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011950E7" w14:textId="15315CB6" w:rsidR="00014E40" w:rsidRDefault="00C75D7F" w:rsidP="00014E40">
                  <w:pPr>
                    <w:framePr w:hSpace="180" w:wrap="around" w:vAnchor="text" w:hAnchor="margin" w:xAlign="center" w:y="227"/>
                    <w:rPr>
                      <w:rFonts w:ascii="Calibri" w:hAnsi="Calibri" w:cs="Calibri"/>
                      <w:color w:val="000000"/>
                      <w:sz w:val="22"/>
                      <w:szCs w:val="22"/>
                    </w:rPr>
                  </w:pPr>
                  <w:r w:rsidRPr="00C75D7F">
                    <w:rPr>
                      <w:rFonts w:ascii="Calibri" w:hAnsi="Calibri" w:cs="Calibri"/>
                      <w:color w:val="000000"/>
                      <w:sz w:val="22"/>
                      <w:szCs w:val="22"/>
                    </w:rPr>
                    <w:t xml:space="preserve">Krizhevsky </w:t>
                  </w:r>
                  <w:r w:rsidR="00014E40">
                    <w:rPr>
                      <w:rFonts w:ascii="Calibri" w:hAnsi="Calibri" w:cs="Calibri"/>
                      <w:color w:val="000000"/>
                      <w:sz w:val="22"/>
                      <w:szCs w:val="22"/>
                    </w:rPr>
                    <w:t>et al. (20</w:t>
                  </w:r>
                  <w:r>
                    <w:rPr>
                      <w:rFonts w:ascii="Calibri" w:hAnsi="Calibri" w:cs="Calibri"/>
                      <w:color w:val="000000"/>
                      <w:sz w:val="22"/>
                      <w:szCs w:val="22"/>
                    </w:rPr>
                    <w:t>12</w:t>
                  </w:r>
                  <w:r w:rsidR="00014E40">
                    <w:rPr>
                      <w:rFonts w:ascii="Calibri" w:hAnsi="Calibri" w:cs="Calibri"/>
                      <w:color w:val="000000"/>
                      <w:sz w:val="22"/>
                      <w:szCs w:val="22"/>
                    </w:rPr>
                    <w:t>)</w:t>
                  </w:r>
                </w:p>
              </w:tc>
              <w:tc>
                <w:tcPr>
                  <w:tcW w:w="2411" w:type="dxa"/>
                  <w:noWrap/>
                  <w:hideMark/>
                </w:tcPr>
                <w:p w14:paraId="43415C26" w14:textId="77777777" w:rsidR="00014E40" w:rsidRDefault="00014E40" w:rsidP="00014E40">
                  <w:pPr>
                    <w:framePr w:hSpace="180" w:wrap="around" w:vAnchor="text" w:hAnchor="margin" w:xAlign="center" w:y="227"/>
                    <w:rPr>
                      <w:color w:val="000000"/>
                      <w:sz w:val="22"/>
                      <w:szCs w:val="22"/>
                    </w:rPr>
                  </w:pPr>
                  <w:r>
                    <w:rPr>
                      <w:color w:val="000000"/>
                      <w:sz w:val="22"/>
                      <w:szCs w:val="22"/>
                    </w:rPr>
                    <w:t>AlexNet</w:t>
                  </w:r>
                </w:p>
              </w:tc>
              <w:tc>
                <w:tcPr>
                  <w:tcW w:w="1988" w:type="dxa"/>
                  <w:noWrap/>
                  <w:hideMark/>
                </w:tcPr>
                <w:p w14:paraId="3D78FA6B"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5.78</w:t>
                  </w:r>
                </w:p>
              </w:tc>
              <w:tc>
                <w:tcPr>
                  <w:tcW w:w="1529" w:type="dxa"/>
                  <w:noWrap/>
                  <w:hideMark/>
                </w:tcPr>
                <w:p w14:paraId="652BAD4A"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7.08</w:t>
                  </w:r>
                </w:p>
              </w:tc>
            </w:tr>
            <w:tr w:rsidR="00014E40" w14:paraId="61733EBA"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461EDA99"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Cireşan et al. (2012)</w:t>
                  </w:r>
                </w:p>
              </w:tc>
              <w:tc>
                <w:tcPr>
                  <w:tcW w:w="2411" w:type="dxa"/>
                  <w:noWrap/>
                  <w:hideMark/>
                </w:tcPr>
                <w:p w14:paraId="28B4EF15" w14:textId="77777777" w:rsidR="00014E40" w:rsidRDefault="00014E40" w:rsidP="00014E40">
                  <w:pPr>
                    <w:framePr w:hSpace="180" w:wrap="around" w:vAnchor="text" w:hAnchor="margin" w:xAlign="center" w:y="227"/>
                    <w:rPr>
                      <w:color w:val="000000"/>
                      <w:sz w:val="22"/>
                      <w:szCs w:val="22"/>
                    </w:rPr>
                  </w:pPr>
                  <w:r>
                    <w:rPr>
                      <w:color w:val="000000"/>
                      <w:sz w:val="22"/>
                      <w:szCs w:val="22"/>
                    </w:rPr>
                    <w:t>MCDNN</w:t>
                  </w:r>
                </w:p>
              </w:tc>
              <w:tc>
                <w:tcPr>
                  <w:tcW w:w="1988" w:type="dxa"/>
                  <w:noWrap/>
                  <w:hideMark/>
                </w:tcPr>
                <w:p w14:paraId="4044C7C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0</w:t>
                  </w:r>
                </w:p>
              </w:tc>
              <w:tc>
                <w:tcPr>
                  <w:tcW w:w="1529" w:type="dxa"/>
                  <w:noWrap/>
                  <w:hideMark/>
                </w:tcPr>
                <w:p w14:paraId="29B009C3"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46</w:t>
                  </w:r>
                </w:p>
              </w:tc>
            </w:tr>
            <w:tr w:rsidR="00014E40" w14:paraId="62C6E165"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1D3A4AF3"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Garcia et al. (2018)</w:t>
                  </w:r>
                </w:p>
              </w:tc>
              <w:tc>
                <w:tcPr>
                  <w:tcW w:w="2411" w:type="dxa"/>
                  <w:noWrap/>
                  <w:hideMark/>
                </w:tcPr>
                <w:p w14:paraId="605A1CE6" w14:textId="77777777" w:rsidR="00014E40" w:rsidRDefault="00014E40" w:rsidP="00014E40">
                  <w:pPr>
                    <w:framePr w:hSpace="180" w:wrap="around" w:vAnchor="text" w:hAnchor="margin" w:xAlign="center" w:y="227"/>
                    <w:rPr>
                      <w:color w:val="000000"/>
                      <w:sz w:val="22"/>
                      <w:szCs w:val="22"/>
                    </w:rPr>
                  </w:pPr>
                  <w:r>
                    <w:rPr>
                      <w:color w:val="000000"/>
                      <w:sz w:val="22"/>
                      <w:szCs w:val="22"/>
                    </w:rPr>
                    <w:t>CNN with 3 Spatial Transformers</w:t>
                  </w:r>
                </w:p>
              </w:tc>
              <w:tc>
                <w:tcPr>
                  <w:tcW w:w="1988" w:type="dxa"/>
                  <w:noWrap/>
                  <w:hideMark/>
                </w:tcPr>
                <w:p w14:paraId="7C138E7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4.6</w:t>
                  </w:r>
                </w:p>
              </w:tc>
              <w:tc>
                <w:tcPr>
                  <w:tcW w:w="1529" w:type="dxa"/>
                  <w:noWrap/>
                  <w:hideMark/>
                </w:tcPr>
                <w:p w14:paraId="154DBFE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71</w:t>
                  </w:r>
                </w:p>
              </w:tc>
            </w:tr>
            <w:tr w:rsidR="00014E40" w14:paraId="58F0A26B"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2C1C48D"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Jin et. al. (2014)</w:t>
                  </w:r>
                </w:p>
              </w:tc>
              <w:tc>
                <w:tcPr>
                  <w:tcW w:w="2411" w:type="dxa"/>
                  <w:noWrap/>
                  <w:hideMark/>
                </w:tcPr>
                <w:p w14:paraId="5E9DF511" w14:textId="77777777" w:rsidR="00014E40" w:rsidRDefault="00014E40" w:rsidP="00014E40">
                  <w:pPr>
                    <w:framePr w:hSpace="180" w:wrap="around" w:vAnchor="text" w:hAnchor="margin" w:xAlign="center" w:y="227"/>
                    <w:rPr>
                      <w:color w:val="000000"/>
                      <w:sz w:val="22"/>
                      <w:szCs w:val="22"/>
                    </w:rPr>
                  </w:pPr>
                  <w:r>
                    <w:rPr>
                      <w:color w:val="000000"/>
                      <w:sz w:val="22"/>
                      <w:szCs w:val="22"/>
                    </w:rPr>
                    <w:t>Enesemble CNNs</w:t>
                  </w:r>
                </w:p>
              </w:tc>
              <w:tc>
                <w:tcPr>
                  <w:tcW w:w="1988" w:type="dxa"/>
                  <w:noWrap/>
                  <w:hideMark/>
                </w:tcPr>
                <w:p w14:paraId="6CCF6E9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23</w:t>
                  </w:r>
                </w:p>
              </w:tc>
              <w:tc>
                <w:tcPr>
                  <w:tcW w:w="1529" w:type="dxa"/>
                  <w:noWrap/>
                  <w:hideMark/>
                </w:tcPr>
                <w:p w14:paraId="6CD24010"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65</w:t>
                  </w:r>
                </w:p>
              </w:tc>
            </w:tr>
            <w:tr w:rsidR="00014E40" w14:paraId="3C3CE291"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2293BF69"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Stallkamp et al. (2012)</w:t>
                  </w:r>
                </w:p>
              </w:tc>
              <w:tc>
                <w:tcPr>
                  <w:tcW w:w="2411" w:type="dxa"/>
                  <w:noWrap/>
                  <w:hideMark/>
                </w:tcPr>
                <w:p w14:paraId="1922DF23" w14:textId="77777777" w:rsidR="00014E40" w:rsidRDefault="00014E40" w:rsidP="00014E40">
                  <w:pPr>
                    <w:framePr w:hSpace="180" w:wrap="around" w:vAnchor="text" w:hAnchor="margin" w:xAlign="center" w:y="227"/>
                    <w:rPr>
                      <w:color w:val="000000"/>
                      <w:sz w:val="22"/>
                      <w:szCs w:val="22"/>
                    </w:rPr>
                  </w:pPr>
                  <w:r>
                    <w:rPr>
                      <w:color w:val="000000"/>
                      <w:sz w:val="22"/>
                      <w:szCs w:val="22"/>
                    </w:rPr>
                    <w:t>Human average</w:t>
                  </w:r>
                </w:p>
              </w:tc>
              <w:tc>
                <w:tcPr>
                  <w:tcW w:w="1988" w:type="dxa"/>
                  <w:noWrap/>
                  <w:hideMark/>
                </w:tcPr>
                <w:p w14:paraId="69D6F9D5"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w:t>
                  </w:r>
                </w:p>
              </w:tc>
              <w:tc>
                <w:tcPr>
                  <w:tcW w:w="1529" w:type="dxa"/>
                  <w:noWrap/>
                  <w:hideMark/>
                </w:tcPr>
                <w:p w14:paraId="773B6274"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84</w:t>
                  </w:r>
                </w:p>
              </w:tc>
            </w:tr>
            <w:tr w:rsidR="00014E40" w14:paraId="042C01E7"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6CCBA35" w14:textId="77777777" w:rsidR="00014E40" w:rsidRDefault="00014E40" w:rsidP="00014E40">
                  <w:pPr>
                    <w:framePr w:hSpace="180" w:wrap="around" w:vAnchor="text" w:hAnchor="margin" w:xAlign="center" w:y="227"/>
                    <w:jc w:val="right"/>
                    <w:rPr>
                      <w:color w:val="000000"/>
                      <w:sz w:val="22"/>
                      <w:szCs w:val="22"/>
                    </w:rPr>
                  </w:pPr>
                </w:p>
              </w:tc>
              <w:tc>
                <w:tcPr>
                  <w:tcW w:w="2411" w:type="dxa"/>
                  <w:noWrap/>
                  <w:hideMark/>
                </w:tcPr>
                <w:p w14:paraId="77103B72" w14:textId="77777777" w:rsidR="00014E40" w:rsidRDefault="00014E40" w:rsidP="00014E40">
                  <w:pPr>
                    <w:framePr w:hSpace="180" w:wrap="around" w:vAnchor="text" w:hAnchor="margin" w:xAlign="center" w:y="227"/>
                    <w:rPr>
                      <w:color w:val="000000"/>
                      <w:sz w:val="22"/>
                      <w:szCs w:val="22"/>
                    </w:rPr>
                  </w:pPr>
                  <w:r>
                    <w:rPr>
                      <w:color w:val="000000"/>
                      <w:sz w:val="22"/>
                      <w:szCs w:val="22"/>
                    </w:rPr>
                    <w:t>Stworzony model</w:t>
                  </w:r>
                </w:p>
              </w:tc>
              <w:tc>
                <w:tcPr>
                  <w:tcW w:w="1988" w:type="dxa"/>
                  <w:noWrap/>
                  <w:hideMark/>
                </w:tcPr>
                <w:p w14:paraId="44C58D7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0.7</w:t>
                  </w:r>
                </w:p>
              </w:tc>
              <w:tc>
                <w:tcPr>
                  <w:tcW w:w="1529" w:type="dxa"/>
                  <w:noWrap/>
                  <w:hideMark/>
                </w:tcPr>
                <w:p w14:paraId="69D0A3E2" w14:textId="4D70B142" w:rsidR="00014E40" w:rsidRDefault="00014E40" w:rsidP="00014E40">
                  <w:pPr>
                    <w:framePr w:hSpace="180" w:wrap="around" w:vAnchor="text" w:hAnchor="margin" w:xAlign="center" w:y="227"/>
                    <w:jc w:val="right"/>
                    <w:rPr>
                      <w:color w:val="000000"/>
                      <w:sz w:val="22"/>
                      <w:szCs w:val="22"/>
                    </w:rPr>
                  </w:pPr>
                  <w:r>
                    <w:rPr>
                      <w:color w:val="000000"/>
                      <w:sz w:val="22"/>
                      <w:szCs w:val="22"/>
                    </w:rPr>
                    <w:t>99</w:t>
                  </w:r>
                  <w:r w:rsidR="006F7EEA">
                    <w:rPr>
                      <w:color w:val="000000"/>
                      <w:sz w:val="22"/>
                      <w:szCs w:val="22"/>
                    </w:rPr>
                    <w:t>.00</w:t>
                  </w:r>
                </w:p>
              </w:tc>
            </w:tr>
          </w:tbl>
          <w:p w14:paraId="416381A8" w14:textId="03320383" w:rsidR="00A4691D" w:rsidRDefault="00A4691D" w:rsidP="004C4222">
            <w:pPr>
              <w:pStyle w:val="BodyText"/>
              <w:jc w:val="center"/>
            </w:pPr>
          </w:p>
        </w:tc>
      </w:tr>
      <w:tr w:rsidR="00A4691D" w14:paraId="5031020F" w14:textId="77777777" w:rsidTr="00014E40">
        <w:tc>
          <w:tcPr>
            <w:tcW w:w="8505" w:type="dxa"/>
          </w:tcPr>
          <w:p w14:paraId="2B50A75A" w14:textId="77777777" w:rsidR="00A4691D" w:rsidRDefault="00A4691D" w:rsidP="004C4222">
            <w:pPr>
              <w:pStyle w:val="BodyText"/>
              <w:keepNext/>
              <w:jc w:val="center"/>
            </w:pPr>
            <w:r w:rsidRPr="00B03B53">
              <w:rPr>
                <w:b/>
                <w:sz w:val="20"/>
                <w:szCs w:val="20"/>
              </w:rPr>
              <w:t xml:space="preserve">Źródło: </w:t>
            </w:r>
            <w:r w:rsidRPr="00AC0EB1">
              <w:rPr>
                <w:bCs/>
                <w:i/>
                <w:iCs/>
                <w:sz w:val="20"/>
                <w:szCs w:val="20"/>
              </w:rPr>
              <w:t>Opracowanie własne.</w:t>
            </w:r>
          </w:p>
        </w:tc>
      </w:tr>
    </w:tbl>
    <w:p w14:paraId="596564D7" w14:textId="75B713E2" w:rsidR="00DB6C24" w:rsidRDefault="00101B90" w:rsidP="00DB6C24">
      <w:pPr>
        <w:pStyle w:val="BodyText"/>
      </w:pPr>
      <w:r>
        <w:tab/>
      </w:r>
    </w:p>
    <w:p w14:paraId="41FC45B4" w14:textId="15AABD9A" w:rsidR="00B514FF" w:rsidRDefault="00220FBE" w:rsidP="00DB6C24">
      <w:pPr>
        <w:pStyle w:val="BodyText"/>
      </w:pPr>
      <w:r>
        <w:tab/>
      </w:r>
      <w:r w:rsidR="00054FEE">
        <w:t>Pod względem trafności</w:t>
      </w:r>
      <w:r>
        <w:t xml:space="preserve"> stworzony model</w:t>
      </w:r>
      <w:r w:rsidR="00C75D7F">
        <w:t xml:space="preserve"> </w:t>
      </w:r>
      <w:r>
        <w:t xml:space="preserve">plasuje się mniej więcej </w:t>
      </w:r>
      <w:r w:rsidR="000E7870">
        <w:t>pośrodku</w:t>
      </w:r>
      <w:r w:rsidR="00054FEE">
        <w:t xml:space="preserve"> tabeli</w:t>
      </w:r>
      <w:r w:rsidR="000E7870">
        <w:t xml:space="preserve">. </w:t>
      </w:r>
      <w:r w:rsidR="00C75D7F">
        <w:t>Istnieją</w:t>
      </w:r>
      <w:r w:rsidR="000E7870">
        <w:t xml:space="preserve"> sieci mające </w:t>
      </w:r>
      <w:r w:rsidR="00C75D7F">
        <w:t>nieznacznie</w:t>
      </w:r>
      <w:r w:rsidR="000E7870">
        <w:t xml:space="preserve"> gorszą trafność takie jak omawiany w pierwszym rozdziale </w:t>
      </w:r>
      <w:r w:rsidR="00054FEE">
        <w:t>AlexNet. Są też takie,</w:t>
      </w:r>
      <w:r w:rsidR="000E7870">
        <w:t xml:space="preserve"> które są trochę lepsze pod względem tej metryki, na przykład </w:t>
      </w:r>
      <w:r w:rsidR="00054FEE">
        <w:t>MCDNN,</w:t>
      </w:r>
      <w:r w:rsidR="000E7870">
        <w:t xml:space="preserve"> czyli wielokolumnowa głęboka sieć neuronowa, która również została omówiona w </w:t>
      </w:r>
      <w:r w:rsidR="00054FEE">
        <w:t>pierwszym</w:t>
      </w:r>
      <w:r w:rsidR="000E7870">
        <w:t xml:space="preserve"> rozdziale. </w:t>
      </w:r>
      <w:r w:rsidR="00045BFA">
        <w:t>Jednak różnice te nie są znaczne. Do najlepszego modelu, który znajduje się na oficjalnej stronie GTSRB, stworzony model traci jedynie 0.71%</w:t>
      </w:r>
      <w:r w:rsidR="00054FEE">
        <w:t xml:space="preserve"> trafności</w:t>
      </w:r>
      <w:r w:rsidR="00045BFA">
        <w:t xml:space="preserve">. Warto w tym momencie przyjrzeć się jak wielka przepaść dzieli te </w:t>
      </w:r>
      <w:r w:rsidR="00D90657">
        <w:t>modele,</w:t>
      </w:r>
      <w:r w:rsidR="00045BFA">
        <w:t xml:space="preserve"> jeśli chodzi o liczbę parametrów, potrzebną do osiągniecia takich wyników.</w:t>
      </w:r>
      <w:r w:rsidR="00D90657">
        <w:t xml:space="preserve"> Wszystkie przedstawione modele posiadają miliony parametrów, które posłużyły do ich wytrenowania. Najlepszy z nich pod względem trafności potrzebował </w:t>
      </w:r>
      <w:r w:rsidR="001F20F6">
        <w:t xml:space="preserve">ich aż </w:t>
      </w:r>
      <w:r w:rsidR="00D90657">
        <w:t>14.6 miliona</w:t>
      </w:r>
      <w:r w:rsidR="00054FEE">
        <w:t>.</w:t>
      </w:r>
      <w:r w:rsidR="00D90657">
        <w:t xml:space="preserve"> </w:t>
      </w:r>
      <w:r w:rsidR="005A2A41">
        <w:t>Do obliczenia takich sieci wymagane jest</w:t>
      </w:r>
      <w:r w:rsidR="00941178">
        <w:t xml:space="preserve"> więc</w:t>
      </w:r>
      <w:r w:rsidR="005A2A41">
        <w:t xml:space="preserve"> zdecydowanie więcej czasu, a także mocniejszy sprzęt. Zatem stworzony model jest poniekąd kompromisem między trafnością, która i tak jest na bardzo wysokim poziomie, a skomplikowanie</w:t>
      </w:r>
      <w:r w:rsidR="00153BA9">
        <w:t>m</w:t>
      </w:r>
      <w:r w:rsidR="005A2A41">
        <w:t xml:space="preserve"> modelu, który w porównaniu z innymi jest bardzo prosty.</w:t>
      </w:r>
      <w:r w:rsidR="00F15802">
        <w:t xml:space="preserve"> </w:t>
      </w:r>
      <w:r w:rsidR="005A2A41">
        <w:t>Warto również zauważyć, że model przedstawiony w tej pracy radzi sobie lepiej niż średni wynik otrzymany przez grupę 32 osób testowanych na takim samym zbiorze</w:t>
      </w:r>
      <w:r w:rsidR="00707560">
        <w:t>. Wynik ten jest</w:t>
      </w:r>
      <w:r w:rsidR="00F96A80">
        <w:t xml:space="preserve"> oznaczony w tabeli nr 3 jako „human average”.</w:t>
      </w:r>
    </w:p>
    <w:p w14:paraId="55DC28C5" w14:textId="77777777" w:rsidR="00B514FF" w:rsidRDefault="00B514FF" w:rsidP="00DB6C24">
      <w:pPr>
        <w:pStyle w:val="BodyText"/>
      </w:pPr>
    </w:p>
    <w:p w14:paraId="5CFB1159" w14:textId="77777777" w:rsidR="00707560" w:rsidRDefault="00707560" w:rsidP="00DB6C24">
      <w:pPr>
        <w:pStyle w:val="BodyText"/>
      </w:pPr>
    </w:p>
    <w:p w14:paraId="66DC3F2F" w14:textId="77777777" w:rsidR="00707560" w:rsidRDefault="00707560" w:rsidP="00DB6C24">
      <w:pPr>
        <w:pStyle w:val="BodyText"/>
      </w:pPr>
    </w:p>
    <w:p w14:paraId="48034345" w14:textId="77777777" w:rsidR="00B514FF" w:rsidRDefault="00B514FF" w:rsidP="00B514FF">
      <w:pPr>
        <w:pStyle w:val="BodyText"/>
        <w:jc w:val="left"/>
        <w:rPr>
          <w:b/>
        </w:rPr>
      </w:pPr>
      <w:r w:rsidRPr="006A7EBB">
        <w:rPr>
          <w:b/>
        </w:rPr>
        <w:lastRenderedPageBreak/>
        <w:t>Podsumowanie</w:t>
      </w:r>
    </w:p>
    <w:p w14:paraId="46D9DD31" w14:textId="77777777" w:rsidR="00D93A47" w:rsidRPr="006A7EBB" w:rsidRDefault="00D93A47" w:rsidP="00B514FF">
      <w:pPr>
        <w:pStyle w:val="BodyText"/>
        <w:jc w:val="left"/>
        <w:rPr>
          <w:b/>
        </w:rPr>
      </w:pPr>
    </w:p>
    <w:p w14:paraId="267A4DB2" w14:textId="0FB162E2" w:rsidR="00B514FF" w:rsidRDefault="00516975" w:rsidP="00DB6C24">
      <w:pPr>
        <w:pStyle w:val="BodyText"/>
      </w:pPr>
      <w:r>
        <w:tab/>
      </w:r>
      <w:r w:rsidR="00B514FF">
        <w:t xml:space="preserve">Ogółem ujmując, w rozdziale </w:t>
      </w:r>
      <w:r w:rsidR="00B514FF" w:rsidRPr="00B514FF">
        <w:t xml:space="preserve">opisano wyniki klasyfikacji znaków drogowych przy użyciu modelu przedstawionego w rozdziale </w:t>
      </w:r>
      <w:r w:rsidR="00B514FF">
        <w:t>IV</w:t>
      </w:r>
      <w:r w:rsidR="007A7E0B">
        <w:t>. Dodatkowo</w:t>
      </w:r>
      <w:r w:rsidR="00B514FF">
        <w:t xml:space="preserve"> w</w:t>
      </w:r>
      <w:r w:rsidR="00B514FF" w:rsidRPr="00B514FF">
        <w:t>yciągnięto na ich podstawie wnioski. W celu oceny skuteczności modelu, użyto popularnych metryk w</w:t>
      </w:r>
      <w:r w:rsidR="007A7E0B">
        <w:t> </w:t>
      </w:r>
      <w:r w:rsidR="00B514FF" w:rsidRPr="00B514FF">
        <w:t xml:space="preserve">uczeniu maszynowym, takich jak trafność, precyzja, </w:t>
      </w:r>
      <w:r w:rsidR="00B514FF">
        <w:t>czułość</w:t>
      </w:r>
      <w:r w:rsidR="00B514FF" w:rsidRPr="00B514FF">
        <w:t xml:space="preserve"> i f1</w:t>
      </w:r>
      <w:r w:rsidR="00B514FF">
        <w:t xml:space="preserve"> score</w:t>
      </w:r>
      <w:r w:rsidR="00B514FF" w:rsidRPr="00B514FF">
        <w:t xml:space="preserve">. </w:t>
      </w:r>
      <w:r w:rsidR="00B514FF">
        <w:t>Trafność</w:t>
      </w:r>
      <w:r w:rsidR="00B514FF" w:rsidRPr="00B514FF">
        <w:t xml:space="preserve"> modelu był</w:t>
      </w:r>
      <w:r w:rsidR="00B514FF">
        <w:t>a</w:t>
      </w:r>
      <w:r w:rsidR="00B514FF" w:rsidRPr="00B514FF">
        <w:t xml:space="preserve"> bardzo dobr</w:t>
      </w:r>
      <w:r w:rsidR="00B514FF">
        <w:t>a</w:t>
      </w:r>
      <w:r w:rsidR="00B514FF" w:rsidRPr="00B514FF">
        <w:t xml:space="preserve"> i wy</w:t>
      </w:r>
      <w:r w:rsidR="00B514FF">
        <w:t>niosła</w:t>
      </w:r>
      <w:r w:rsidR="00B514FF" w:rsidRPr="00B514FF">
        <w:t xml:space="preserve"> około 99%. </w:t>
      </w:r>
      <w:r w:rsidR="00B514FF">
        <w:t>Inne metryki również wskazały na bardzo dobre wyniki sieci. Co ważne, niedoszło do jej przeuczenia. Porównano także otrzymane rezultaty z innymi modelami. Na ich tle wypadają one dobrze, jeśli weźmie się pod uwagę liczbę parametrów potrzebnych do wytrenowania model</w:t>
      </w:r>
      <w:r w:rsidR="00D93A47">
        <w:t>u</w:t>
      </w:r>
      <w:r w:rsidR="00B514FF">
        <w:t>. Najlepszy model potrzebował ich przeszło 14 milionów</w:t>
      </w:r>
      <w:r w:rsidR="00F92CB5">
        <w:t xml:space="preserve">, </w:t>
      </w:r>
      <w:r w:rsidR="00B514FF">
        <w:t>w porównaniu z 0.7 milion</w:t>
      </w:r>
      <w:r w:rsidR="004D5316">
        <w:t>a</w:t>
      </w:r>
      <w:r w:rsidR="00B514FF">
        <w:t xml:space="preserve"> w</w:t>
      </w:r>
      <w:r w:rsidR="0076703D">
        <w:t> </w:t>
      </w:r>
      <w:r w:rsidR="00B514FF">
        <w:t xml:space="preserve">stworzonym </w:t>
      </w:r>
      <w:r w:rsidR="00F51145">
        <w:t xml:space="preserve">w tej pracy </w:t>
      </w:r>
      <w:r w:rsidR="00B514FF">
        <w:t>modelu.</w:t>
      </w:r>
    </w:p>
    <w:p w14:paraId="349BB245" w14:textId="71E5A010" w:rsidR="00DB6C24" w:rsidRPr="00030C6B" w:rsidRDefault="00B514FF" w:rsidP="00B514FF">
      <w:r>
        <w:br w:type="page"/>
      </w:r>
    </w:p>
    <w:p w14:paraId="6C684762" w14:textId="5CE91E14" w:rsidR="004D4683" w:rsidRDefault="004D4683" w:rsidP="004D4683">
      <w:pPr>
        <w:pStyle w:val="Heading1"/>
        <w:rPr>
          <w:lang w:val="en-US"/>
        </w:rPr>
      </w:pPr>
      <w:r w:rsidRPr="00030C6B">
        <w:lastRenderedPageBreak/>
        <w:t xml:space="preserve"> </w:t>
      </w:r>
      <w:bookmarkStart w:id="60" w:name="_Toc134982600"/>
      <w:bookmarkStart w:id="61" w:name="_Toc135162698"/>
      <w:r w:rsidR="005D390B">
        <w:rPr>
          <w:lang w:val="en-US"/>
        </w:rPr>
        <w:t>Podsumowanie</w:t>
      </w:r>
      <w:bookmarkEnd w:id="60"/>
      <w:bookmarkEnd w:id="61"/>
    </w:p>
    <w:p w14:paraId="66AAE8D2" w14:textId="75806334" w:rsidR="00F04CA0" w:rsidRDefault="00E351AB" w:rsidP="00F04CA0">
      <w:pPr>
        <w:pStyle w:val="BodyText"/>
      </w:pPr>
      <w:r w:rsidRPr="00DE3E2A">
        <w:tab/>
      </w:r>
      <w:r>
        <w:t>Zadaniem pracy było</w:t>
      </w:r>
      <w:r w:rsidR="006C4628">
        <w:t xml:space="preserve"> pokazanie zastosowania konwolucyjnej sieci neuronowej w celu klasyfikacji znaków drogowych. Dlatego też </w:t>
      </w:r>
      <w:r>
        <w:t>stworz</w:t>
      </w:r>
      <w:r w:rsidR="006C4628">
        <w:t>ono</w:t>
      </w:r>
      <w:r>
        <w:t xml:space="preserve"> lekki obliczeniowo, </w:t>
      </w:r>
      <w:r w:rsidR="006C4628">
        <w:t>prosty</w:t>
      </w:r>
      <w:r>
        <w:t xml:space="preserve"> a jednocześnie skuteczn</w:t>
      </w:r>
      <w:r w:rsidR="009B7490">
        <w:t>y</w:t>
      </w:r>
      <w:r>
        <w:t xml:space="preserve"> model. </w:t>
      </w:r>
      <w:r w:rsidR="003B308A">
        <w:t>Trenowanie</w:t>
      </w:r>
      <w:r w:rsidR="00F04CA0">
        <w:t xml:space="preserve"> i testowanie sieci odbyło się na zbiorze niemieckich znaków drogowych GTSRB. </w:t>
      </w:r>
      <w:r w:rsidR="00F04CA0" w:rsidRPr="00D91284">
        <w:t>Pierwotn</w:t>
      </w:r>
      <w:r w:rsidR="00F04CA0">
        <w:t>e</w:t>
      </w:r>
      <w:r w:rsidR="00F04CA0" w:rsidRPr="00D91284">
        <w:t xml:space="preserve"> model</w:t>
      </w:r>
      <w:r w:rsidR="00F04CA0">
        <w:t>e</w:t>
      </w:r>
      <w:r w:rsidR="00F04CA0" w:rsidRPr="00D91284">
        <w:t xml:space="preserve"> nie spełnił</w:t>
      </w:r>
      <w:r w:rsidR="00F04CA0">
        <w:t>y</w:t>
      </w:r>
      <w:r w:rsidR="00F04CA0" w:rsidRPr="00D91284">
        <w:t xml:space="preserve"> wszystkich oczekiwań</w:t>
      </w:r>
      <w:r w:rsidR="00F04CA0">
        <w:t xml:space="preserve">, jednak po rozbudowaniu architektury sieci i fine tuningu hiperparametrów udało </w:t>
      </w:r>
      <w:r w:rsidR="0083663E">
        <w:t xml:space="preserve">się </w:t>
      </w:r>
      <w:r w:rsidR="00F04CA0">
        <w:t>osiągnąć bardzo dobre wyniki</w:t>
      </w:r>
      <w:r w:rsidR="00F04CA0" w:rsidRPr="00D91284">
        <w:t>.</w:t>
      </w:r>
      <w:r w:rsidR="00F04CA0">
        <w:t xml:space="preserve"> Ostatecznie model</w:t>
      </w:r>
      <w:r w:rsidR="00F04CA0" w:rsidRPr="00D91284">
        <w:t xml:space="preserve"> </w:t>
      </w:r>
      <w:r w:rsidR="00F04CA0">
        <w:t xml:space="preserve">składał się z 4 warstw konwolucyjnych, 2 warstw max-poolingu, 4 warstw normalizujących, 4 warstw dropoutu, 3 warstw w pełni połączonych i 1 warstwy do spłaszczania danych. Liczba jej parametrów wyniosła około 0.7 miliona, co w porównaniu z innymi modelami, jest bardzo niskim wynikiem. Natomiast jeśli chodzi o trafność stworzona sieć osiągnęła </w:t>
      </w:r>
      <w:r w:rsidR="00E66A59">
        <w:t>wynik</w:t>
      </w:r>
      <w:r w:rsidR="00F04CA0">
        <w:t xml:space="preserve"> 99% skuteczn</w:t>
      </w:r>
      <w:r w:rsidR="00E66A59">
        <w:t>ych predykcji</w:t>
      </w:r>
      <w:r w:rsidR="00F04CA0">
        <w:t xml:space="preserve">. </w:t>
      </w:r>
      <w:r w:rsidR="00160970">
        <w:t xml:space="preserve">Tak więc model </w:t>
      </w:r>
      <w:r w:rsidR="00160970" w:rsidRPr="00160970">
        <w:t>skutecznie wykrywa i klasyfikuje znaki drogowe o różnych kształtach, rozmiarach i kolorach</w:t>
      </w:r>
      <w:r w:rsidR="00AE076A">
        <w:t>.</w:t>
      </w:r>
      <w:r w:rsidR="00160970">
        <w:t xml:space="preserve"> </w:t>
      </w:r>
      <w:r w:rsidR="00AE076A">
        <w:t>U</w:t>
      </w:r>
      <w:r w:rsidR="00160970">
        <w:t>trzymuj</w:t>
      </w:r>
      <w:r w:rsidR="00AE076A">
        <w:t>e</w:t>
      </w:r>
      <w:r w:rsidR="00160970">
        <w:t xml:space="preserve"> </w:t>
      </w:r>
      <w:r w:rsidR="00AE076A">
        <w:t xml:space="preserve">jednocześnie </w:t>
      </w:r>
      <w:r w:rsidR="00160970">
        <w:t>bardzo wysoką trafność w</w:t>
      </w:r>
      <w:r w:rsidR="0076703D">
        <w:t> </w:t>
      </w:r>
      <w:r w:rsidR="00160970">
        <w:t>klasyfikowan</w:t>
      </w:r>
      <w:r w:rsidR="00E66A59">
        <w:t>iu</w:t>
      </w:r>
      <w:r w:rsidR="00160970">
        <w:t xml:space="preserve"> znaków drogowych na przestrzeni wszystkich klas.</w:t>
      </w:r>
      <w:r w:rsidR="00160970" w:rsidRPr="00160970">
        <w:t xml:space="preserve"> </w:t>
      </w:r>
      <w:r w:rsidR="00160970">
        <w:t>W</w:t>
      </w:r>
      <w:r w:rsidR="00160970" w:rsidRPr="00160970">
        <w:t>skazuje</w:t>
      </w:r>
      <w:r w:rsidR="00160970">
        <w:t xml:space="preserve"> to</w:t>
      </w:r>
      <w:r w:rsidR="00160970" w:rsidRPr="00160970">
        <w:t xml:space="preserve"> na jego odporność i możliwość adaptacji w rzeczywistych scenariuszach. </w:t>
      </w:r>
      <w:r w:rsidR="003B36CE">
        <w:t>Dodatkowo j</w:t>
      </w:r>
      <w:r w:rsidR="00F04CA0">
        <w:t>est on prosty w budow</w:t>
      </w:r>
      <w:r w:rsidR="003B36CE">
        <w:t xml:space="preserve">ie </w:t>
      </w:r>
      <w:r w:rsidR="00D07748">
        <w:t>i jego</w:t>
      </w:r>
      <w:r w:rsidR="00F04CA0">
        <w:t xml:space="preserve"> architektura jest lekka</w:t>
      </w:r>
      <w:r w:rsidR="003B36CE">
        <w:t>, co świadczy o dobrej wydajności proponowanego modelu.</w:t>
      </w:r>
      <w:r w:rsidR="00D07748">
        <w:t xml:space="preserve"> </w:t>
      </w:r>
    </w:p>
    <w:p w14:paraId="20AC5DA4" w14:textId="74C4C448" w:rsidR="00D07748" w:rsidRDefault="00D07748" w:rsidP="00F04CA0">
      <w:pPr>
        <w:pStyle w:val="BodyText"/>
      </w:pPr>
      <w:r>
        <w:tab/>
        <w:t xml:space="preserve">Pracą, którą można by wykonać w przyszłości jest </w:t>
      </w:r>
      <w:r w:rsidR="00AE076A">
        <w:t>skupienie</w:t>
      </w:r>
      <w:r>
        <w:t xml:space="preserve"> się </w:t>
      </w:r>
      <w:r w:rsidR="00AE076A">
        <w:t>na</w:t>
      </w:r>
      <w:r>
        <w:t xml:space="preserve"> </w:t>
      </w:r>
      <w:r w:rsidR="00AE076A">
        <w:t>klasach</w:t>
      </w:r>
      <w:r>
        <w:t>, z</w:t>
      </w:r>
      <w:r w:rsidR="00AB4719">
        <w:t> </w:t>
      </w:r>
      <w:r>
        <w:t>którymi model radził sobie najsłabiej</w:t>
      </w:r>
      <w:r w:rsidR="00AE076A">
        <w:t>. Co więcej warto</w:t>
      </w:r>
      <w:r>
        <w:t xml:space="preserve"> </w:t>
      </w:r>
      <w:r w:rsidR="00AE076A">
        <w:t xml:space="preserve">by spojrzeć na </w:t>
      </w:r>
      <w:r>
        <w:t>problem</w:t>
      </w:r>
      <w:r w:rsidR="00AE076A">
        <w:t>y</w:t>
      </w:r>
      <w:r>
        <w:t xml:space="preserve"> </w:t>
      </w:r>
      <w:r w:rsidR="00AE076A">
        <w:t>takie jak</w:t>
      </w:r>
      <w:r>
        <w:t xml:space="preserve"> niedoświetlenie lub prześwietlenie obrazów. Możliwe, że bardziej zaawansowany preprocessing byłby w</w:t>
      </w:r>
      <w:r w:rsidR="0076703D">
        <w:t> </w:t>
      </w:r>
      <w:r>
        <w:t>stanie zniwelować niektóre z tych problemów</w:t>
      </w:r>
      <w:r w:rsidR="00AE076A">
        <w:t>. Pozwoliłoby to</w:t>
      </w:r>
      <w:r>
        <w:t xml:space="preserve"> zwiększyć jeszcze bardziej trafność modelu bez konieczności zwiększania liczby jego parametrów i skomplikowania. </w:t>
      </w:r>
    </w:p>
    <w:p w14:paraId="5B26B8BB" w14:textId="137F49DF" w:rsidR="00D07748" w:rsidRDefault="00D07748" w:rsidP="00F04CA0">
      <w:pPr>
        <w:pStyle w:val="BodyText"/>
      </w:pPr>
      <w:r>
        <w:tab/>
        <w:t>Co więcej ciekawym eksperymentem mogłaby być próba wytrenowania i</w:t>
      </w:r>
      <w:r w:rsidR="0076703D">
        <w:t> </w:t>
      </w:r>
      <w:r>
        <w:t>przetestowania modelu na innych zbiorach znaków drogowych takich jak zbiór belgijski (BTSC).</w:t>
      </w:r>
    </w:p>
    <w:p w14:paraId="6D211DB2" w14:textId="3E077201" w:rsidR="007B0711" w:rsidRPr="00E351AB" w:rsidRDefault="00D07748">
      <w:pPr>
        <w:pStyle w:val="BodyText"/>
      </w:pPr>
      <w:r>
        <w:tab/>
      </w:r>
      <w:r w:rsidR="00E66A59">
        <w:t xml:space="preserve">Innym eksperymentem </w:t>
      </w:r>
      <w:r w:rsidR="00AE076A">
        <w:t>mogłoby</w:t>
      </w:r>
      <w:r w:rsidR="00E66A59">
        <w:t xml:space="preserve"> być wypróbowanie </w:t>
      </w:r>
      <w:r w:rsidR="00A45D9D">
        <w:t>możliwości modelu</w:t>
      </w:r>
      <w:r>
        <w:t xml:space="preserve"> w</w:t>
      </w:r>
      <w:r w:rsidR="0076703D">
        <w:t> </w:t>
      </w:r>
      <w:r>
        <w:t>rzeczywistych warunkach</w:t>
      </w:r>
      <w:r w:rsidR="00AE076A">
        <w:t xml:space="preserve">. </w:t>
      </w:r>
      <w:r w:rsidR="00455DE5">
        <w:t>Wymagałoby</w:t>
      </w:r>
      <w:r w:rsidR="00AE076A">
        <w:t xml:space="preserve"> to</w:t>
      </w:r>
      <w:r w:rsidR="002F7EBF">
        <w:t xml:space="preserve"> obudow</w:t>
      </w:r>
      <w:r w:rsidR="00AE076A">
        <w:t>ania</w:t>
      </w:r>
      <w:r w:rsidR="002F7EBF">
        <w:t xml:space="preserve"> go w bardziej ogólny system, który wpierw lokalizowałby znaki drogowe na drodze, a następnie klasyfik</w:t>
      </w:r>
      <w:r w:rsidR="003253A8">
        <w:t>ował</w:t>
      </w:r>
      <w:r w:rsidR="002F7EBF">
        <w:t xml:space="preserve"> je.</w:t>
      </w:r>
    </w:p>
    <w:p w14:paraId="2A7D2A41" w14:textId="77777777" w:rsidR="007B0711" w:rsidRPr="00E351AB" w:rsidRDefault="007B0711">
      <w:pPr>
        <w:pStyle w:val="BodyText"/>
      </w:pPr>
    </w:p>
    <w:p w14:paraId="4B7A2982" w14:textId="77777777" w:rsidR="007B0711" w:rsidRPr="00E351AB" w:rsidRDefault="007B0711">
      <w:pPr>
        <w:pStyle w:val="BodyText"/>
      </w:pPr>
    </w:p>
    <w:p w14:paraId="23F093D3" w14:textId="0A338989" w:rsidR="00B66FEA" w:rsidRPr="00DE3E2A" w:rsidRDefault="001E1D9C" w:rsidP="00894D09">
      <w:pPr>
        <w:pStyle w:val="Header"/>
        <w:rPr>
          <w:lang w:val="en-GB"/>
        </w:rPr>
      </w:pPr>
      <w:bookmarkStart w:id="62" w:name="_Toc134982601"/>
      <w:bookmarkStart w:id="63" w:name="_Toc135162699"/>
      <w:r w:rsidRPr="00DE3E2A">
        <w:rPr>
          <w:lang w:val="en-GB"/>
        </w:rPr>
        <w:lastRenderedPageBreak/>
        <w:t>BIBLIOGRAFIA</w:t>
      </w:r>
      <w:bookmarkEnd w:id="62"/>
      <w:bookmarkEnd w:id="63"/>
    </w:p>
    <w:p w14:paraId="20EB695C" w14:textId="3DD51D7E" w:rsidR="001E1D9C" w:rsidRPr="001E1D9C" w:rsidRDefault="001E1D9C" w:rsidP="001E1D9C">
      <w:pPr>
        <w:pStyle w:val="Bibliography"/>
        <w:rPr>
          <w:lang w:val="en-GB"/>
        </w:rPr>
      </w:pPr>
      <w:r w:rsidRPr="001E1D9C">
        <w:fldChar w:fldCharType="begin"/>
      </w:r>
      <w:r w:rsidRPr="001E1D9C">
        <w:rPr>
          <w:lang w:val="en-GB"/>
        </w:rPr>
        <w:instrText xml:space="preserve"> ADDIN ZOTERO_BIBL {"uncited":[],"omitted":[],"custom":[]} CSL_BIBLIOGRAPHY </w:instrText>
      </w:r>
      <w:r w:rsidRPr="001E1D9C">
        <w:fldChar w:fldCharType="separate"/>
      </w:r>
      <w:r w:rsidRPr="001E1D9C">
        <w:rPr>
          <w:lang w:val="en-GB"/>
        </w:rPr>
        <w:t>Benson, A, B.C. Tefft, A.M. Svancara, i W.J. Horrey. „Potential Reduction in Crashes, Injuries and Deaths from Large-Scale Deployment of Advanced Driver Assistance Systems”. AAA Foundation for Traffic Safety, 26 wrzesień 2018. https://aaafoundation.org/potential-reduction-in-crashes-injuries-and-deaths-from-large-scale-deployment-of-advanced-driver-assistance-systems/.</w:t>
      </w:r>
    </w:p>
    <w:p w14:paraId="3351F3E1" w14:textId="77777777" w:rsidR="001E1D9C" w:rsidRPr="001E1D9C" w:rsidRDefault="001E1D9C" w:rsidP="001E1D9C">
      <w:pPr>
        <w:rPr>
          <w:lang w:val="en-GB"/>
        </w:rPr>
      </w:pPr>
    </w:p>
    <w:p w14:paraId="0235A2A7" w14:textId="77777777" w:rsidR="001E1D9C" w:rsidRPr="001E1D9C" w:rsidRDefault="001E1D9C" w:rsidP="001E1D9C">
      <w:pPr>
        <w:pStyle w:val="Bibliography"/>
        <w:rPr>
          <w:lang w:val="en-GB"/>
        </w:rPr>
      </w:pPr>
      <w:r w:rsidRPr="001E1D9C">
        <w:rPr>
          <w:lang w:val="de-DE"/>
        </w:rPr>
        <w:t xml:space="preserve">Brookhuis, Karel A., Dick de Waard, i Wiel H. Janssen. </w:t>
      </w:r>
      <w:r w:rsidRPr="001E1D9C">
        <w:rPr>
          <w:lang w:val="en-GB"/>
        </w:rPr>
        <w:t xml:space="preserve">„Behavioural Impacts of Advanced Driver Assistance Systems–an Overview”. </w:t>
      </w:r>
      <w:r w:rsidRPr="001E1D9C">
        <w:rPr>
          <w:i/>
          <w:iCs/>
          <w:lang w:val="en-GB"/>
        </w:rPr>
        <w:t>European Journal of Transport and Infrastructure Research</w:t>
      </w:r>
      <w:r w:rsidRPr="001E1D9C">
        <w:rPr>
          <w:lang w:val="en-GB"/>
        </w:rPr>
        <w:t xml:space="preserve"> 1, nr 3 (1 czerwiec 2001). https://doi.org/10.18757/ejtir.2001.1.3.3667.</w:t>
      </w:r>
    </w:p>
    <w:p w14:paraId="79A96198" w14:textId="77777777" w:rsidR="001E1D9C" w:rsidRPr="001E1D9C" w:rsidRDefault="001E1D9C" w:rsidP="001E1D9C">
      <w:pPr>
        <w:rPr>
          <w:lang w:val="en-GB"/>
        </w:rPr>
      </w:pPr>
    </w:p>
    <w:p w14:paraId="5EAD84EF" w14:textId="77777777" w:rsidR="001E1D9C" w:rsidRPr="001E1D9C" w:rsidRDefault="001E1D9C" w:rsidP="001E1D9C">
      <w:pPr>
        <w:pStyle w:val="Bibliography"/>
        <w:rPr>
          <w:lang w:val="de-DE"/>
        </w:rPr>
      </w:pPr>
      <w:r w:rsidRPr="001E1D9C">
        <w:rPr>
          <w:lang w:val="en-GB"/>
        </w:rPr>
        <w:t xml:space="preserve">Chellapilla, Kumar, Sidd Puri, i Patrice Simard. „High Performance Convolutional Neural Networks for Document Processing”. </w:t>
      </w:r>
      <w:r w:rsidRPr="001E1D9C">
        <w:rPr>
          <w:lang w:val="de-DE"/>
        </w:rPr>
        <w:t>Suvisoft, 2006. https://hal.inria.fr/inria-00112631.</w:t>
      </w:r>
    </w:p>
    <w:p w14:paraId="384BF477" w14:textId="77777777" w:rsidR="001E1D9C" w:rsidRPr="001E1D9C" w:rsidRDefault="001E1D9C" w:rsidP="001E1D9C">
      <w:pPr>
        <w:rPr>
          <w:lang w:val="de-DE"/>
        </w:rPr>
      </w:pPr>
    </w:p>
    <w:p w14:paraId="41D19B5E" w14:textId="77777777" w:rsidR="001E1D9C" w:rsidRPr="001E1D9C" w:rsidRDefault="001E1D9C" w:rsidP="001E1D9C">
      <w:pPr>
        <w:pStyle w:val="Bibliography"/>
        <w:rPr>
          <w:lang w:val="en-GB"/>
        </w:rPr>
      </w:pPr>
      <w:r w:rsidRPr="001E1D9C">
        <w:rPr>
          <w:lang w:val="de-DE"/>
        </w:rPr>
        <w:t xml:space="preserve">Cireşan, Dan, Ueli Meier, Jonathan Masci, i Jürgen Schmidhuber. </w:t>
      </w:r>
      <w:r w:rsidRPr="001E1D9C">
        <w:rPr>
          <w:lang w:val="en-GB"/>
        </w:rPr>
        <w:t xml:space="preserve">„Multi-Column Deep Neural Network for Traffic Sign Classification”. </w:t>
      </w:r>
      <w:r w:rsidRPr="001E1D9C">
        <w:rPr>
          <w:i/>
          <w:iCs/>
          <w:lang w:val="en-GB"/>
        </w:rPr>
        <w:t>Neural Networks</w:t>
      </w:r>
      <w:r w:rsidRPr="001E1D9C">
        <w:rPr>
          <w:lang w:val="en-GB"/>
        </w:rPr>
        <w:t>, Selected Papers from IJCNN 2011, 32 (1 sierpień 2012): 333–38. https://doi.org/10.1016/j.neunet.2012.02.023.</w:t>
      </w:r>
    </w:p>
    <w:p w14:paraId="547A3C48" w14:textId="77777777" w:rsidR="001E1D9C" w:rsidRPr="001E1D9C" w:rsidRDefault="001E1D9C" w:rsidP="001E1D9C">
      <w:pPr>
        <w:rPr>
          <w:lang w:val="en-GB"/>
        </w:rPr>
      </w:pPr>
    </w:p>
    <w:p w14:paraId="21424E20" w14:textId="77777777" w:rsidR="001E1D9C" w:rsidRPr="001E1D9C" w:rsidRDefault="001E1D9C" w:rsidP="001E1D9C">
      <w:pPr>
        <w:pStyle w:val="Bibliography"/>
        <w:rPr>
          <w:lang w:val="en-GB"/>
        </w:rPr>
      </w:pPr>
      <w:r w:rsidRPr="001E1D9C">
        <w:rPr>
          <w:lang w:val="de-DE"/>
        </w:rPr>
        <w:t xml:space="preserve">Debevec, Paul E, i Jitendra Malik. </w:t>
      </w:r>
      <w:r w:rsidRPr="001E1D9C">
        <w:rPr>
          <w:lang w:val="en-GB"/>
        </w:rPr>
        <w:t>„Recovering High Dynamic Range Radiance Maps from Photographs”, b.d.</w:t>
      </w:r>
    </w:p>
    <w:p w14:paraId="4C379030" w14:textId="77777777" w:rsidR="001E1D9C" w:rsidRPr="001E1D9C" w:rsidRDefault="001E1D9C" w:rsidP="001E1D9C">
      <w:pPr>
        <w:rPr>
          <w:lang w:val="en-GB"/>
        </w:rPr>
      </w:pPr>
    </w:p>
    <w:p w14:paraId="07BBE776" w14:textId="77777777" w:rsidR="001E1D9C" w:rsidRPr="001E1D9C" w:rsidRDefault="001E1D9C" w:rsidP="001E1D9C">
      <w:pPr>
        <w:pStyle w:val="Bibliography"/>
        <w:rPr>
          <w:lang w:val="en-GB"/>
        </w:rPr>
      </w:pPr>
      <w:r w:rsidRPr="001E1D9C">
        <w:rPr>
          <w:lang w:val="en-GB"/>
        </w:rPr>
        <w:t xml:space="preserve">Escalera, Sergio, Xavier Baró, Oriol Pujol, Jordi Vitrià, i Petia Radeva. </w:t>
      </w:r>
      <w:r w:rsidRPr="001E1D9C">
        <w:rPr>
          <w:i/>
          <w:iCs/>
          <w:lang w:val="en-GB"/>
        </w:rPr>
        <w:t>Traffic-Sign Recognition Systems</w:t>
      </w:r>
      <w:r w:rsidRPr="001E1D9C">
        <w:rPr>
          <w:lang w:val="en-GB"/>
        </w:rPr>
        <w:t>. SpringerBriefs in Computer Science. London: Springer, 2011. https://doi.org/10.1007/978-1-4471-2245-6.</w:t>
      </w:r>
    </w:p>
    <w:p w14:paraId="36819505" w14:textId="77777777" w:rsidR="001E1D9C" w:rsidRPr="001E1D9C" w:rsidRDefault="001E1D9C" w:rsidP="001E1D9C">
      <w:pPr>
        <w:rPr>
          <w:lang w:val="en-GB"/>
        </w:rPr>
      </w:pPr>
    </w:p>
    <w:p w14:paraId="140A6209" w14:textId="77777777" w:rsidR="001E1D9C" w:rsidRPr="001E1D9C" w:rsidRDefault="001E1D9C" w:rsidP="001E1D9C">
      <w:pPr>
        <w:pStyle w:val="Bibliography"/>
        <w:rPr>
          <w:lang w:val="en-GB"/>
        </w:rPr>
      </w:pPr>
      <w:r w:rsidRPr="001E1D9C">
        <w:rPr>
          <w:lang w:val="en-GB"/>
        </w:rPr>
        <w:t xml:space="preserve">Fukushima, Kunihiko. „Neocognitron: A Self-Organizing Neural Network Model for a Mechanism of Pattern Recognition Unaffected by Shift in Position”. </w:t>
      </w:r>
      <w:r w:rsidRPr="001E1D9C">
        <w:rPr>
          <w:i/>
          <w:iCs/>
          <w:lang w:val="en-GB"/>
        </w:rPr>
        <w:t>Biological Cybernetics</w:t>
      </w:r>
      <w:r w:rsidRPr="001E1D9C">
        <w:rPr>
          <w:lang w:val="en-GB"/>
        </w:rPr>
        <w:t xml:space="preserve"> 36, nr 4 (kwiecień 1980): 193–202. https://doi.org/10.1007/BF00344251</w:t>
      </w:r>
    </w:p>
    <w:p w14:paraId="4EAB586F" w14:textId="243EB09E" w:rsidR="001E1D9C" w:rsidRPr="001E1D9C" w:rsidRDefault="001E1D9C" w:rsidP="001E1D9C">
      <w:pPr>
        <w:pStyle w:val="Bibliography"/>
        <w:rPr>
          <w:lang w:val="en-GB"/>
        </w:rPr>
      </w:pPr>
      <w:r w:rsidRPr="001E1D9C">
        <w:rPr>
          <w:lang w:val="en-GB"/>
        </w:rPr>
        <w:t>.</w:t>
      </w:r>
    </w:p>
    <w:p w14:paraId="1E6C6781" w14:textId="77777777" w:rsidR="001E1D9C" w:rsidRPr="001E1D9C" w:rsidRDefault="001E1D9C" w:rsidP="001E1D9C">
      <w:pPr>
        <w:pStyle w:val="Bibliography"/>
        <w:rPr>
          <w:lang w:val="en-GB"/>
        </w:rPr>
      </w:pPr>
      <w:r w:rsidRPr="001E1D9C">
        <w:rPr>
          <w:lang w:val="en-GB"/>
        </w:rPr>
        <w:t xml:space="preserve">Habibi Aghdam, Hamed, Elnaz Jahani Heravi, i Domenec Puig. „A Practical Approach for Detection and Classification of Traffic Signs Using Convolutional Neural Networks”. </w:t>
      </w:r>
      <w:r w:rsidRPr="001E1D9C">
        <w:rPr>
          <w:i/>
          <w:iCs/>
          <w:lang w:val="en-GB"/>
        </w:rPr>
        <w:t>Robotics and Autonomous Systems</w:t>
      </w:r>
      <w:r w:rsidRPr="001E1D9C">
        <w:rPr>
          <w:lang w:val="en-GB"/>
        </w:rPr>
        <w:t xml:space="preserve"> 84 (1 październik 2016): 97–112. https://doi.org/10.1016/j.robot.2016.07.003.</w:t>
      </w:r>
    </w:p>
    <w:p w14:paraId="0BC025B7" w14:textId="77777777" w:rsidR="001E1D9C" w:rsidRPr="001E1D9C" w:rsidRDefault="001E1D9C" w:rsidP="001E1D9C">
      <w:pPr>
        <w:rPr>
          <w:lang w:val="en-GB"/>
        </w:rPr>
      </w:pPr>
    </w:p>
    <w:p w14:paraId="3FCB76C9" w14:textId="77777777" w:rsidR="001E1D9C" w:rsidRPr="001E1D9C" w:rsidRDefault="001E1D9C" w:rsidP="001E1D9C">
      <w:pPr>
        <w:pStyle w:val="Bibliography"/>
        <w:rPr>
          <w:lang w:val="en-GB"/>
        </w:rPr>
      </w:pPr>
      <w:r w:rsidRPr="001E1D9C">
        <w:rPr>
          <w:lang w:val="en-GB"/>
        </w:rPr>
        <w:t xml:space="preserve">Haque, Wasif Arman, Samin Arefin, A. S. M. Shihavuddin, i Muhammad Abul Hasan. „DeepThin: A Novel Lightweight CNN Architecture for Traffic Sign Recognition without GPU Requirements”. </w:t>
      </w:r>
      <w:r w:rsidRPr="001E1D9C">
        <w:rPr>
          <w:i/>
          <w:iCs/>
          <w:lang w:val="en-GB"/>
        </w:rPr>
        <w:t>Expert Systems with Applications</w:t>
      </w:r>
      <w:r w:rsidRPr="001E1D9C">
        <w:rPr>
          <w:lang w:val="en-GB"/>
        </w:rPr>
        <w:t xml:space="preserve"> 168 (15 kwiecień 2021): 114481. https://doi.org/10.1016/j.eswa.2020.114481.</w:t>
      </w:r>
    </w:p>
    <w:p w14:paraId="1D30DCD1" w14:textId="77777777" w:rsidR="001E1D9C" w:rsidRPr="001E1D9C" w:rsidRDefault="001E1D9C" w:rsidP="001E1D9C">
      <w:pPr>
        <w:rPr>
          <w:lang w:val="en-GB"/>
        </w:rPr>
      </w:pPr>
    </w:p>
    <w:p w14:paraId="7B98DC53" w14:textId="77777777" w:rsidR="001E1D9C" w:rsidRPr="001E1D9C" w:rsidRDefault="001E1D9C" w:rsidP="001E1D9C">
      <w:pPr>
        <w:pStyle w:val="Bibliography"/>
        <w:rPr>
          <w:lang w:val="en-GB"/>
        </w:rPr>
      </w:pPr>
      <w:r w:rsidRPr="001E1D9C">
        <w:rPr>
          <w:lang w:val="en-GB"/>
        </w:rPr>
        <w:t>He, Kaiming, Xiangyu Zhang, Shaoqing Ren, i Jian Sun. „Deep Residual Learning for Image Recognition”. arXiv, 10 grudzień 2015. https://doi.org/10.48550/arXiv.1512.03385.</w:t>
      </w:r>
    </w:p>
    <w:p w14:paraId="32495E27" w14:textId="77777777" w:rsidR="001E1D9C" w:rsidRPr="001E1D9C" w:rsidRDefault="001E1D9C" w:rsidP="001E1D9C">
      <w:pPr>
        <w:pStyle w:val="Bibliography"/>
        <w:rPr>
          <w:lang w:val="en-GB"/>
        </w:rPr>
      </w:pPr>
      <w:r w:rsidRPr="00514A06">
        <w:rPr>
          <w:lang w:val="en-GB"/>
        </w:rPr>
        <w:lastRenderedPageBreak/>
        <w:t xml:space="preserve">Hubel, D. H., i T. N. Wiesel. </w:t>
      </w:r>
      <w:r w:rsidRPr="001E1D9C">
        <w:rPr>
          <w:lang w:val="en-GB"/>
        </w:rPr>
        <w:t xml:space="preserve">„Receptive fields, binocular interaction and functional architecture in the cat’s visual cortex”. </w:t>
      </w:r>
      <w:r w:rsidRPr="001E1D9C">
        <w:rPr>
          <w:i/>
          <w:iCs/>
          <w:lang w:val="en-GB"/>
        </w:rPr>
        <w:t>The Journal of Physiology</w:t>
      </w:r>
      <w:r w:rsidRPr="001E1D9C">
        <w:rPr>
          <w:lang w:val="en-GB"/>
        </w:rPr>
        <w:t xml:space="preserve"> 160, nr 1 (styczeń 1962): 106-154.2.</w:t>
      </w:r>
    </w:p>
    <w:p w14:paraId="43ADDDB4" w14:textId="77777777" w:rsidR="001E1D9C" w:rsidRPr="001E1D9C" w:rsidRDefault="001E1D9C" w:rsidP="001E1D9C">
      <w:pPr>
        <w:pStyle w:val="Bibliography"/>
        <w:rPr>
          <w:lang w:val="en-GB"/>
        </w:rPr>
      </w:pPr>
      <w:r w:rsidRPr="001E1D9C">
        <w:rPr>
          <w:lang w:val="en-GB"/>
        </w:rPr>
        <w:t xml:space="preserve">———. „Receptive fields of single neurones in the cat’s striate cortex”. </w:t>
      </w:r>
      <w:r w:rsidRPr="001E1D9C">
        <w:rPr>
          <w:i/>
          <w:iCs/>
          <w:lang w:val="en-GB"/>
        </w:rPr>
        <w:t>The Journal of Physiology</w:t>
      </w:r>
      <w:r w:rsidRPr="001E1D9C">
        <w:rPr>
          <w:lang w:val="en-GB"/>
        </w:rPr>
        <w:t xml:space="preserve"> 148, nr 3 (październik 1959): 574–91.</w:t>
      </w:r>
    </w:p>
    <w:p w14:paraId="271371E6" w14:textId="77777777" w:rsidR="001E1D9C" w:rsidRPr="001E1D9C" w:rsidRDefault="001E1D9C" w:rsidP="001E1D9C">
      <w:pPr>
        <w:rPr>
          <w:lang w:val="en-GB"/>
        </w:rPr>
      </w:pPr>
    </w:p>
    <w:p w14:paraId="001F0C93" w14:textId="77777777" w:rsidR="001E1D9C" w:rsidRPr="001E1D9C" w:rsidRDefault="001E1D9C" w:rsidP="001E1D9C">
      <w:pPr>
        <w:pStyle w:val="Bibliography"/>
        <w:rPr>
          <w:lang w:val="en-GB"/>
        </w:rPr>
      </w:pPr>
      <w:r w:rsidRPr="001E1D9C">
        <w:rPr>
          <w:lang w:val="en-GB"/>
        </w:rPr>
        <w:t xml:space="preserve">Krizhevsky, Alex, Ilya Sutskever, i Geoffrey E Hinton. „ImageNet Classification with Deep Convolutional Neural Networks”. W </w:t>
      </w:r>
      <w:r w:rsidRPr="001E1D9C">
        <w:rPr>
          <w:i/>
          <w:iCs/>
          <w:lang w:val="en-GB"/>
        </w:rPr>
        <w:t>Advances in Neural Information Processing Systems</w:t>
      </w:r>
      <w:r w:rsidRPr="001E1D9C">
        <w:rPr>
          <w:lang w:val="en-GB"/>
        </w:rPr>
        <w:t>, T. 25. Curran Associates, Inc., 2012. https://proceedings.neurips.cc/paper/2012/hash/c399862d3b9d6b76c8436e924a68c45b-Abstract.html.</w:t>
      </w:r>
    </w:p>
    <w:p w14:paraId="568AB6D0" w14:textId="77777777" w:rsidR="001E1D9C" w:rsidRPr="001E1D9C" w:rsidRDefault="001E1D9C" w:rsidP="001E1D9C">
      <w:pPr>
        <w:rPr>
          <w:lang w:val="en-GB"/>
        </w:rPr>
      </w:pPr>
    </w:p>
    <w:p w14:paraId="42321022" w14:textId="77777777" w:rsidR="001E1D9C" w:rsidRPr="001E1D9C" w:rsidRDefault="001E1D9C" w:rsidP="001E1D9C">
      <w:pPr>
        <w:pStyle w:val="Bibliography"/>
        <w:rPr>
          <w:lang w:val="en-GB"/>
        </w:rPr>
      </w:pPr>
      <w:r w:rsidRPr="001E1D9C">
        <w:rPr>
          <w:lang w:val="en-GB"/>
        </w:rPr>
        <w:t xml:space="preserve">Krogh, Anders. „What Are Artificial Neural Networks?” </w:t>
      </w:r>
      <w:r w:rsidRPr="001E1D9C">
        <w:rPr>
          <w:i/>
          <w:iCs/>
          <w:lang w:val="en-GB"/>
        </w:rPr>
        <w:t>Nature Biotechnology</w:t>
      </w:r>
      <w:r w:rsidRPr="001E1D9C">
        <w:rPr>
          <w:lang w:val="en-GB"/>
        </w:rPr>
        <w:t xml:space="preserve"> 26, nr 2 (luty 2008): 195–97. https://doi.org/10.1038/nbt1386.</w:t>
      </w:r>
    </w:p>
    <w:p w14:paraId="2BB10EF7" w14:textId="77777777" w:rsidR="001E1D9C" w:rsidRPr="001E1D9C" w:rsidRDefault="001E1D9C" w:rsidP="001E1D9C">
      <w:pPr>
        <w:rPr>
          <w:lang w:val="en-GB"/>
        </w:rPr>
      </w:pPr>
    </w:p>
    <w:p w14:paraId="15A1D30E" w14:textId="77777777" w:rsidR="001E1D9C" w:rsidRPr="001E1D9C" w:rsidRDefault="001E1D9C" w:rsidP="001E1D9C">
      <w:pPr>
        <w:pStyle w:val="Bibliography"/>
        <w:rPr>
          <w:lang w:val="en-GB"/>
        </w:rPr>
      </w:pPr>
      <w:r w:rsidRPr="001E1D9C">
        <w:rPr>
          <w:lang w:val="en-GB"/>
        </w:rPr>
        <w:t xml:space="preserve">Lay, M. G. „HISTORY OF TRAFFIC SIGNS. IN: THE HUMAN FACTORS OF TRANSPORT SIGNS”. </w:t>
      </w:r>
      <w:r w:rsidRPr="001E1D9C">
        <w:rPr>
          <w:i/>
          <w:iCs/>
          <w:lang w:val="en-GB"/>
        </w:rPr>
        <w:t>Publication of: CRC Press LLC</w:t>
      </w:r>
      <w:r w:rsidRPr="001E1D9C">
        <w:rPr>
          <w:lang w:val="en-GB"/>
        </w:rPr>
        <w:t>, 2004. https://trid.trb.org/view/702336.</w:t>
      </w:r>
    </w:p>
    <w:p w14:paraId="596B0517" w14:textId="77777777" w:rsidR="001E1D9C" w:rsidRPr="001E1D9C" w:rsidRDefault="001E1D9C" w:rsidP="001E1D9C">
      <w:pPr>
        <w:rPr>
          <w:lang w:val="en-GB"/>
        </w:rPr>
      </w:pPr>
    </w:p>
    <w:p w14:paraId="7C2A74C2" w14:textId="77777777" w:rsidR="001E1D9C" w:rsidRPr="001E1D9C" w:rsidRDefault="001E1D9C" w:rsidP="001E1D9C">
      <w:pPr>
        <w:pStyle w:val="Bibliography"/>
        <w:rPr>
          <w:lang w:val="en-GB"/>
        </w:rPr>
      </w:pPr>
      <w:r w:rsidRPr="001E1D9C">
        <w:rPr>
          <w:lang w:val="en-GB"/>
        </w:rPr>
        <w:t xml:space="preserve">LeCun, Y., B. Boser, J. S. Denker, D. Henderson, R. E. Howard, W. Hubbard, i L. D. Jackel. „Backpropagation Applied to Handwritten Zip Code Recognition”. </w:t>
      </w:r>
      <w:r w:rsidRPr="001E1D9C">
        <w:rPr>
          <w:i/>
          <w:iCs/>
          <w:lang w:val="en-GB"/>
        </w:rPr>
        <w:t>Neural Computation</w:t>
      </w:r>
      <w:r w:rsidRPr="001E1D9C">
        <w:rPr>
          <w:lang w:val="en-GB"/>
        </w:rPr>
        <w:t xml:space="preserve"> 1, nr 4 (grudzień 1989): 541–51. https://doi.org/10.1162/neco.1989.1.4.541.</w:t>
      </w:r>
    </w:p>
    <w:p w14:paraId="50897B9C" w14:textId="77777777" w:rsidR="001E1D9C" w:rsidRPr="001E1D9C" w:rsidRDefault="001E1D9C" w:rsidP="001E1D9C">
      <w:pPr>
        <w:rPr>
          <w:lang w:val="en-GB"/>
        </w:rPr>
      </w:pPr>
    </w:p>
    <w:p w14:paraId="03CE2AEB" w14:textId="77777777" w:rsidR="001E1D9C" w:rsidRPr="001E1D9C" w:rsidRDefault="001E1D9C" w:rsidP="001E1D9C">
      <w:pPr>
        <w:pStyle w:val="Bibliography"/>
        <w:rPr>
          <w:lang w:val="en-GB"/>
        </w:rPr>
      </w:pPr>
      <w:r w:rsidRPr="001E1D9C">
        <w:rPr>
          <w:lang w:val="en-GB"/>
        </w:rPr>
        <w:t xml:space="preserve">Lowe, D.G. „Object recognition from local scale-invariant features”. W </w:t>
      </w:r>
      <w:r w:rsidRPr="001E1D9C">
        <w:rPr>
          <w:i/>
          <w:iCs/>
          <w:lang w:val="en-GB"/>
        </w:rPr>
        <w:t>Proceedings of the Seventh IEEE International Conference on Computer Vision</w:t>
      </w:r>
      <w:r w:rsidRPr="001E1D9C">
        <w:rPr>
          <w:lang w:val="en-GB"/>
        </w:rPr>
        <w:t>, 2:1150–57 t.2, 1999. https://doi.org/10.1109/ICCV.1999.790410.</w:t>
      </w:r>
    </w:p>
    <w:p w14:paraId="56FCAB67" w14:textId="77777777" w:rsidR="001E1D9C" w:rsidRPr="001E1D9C" w:rsidRDefault="001E1D9C" w:rsidP="001E1D9C">
      <w:pPr>
        <w:rPr>
          <w:lang w:val="en-GB"/>
        </w:rPr>
      </w:pPr>
    </w:p>
    <w:p w14:paraId="17513757" w14:textId="77777777" w:rsidR="001E1D9C" w:rsidRPr="001E1D9C" w:rsidRDefault="001E1D9C" w:rsidP="001E1D9C">
      <w:pPr>
        <w:pStyle w:val="Bibliography"/>
        <w:rPr>
          <w:lang w:val="en-GB"/>
        </w:rPr>
      </w:pPr>
      <w:r w:rsidRPr="001E1D9C">
        <w:rPr>
          <w:lang w:val="en-GB"/>
        </w:rPr>
        <w:t xml:space="preserve">Oh, Kyoung-Su, i Keechul Jung. „GPU Implementation of Neural Networks”. </w:t>
      </w:r>
      <w:r w:rsidRPr="001E1D9C">
        <w:rPr>
          <w:i/>
          <w:iCs/>
          <w:lang w:val="en-GB"/>
        </w:rPr>
        <w:t>Pattern Recognition</w:t>
      </w:r>
      <w:r w:rsidRPr="001E1D9C">
        <w:rPr>
          <w:lang w:val="en-GB"/>
        </w:rPr>
        <w:t xml:space="preserve"> 37, nr 6 (czerwiec 2004): 1311–14. https://doi.org/10.1016/j.patcog.2004.01.013.</w:t>
      </w:r>
    </w:p>
    <w:p w14:paraId="122DC527" w14:textId="77777777" w:rsidR="001E1D9C" w:rsidRPr="001E1D9C" w:rsidRDefault="001E1D9C" w:rsidP="001E1D9C">
      <w:pPr>
        <w:rPr>
          <w:lang w:val="en-GB"/>
        </w:rPr>
      </w:pPr>
    </w:p>
    <w:p w14:paraId="21C4C067" w14:textId="77777777" w:rsidR="001E1D9C" w:rsidRPr="001E1D9C" w:rsidRDefault="001E1D9C" w:rsidP="001E1D9C">
      <w:pPr>
        <w:pStyle w:val="Bibliography"/>
        <w:rPr>
          <w:lang w:val="en-GB"/>
        </w:rPr>
      </w:pPr>
      <w:r w:rsidRPr="001E1D9C">
        <w:rPr>
          <w:lang w:val="en-GB"/>
        </w:rPr>
        <w:t>Papert, Seymour A. „The Summer Vision Project”, 1 lipiec 1966. https://dspace.mit.edu/handle/1721.1/6125.</w:t>
      </w:r>
    </w:p>
    <w:p w14:paraId="3E26A921" w14:textId="77777777" w:rsidR="001E1D9C" w:rsidRPr="001E1D9C" w:rsidRDefault="001E1D9C" w:rsidP="001E1D9C">
      <w:pPr>
        <w:rPr>
          <w:lang w:val="en-GB"/>
        </w:rPr>
      </w:pPr>
    </w:p>
    <w:p w14:paraId="1415E0F3" w14:textId="77777777" w:rsidR="001E1D9C" w:rsidRPr="001E1D9C" w:rsidRDefault="001E1D9C" w:rsidP="001E1D9C">
      <w:pPr>
        <w:pStyle w:val="Bibliography"/>
        <w:rPr>
          <w:lang w:val="en-GB"/>
        </w:rPr>
      </w:pPr>
      <w:r w:rsidRPr="001E1D9C">
        <w:rPr>
          <w:lang w:val="en-GB"/>
        </w:rPr>
        <w:t xml:space="preserve">Peden, M. M., i World Health Organization, red. </w:t>
      </w:r>
      <w:r w:rsidRPr="001E1D9C">
        <w:rPr>
          <w:i/>
          <w:iCs/>
          <w:lang w:val="en-GB"/>
        </w:rPr>
        <w:t>World Report on Road Traffic Injury Prevention</w:t>
      </w:r>
      <w:r w:rsidRPr="001E1D9C">
        <w:rPr>
          <w:lang w:val="en-GB"/>
        </w:rPr>
        <w:t>. Geneva: World Health Organization, 2004.</w:t>
      </w:r>
    </w:p>
    <w:p w14:paraId="02A5D500" w14:textId="77777777" w:rsidR="001E1D9C" w:rsidRPr="001E1D9C" w:rsidRDefault="001E1D9C" w:rsidP="001E1D9C">
      <w:pPr>
        <w:rPr>
          <w:lang w:val="en-GB"/>
        </w:rPr>
      </w:pPr>
    </w:p>
    <w:p w14:paraId="2663803A" w14:textId="77777777" w:rsidR="001E1D9C" w:rsidRPr="001E1D9C" w:rsidRDefault="001E1D9C" w:rsidP="001E1D9C">
      <w:pPr>
        <w:pStyle w:val="Bibliography"/>
        <w:rPr>
          <w:lang w:val="en-GB"/>
        </w:rPr>
      </w:pPr>
      <w:r w:rsidRPr="001E1D9C">
        <w:rPr>
          <w:lang w:val="en-GB"/>
        </w:rPr>
        <w:t xml:space="preserve">Priese, L., J. Klieber, R. Lakmann, V. Rehrmann, i R. Schian. „New results on traffic sign recognition”. W </w:t>
      </w:r>
      <w:r w:rsidRPr="001E1D9C">
        <w:rPr>
          <w:i/>
          <w:iCs/>
          <w:lang w:val="en-GB"/>
        </w:rPr>
        <w:t>Proceedings of the Intelligent Vehicles ’94 Symposium</w:t>
      </w:r>
      <w:r w:rsidRPr="001E1D9C">
        <w:rPr>
          <w:lang w:val="en-GB"/>
        </w:rPr>
        <w:t>, 249–54. Paris, France: IEEE, 1994. https://doi.org/10.1109/IVS.1994.639514.</w:t>
      </w:r>
    </w:p>
    <w:p w14:paraId="3F98146D" w14:textId="77777777" w:rsidR="001E1D9C" w:rsidRPr="001E1D9C" w:rsidRDefault="001E1D9C" w:rsidP="001E1D9C">
      <w:pPr>
        <w:rPr>
          <w:lang w:val="en-GB"/>
        </w:rPr>
      </w:pPr>
    </w:p>
    <w:p w14:paraId="523B0284" w14:textId="77777777" w:rsidR="001E1D9C" w:rsidRPr="001E1D9C" w:rsidRDefault="001E1D9C" w:rsidP="001E1D9C">
      <w:pPr>
        <w:pStyle w:val="Bibliography"/>
        <w:rPr>
          <w:lang w:val="en-GB"/>
        </w:rPr>
      </w:pPr>
      <w:r w:rsidRPr="001E1D9C">
        <w:rPr>
          <w:lang w:val="en-GB"/>
        </w:rPr>
        <w:t>Roberts, Lawrence G. „Machine Perception of Three-Dimensional Solids”. Thesis, Massachusetts Institute of Technology, 1963. https://dspace.mit.edu/handle/1721.1/11589.</w:t>
      </w:r>
    </w:p>
    <w:p w14:paraId="68C99948" w14:textId="77777777" w:rsidR="001E1D9C" w:rsidRPr="001E1D9C" w:rsidRDefault="001E1D9C" w:rsidP="001E1D9C">
      <w:pPr>
        <w:rPr>
          <w:lang w:val="en-GB"/>
        </w:rPr>
      </w:pPr>
    </w:p>
    <w:p w14:paraId="3CDC6CCD" w14:textId="77777777" w:rsidR="001E1D9C" w:rsidRPr="001E1D9C" w:rsidRDefault="001E1D9C" w:rsidP="001E1D9C">
      <w:pPr>
        <w:pStyle w:val="Bibliography"/>
        <w:rPr>
          <w:lang w:val="en-GB"/>
        </w:rPr>
      </w:pPr>
      <w:r w:rsidRPr="001E1D9C">
        <w:rPr>
          <w:lang w:val="en-GB"/>
        </w:rPr>
        <w:t xml:space="preserve">Stallkamp, Johannes, Marc Schlipsing, Jan Salmen, i Christian Igel. „The German Traffic Sign Recognition Benchmark: A multi-class classification competition”. W </w:t>
      </w:r>
      <w:r w:rsidRPr="001E1D9C">
        <w:rPr>
          <w:i/>
          <w:iCs/>
          <w:lang w:val="en-GB"/>
        </w:rPr>
        <w:t>The 2011 International Joint Conference on Neural Networks</w:t>
      </w:r>
      <w:r w:rsidRPr="001E1D9C">
        <w:rPr>
          <w:lang w:val="en-GB"/>
        </w:rPr>
        <w:t>, 1453–60, 2011. https://doi.org/10.1109/IJCNN.2011.6033395.</w:t>
      </w:r>
    </w:p>
    <w:p w14:paraId="3D2D0747" w14:textId="77777777" w:rsidR="001E1D9C" w:rsidRPr="001E1D9C" w:rsidRDefault="001E1D9C" w:rsidP="001E1D9C">
      <w:pPr>
        <w:rPr>
          <w:lang w:val="en-GB"/>
        </w:rPr>
      </w:pPr>
    </w:p>
    <w:p w14:paraId="6F46CF0F" w14:textId="77777777" w:rsidR="001E1D9C" w:rsidRPr="001E1D9C" w:rsidRDefault="001E1D9C" w:rsidP="001E1D9C">
      <w:pPr>
        <w:pStyle w:val="Bibliography"/>
        <w:rPr>
          <w:lang w:val="en-GB"/>
        </w:rPr>
      </w:pPr>
      <w:r w:rsidRPr="001E1D9C">
        <w:rPr>
          <w:lang w:val="en-GB"/>
        </w:rPr>
        <w:t xml:space="preserve">Viola, P., i M. Jones. „Rapid Object Detection Using a Boosted Cascade of Simple Features”. W </w:t>
      </w:r>
      <w:r w:rsidRPr="001E1D9C">
        <w:rPr>
          <w:i/>
          <w:iCs/>
          <w:lang w:val="en-GB"/>
        </w:rPr>
        <w:t>Proceedings of the 2001 IEEE Computer Society Conference on Computer Vision and Pattern Recognition. CVPR 2001</w:t>
      </w:r>
      <w:r w:rsidRPr="001E1D9C">
        <w:rPr>
          <w:lang w:val="en-GB"/>
        </w:rPr>
        <w:t>, 1:I-511-I–518. Kauai, HI, USA: IEEE Comput. Soc, 2001. https://doi.org/10.1109/CVPR.2001.990517.</w:t>
      </w:r>
    </w:p>
    <w:p w14:paraId="6C8ABA00" w14:textId="77777777" w:rsidR="001E1D9C" w:rsidRPr="001E1D9C" w:rsidRDefault="001E1D9C" w:rsidP="001E1D9C">
      <w:pPr>
        <w:rPr>
          <w:lang w:val="en-GB"/>
        </w:rPr>
      </w:pPr>
    </w:p>
    <w:p w14:paraId="0A826372" w14:textId="77777777" w:rsidR="001E1D9C" w:rsidRPr="001E1D9C" w:rsidRDefault="001E1D9C" w:rsidP="001E1D9C">
      <w:pPr>
        <w:pStyle w:val="Bibliography"/>
        <w:rPr>
          <w:lang w:val="en-GB"/>
        </w:rPr>
      </w:pPr>
      <w:r w:rsidRPr="001E1D9C">
        <w:rPr>
          <w:lang w:val="en-GB"/>
        </w:rPr>
        <w:t xml:space="preserve">Waibel, A., T. Hanazawa, G. Hinton, K. Shikano, i K.J. Lang. „Phoneme recognition using time-delay neural networks”. </w:t>
      </w:r>
      <w:r w:rsidRPr="001E1D9C">
        <w:rPr>
          <w:i/>
          <w:iCs/>
          <w:lang w:val="en-GB"/>
        </w:rPr>
        <w:t>IEEE Transactions on Acoustics, Speech, and Signal Processing</w:t>
      </w:r>
      <w:r w:rsidRPr="001E1D9C">
        <w:rPr>
          <w:lang w:val="en-GB"/>
        </w:rPr>
        <w:t xml:space="preserve"> 37, nr 3 (marzec 1989): 328–39. https://doi.org/10.1109/29.21701.</w:t>
      </w:r>
    </w:p>
    <w:p w14:paraId="42293ED2" w14:textId="77777777" w:rsidR="001E1D9C" w:rsidRPr="001E1D9C" w:rsidRDefault="001E1D9C" w:rsidP="001E1D9C">
      <w:pPr>
        <w:rPr>
          <w:lang w:val="en-GB"/>
        </w:rPr>
      </w:pPr>
    </w:p>
    <w:p w14:paraId="472DBC98" w14:textId="77777777" w:rsidR="001E1D9C" w:rsidRPr="001E1D9C" w:rsidRDefault="001E1D9C" w:rsidP="001E1D9C">
      <w:pPr>
        <w:pStyle w:val="Bibliography"/>
        <w:rPr>
          <w:lang w:val="en-GB"/>
        </w:rPr>
      </w:pPr>
      <w:r w:rsidRPr="001E1D9C">
        <w:rPr>
          <w:lang w:val="en-GB"/>
        </w:rPr>
        <w:t xml:space="preserve">World Health Organization. </w:t>
      </w:r>
      <w:r w:rsidRPr="001E1D9C">
        <w:rPr>
          <w:i/>
          <w:iCs/>
          <w:lang w:val="en-GB"/>
        </w:rPr>
        <w:t>Global Status Report on Road Safety 2018: Supporting a Decade of Action</w:t>
      </w:r>
      <w:r w:rsidRPr="001E1D9C">
        <w:rPr>
          <w:lang w:val="en-GB"/>
        </w:rPr>
        <w:t>. Geneva, Switzerland: WHO, 2018.</w:t>
      </w:r>
    </w:p>
    <w:p w14:paraId="33DE6E6A" w14:textId="77777777" w:rsidR="001E1D9C" w:rsidRPr="001E1D9C" w:rsidRDefault="001E1D9C" w:rsidP="001E1D9C">
      <w:pPr>
        <w:rPr>
          <w:lang w:val="en-GB"/>
        </w:rPr>
      </w:pPr>
    </w:p>
    <w:p w14:paraId="40A8E531" w14:textId="77777777" w:rsidR="001E1D9C" w:rsidRPr="001E1D9C" w:rsidRDefault="001E1D9C" w:rsidP="001E1D9C">
      <w:pPr>
        <w:pStyle w:val="Bibliography"/>
      </w:pPr>
      <w:r w:rsidRPr="001E1D9C">
        <w:rPr>
          <w:lang w:val="en-GB"/>
        </w:rPr>
        <w:t xml:space="preserve">Yamaguchi, Kouichi, Kenji Sakamoto, Toshio Akabane, i Yoshiji Fujimoto. „A Neural Network for Speaker-Independent Isolated Word Recognition”. W </w:t>
      </w:r>
      <w:r w:rsidRPr="001E1D9C">
        <w:rPr>
          <w:i/>
          <w:iCs/>
          <w:lang w:val="en-GB"/>
        </w:rPr>
        <w:t>First International Conference on Spoken Language Processing (ICSLP 1990)</w:t>
      </w:r>
      <w:r w:rsidRPr="001E1D9C">
        <w:rPr>
          <w:lang w:val="en-GB"/>
        </w:rPr>
        <w:t xml:space="preserve">, 1077–80. </w:t>
      </w:r>
      <w:r w:rsidRPr="001E1D9C">
        <w:t>ISCA, 1990. https://doi.org/10.21437/ICSLP.1990-282.</w:t>
      </w:r>
    </w:p>
    <w:p w14:paraId="5F63B980" w14:textId="4FBDAF9A" w:rsidR="001F699B" w:rsidRPr="001F699B" w:rsidRDefault="001E1D9C" w:rsidP="001F699B">
      <w:pPr>
        <w:pStyle w:val="BodyText"/>
      </w:pPr>
      <w:r w:rsidRPr="001E1D9C">
        <w:fldChar w:fldCharType="end"/>
      </w:r>
    </w:p>
    <w:p w14:paraId="26BD77B7" w14:textId="77777777" w:rsidR="00B66FEA" w:rsidRDefault="00B66FEA" w:rsidP="00894D09">
      <w:pPr>
        <w:pStyle w:val="Header"/>
      </w:pPr>
      <w:r w:rsidRPr="007651B5">
        <w:br w:type="column"/>
      </w:r>
      <w:bookmarkStart w:id="64" w:name="_Toc134982602"/>
      <w:bookmarkStart w:id="65" w:name="_Toc135162700"/>
      <w:r>
        <w:lastRenderedPageBreak/>
        <w:t>Spis tabel</w:t>
      </w:r>
      <w:bookmarkEnd w:id="64"/>
      <w:bookmarkEnd w:id="65"/>
    </w:p>
    <w:p w14:paraId="614C00F2" w14:textId="3F61B076" w:rsidR="002D5C87"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6036077" w:history="1">
        <w:r w:rsidR="002D5C87" w:rsidRPr="0010044D">
          <w:rPr>
            <w:rStyle w:val="Hyperlink"/>
            <w:noProof/>
          </w:rPr>
          <w:t>Tabela 1. Podsumowanie liczebności danych</w:t>
        </w:r>
        <w:r w:rsidR="002D5C87">
          <w:rPr>
            <w:noProof/>
            <w:webHidden/>
          </w:rPr>
          <w:tab/>
        </w:r>
        <w:r w:rsidR="002D5C87">
          <w:rPr>
            <w:noProof/>
            <w:webHidden/>
          </w:rPr>
          <w:fldChar w:fldCharType="begin"/>
        </w:r>
        <w:r w:rsidR="002D5C87">
          <w:rPr>
            <w:noProof/>
            <w:webHidden/>
          </w:rPr>
          <w:instrText xml:space="preserve"> PAGEREF _Toc136036077 \h </w:instrText>
        </w:r>
        <w:r w:rsidR="002D5C87">
          <w:rPr>
            <w:noProof/>
            <w:webHidden/>
          </w:rPr>
        </w:r>
        <w:r w:rsidR="002D5C87">
          <w:rPr>
            <w:noProof/>
            <w:webHidden/>
          </w:rPr>
          <w:fldChar w:fldCharType="separate"/>
        </w:r>
        <w:r w:rsidR="0056160D">
          <w:rPr>
            <w:noProof/>
            <w:webHidden/>
          </w:rPr>
          <w:t>26</w:t>
        </w:r>
        <w:r w:rsidR="002D5C87">
          <w:rPr>
            <w:noProof/>
            <w:webHidden/>
          </w:rPr>
          <w:fldChar w:fldCharType="end"/>
        </w:r>
      </w:hyperlink>
    </w:p>
    <w:p w14:paraId="3BCD1F07" w14:textId="2D1BAB92" w:rsidR="002D5C87"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78" w:history="1">
        <w:r w:rsidR="002D5C87" w:rsidRPr="0010044D">
          <w:rPr>
            <w:rStyle w:val="Hyperlink"/>
            <w:noProof/>
          </w:rPr>
          <w:t>Tabela 2. Wyniki poprzednich modeli</w:t>
        </w:r>
        <w:r w:rsidR="002D5C87">
          <w:rPr>
            <w:noProof/>
            <w:webHidden/>
          </w:rPr>
          <w:tab/>
        </w:r>
        <w:r w:rsidR="002D5C87">
          <w:rPr>
            <w:noProof/>
            <w:webHidden/>
          </w:rPr>
          <w:fldChar w:fldCharType="begin"/>
        </w:r>
        <w:r w:rsidR="002D5C87">
          <w:rPr>
            <w:noProof/>
            <w:webHidden/>
          </w:rPr>
          <w:instrText xml:space="preserve"> PAGEREF _Toc136036078 \h </w:instrText>
        </w:r>
        <w:r w:rsidR="002D5C87">
          <w:rPr>
            <w:noProof/>
            <w:webHidden/>
          </w:rPr>
        </w:r>
        <w:r w:rsidR="002D5C87">
          <w:rPr>
            <w:noProof/>
            <w:webHidden/>
          </w:rPr>
          <w:fldChar w:fldCharType="separate"/>
        </w:r>
        <w:r w:rsidR="0056160D">
          <w:rPr>
            <w:noProof/>
            <w:webHidden/>
          </w:rPr>
          <w:t>37</w:t>
        </w:r>
        <w:r w:rsidR="002D5C87">
          <w:rPr>
            <w:noProof/>
            <w:webHidden/>
          </w:rPr>
          <w:fldChar w:fldCharType="end"/>
        </w:r>
      </w:hyperlink>
    </w:p>
    <w:p w14:paraId="472C2496" w14:textId="07A0499C" w:rsidR="002D5C87"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79" w:history="1">
        <w:r w:rsidR="002D5C87" w:rsidRPr="0010044D">
          <w:rPr>
            <w:rStyle w:val="Hyperlink"/>
            <w:noProof/>
          </w:rPr>
          <w:t>Tabela 3. Raport klasyfikacyjny</w:t>
        </w:r>
        <w:r w:rsidR="002D5C87">
          <w:rPr>
            <w:noProof/>
            <w:webHidden/>
          </w:rPr>
          <w:tab/>
        </w:r>
        <w:r w:rsidR="002D5C87">
          <w:rPr>
            <w:noProof/>
            <w:webHidden/>
          </w:rPr>
          <w:fldChar w:fldCharType="begin"/>
        </w:r>
        <w:r w:rsidR="002D5C87">
          <w:rPr>
            <w:noProof/>
            <w:webHidden/>
          </w:rPr>
          <w:instrText xml:space="preserve"> PAGEREF _Toc136036079 \h </w:instrText>
        </w:r>
        <w:r w:rsidR="002D5C87">
          <w:rPr>
            <w:noProof/>
            <w:webHidden/>
          </w:rPr>
        </w:r>
        <w:r w:rsidR="002D5C87">
          <w:rPr>
            <w:noProof/>
            <w:webHidden/>
          </w:rPr>
          <w:fldChar w:fldCharType="separate"/>
        </w:r>
        <w:r w:rsidR="0056160D">
          <w:rPr>
            <w:noProof/>
            <w:webHidden/>
          </w:rPr>
          <w:t>42</w:t>
        </w:r>
        <w:r w:rsidR="002D5C87">
          <w:rPr>
            <w:noProof/>
            <w:webHidden/>
          </w:rPr>
          <w:fldChar w:fldCharType="end"/>
        </w:r>
      </w:hyperlink>
    </w:p>
    <w:p w14:paraId="03846E8E" w14:textId="1B20A146" w:rsidR="002D5C87"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80" w:history="1">
        <w:r w:rsidR="002D5C87" w:rsidRPr="0010044D">
          <w:rPr>
            <w:rStyle w:val="Hyperlink"/>
            <w:noProof/>
          </w:rPr>
          <w:t>Tabela 4. Przykładowe rezultaty modeli</w:t>
        </w:r>
        <w:r w:rsidR="002D5C87">
          <w:rPr>
            <w:noProof/>
            <w:webHidden/>
          </w:rPr>
          <w:tab/>
        </w:r>
        <w:r w:rsidR="002D5C87">
          <w:rPr>
            <w:noProof/>
            <w:webHidden/>
          </w:rPr>
          <w:fldChar w:fldCharType="begin"/>
        </w:r>
        <w:r w:rsidR="002D5C87">
          <w:rPr>
            <w:noProof/>
            <w:webHidden/>
          </w:rPr>
          <w:instrText xml:space="preserve"> PAGEREF _Toc136036080 \h </w:instrText>
        </w:r>
        <w:r w:rsidR="002D5C87">
          <w:rPr>
            <w:noProof/>
            <w:webHidden/>
          </w:rPr>
        </w:r>
        <w:r w:rsidR="002D5C87">
          <w:rPr>
            <w:noProof/>
            <w:webHidden/>
          </w:rPr>
          <w:fldChar w:fldCharType="separate"/>
        </w:r>
        <w:r w:rsidR="0056160D">
          <w:rPr>
            <w:noProof/>
            <w:webHidden/>
          </w:rPr>
          <w:t>47</w:t>
        </w:r>
        <w:r w:rsidR="002D5C87">
          <w:rPr>
            <w:noProof/>
            <w:webHidden/>
          </w:rPr>
          <w:fldChar w:fldCharType="end"/>
        </w:r>
      </w:hyperlink>
    </w:p>
    <w:p w14:paraId="33DE7C20" w14:textId="327728D6" w:rsidR="00B66FEA" w:rsidRDefault="00B66FEA">
      <w:pPr>
        <w:pStyle w:val="BodyText"/>
      </w:pPr>
      <w:r>
        <w:fldChar w:fldCharType="end"/>
      </w:r>
    </w:p>
    <w:p w14:paraId="14FCD1D9" w14:textId="77777777" w:rsidR="002D5C87" w:rsidRDefault="002D5C87">
      <w:pPr>
        <w:pStyle w:val="BodyText"/>
      </w:pPr>
    </w:p>
    <w:p w14:paraId="41A8AD9A" w14:textId="77777777" w:rsidR="002D5C87" w:rsidRDefault="002D5C87">
      <w:pPr>
        <w:pStyle w:val="BodyText"/>
      </w:pPr>
    </w:p>
    <w:p w14:paraId="58222B92" w14:textId="77777777" w:rsidR="002D5C87" w:rsidRDefault="002D5C87">
      <w:pPr>
        <w:pStyle w:val="BodyText"/>
      </w:pPr>
    </w:p>
    <w:p w14:paraId="794CACAA" w14:textId="77777777" w:rsidR="00B66FEA" w:rsidRDefault="00B66FEA" w:rsidP="00894D09">
      <w:pPr>
        <w:pStyle w:val="Header"/>
      </w:pPr>
      <w:bookmarkStart w:id="66" w:name="_Toc134982603"/>
      <w:bookmarkStart w:id="67" w:name="_Toc135162701"/>
      <w:r>
        <w:t>Spis rysunków</w:t>
      </w:r>
      <w:bookmarkEnd w:id="66"/>
      <w:bookmarkEnd w:id="67"/>
    </w:p>
    <w:p w14:paraId="0E15925F" w14:textId="67E69B8D"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Rysunek" </w:instrText>
      </w:r>
      <w:r>
        <w:fldChar w:fldCharType="separate"/>
      </w:r>
      <w:hyperlink w:anchor="_Toc134967463" w:history="1">
        <w:r w:rsidR="003F3FC6" w:rsidRPr="00C70246">
          <w:rPr>
            <w:rStyle w:val="Hyperlink"/>
            <w:noProof/>
          </w:rPr>
          <w:t>Rysunek 1. Liczba prac związanych z detekcją i rozpoznawaniem znaków drogowych</w:t>
        </w:r>
        <w:r w:rsidR="003F3FC6">
          <w:rPr>
            <w:noProof/>
            <w:webHidden/>
          </w:rPr>
          <w:tab/>
        </w:r>
        <w:r w:rsidR="003F3FC6">
          <w:rPr>
            <w:noProof/>
            <w:webHidden/>
          </w:rPr>
          <w:fldChar w:fldCharType="begin"/>
        </w:r>
        <w:r w:rsidR="003F3FC6">
          <w:rPr>
            <w:noProof/>
            <w:webHidden/>
          </w:rPr>
          <w:instrText xml:space="preserve"> PAGEREF _Toc134967463 \h </w:instrText>
        </w:r>
        <w:r w:rsidR="003F3FC6">
          <w:rPr>
            <w:noProof/>
            <w:webHidden/>
          </w:rPr>
        </w:r>
        <w:r w:rsidR="003F3FC6">
          <w:rPr>
            <w:noProof/>
            <w:webHidden/>
          </w:rPr>
          <w:fldChar w:fldCharType="separate"/>
        </w:r>
        <w:r w:rsidR="0056160D">
          <w:rPr>
            <w:noProof/>
            <w:webHidden/>
          </w:rPr>
          <w:t>8</w:t>
        </w:r>
        <w:r w:rsidR="003F3FC6">
          <w:rPr>
            <w:noProof/>
            <w:webHidden/>
          </w:rPr>
          <w:fldChar w:fldCharType="end"/>
        </w:r>
      </w:hyperlink>
    </w:p>
    <w:p w14:paraId="6C9D0A18" w14:textId="002FDF8D"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4" w:history="1">
        <w:r w:rsidR="003F3FC6" w:rsidRPr="00C70246">
          <w:rPr>
            <w:rStyle w:val="Hyperlink"/>
            <w:noProof/>
          </w:rPr>
          <w:t>Rysunek 2. Liczba publikacji związanych z klasyfikacją znaków drogowych za pomocą sieci konwolucyjnych</w:t>
        </w:r>
        <w:r w:rsidR="003F3FC6">
          <w:rPr>
            <w:noProof/>
            <w:webHidden/>
          </w:rPr>
          <w:tab/>
        </w:r>
        <w:r w:rsidR="003F3FC6">
          <w:rPr>
            <w:noProof/>
            <w:webHidden/>
          </w:rPr>
          <w:fldChar w:fldCharType="begin"/>
        </w:r>
        <w:r w:rsidR="003F3FC6">
          <w:rPr>
            <w:noProof/>
            <w:webHidden/>
          </w:rPr>
          <w:instrText xml:space="preserve"> PAGEREF _Toc134967464 \h </w:instrText>
        </w:r>
        <w:r w:rsidR="003F3FC6">
          <w:rPr>
            <w:noProof/>
            <w:webHidden/>
          </w:rPr>
        </w:r>
        <w:r w:rsidR="003F3FC6">
          <w:rPr>
            <w:noProof/>
            <w:webHidden/>
          </w:rPr>
          <w:fldChar w:fldCharType="separate"/>
        </w:r>
        <w:r w:rsidR="0056160D">
          <w:rPr>
            <w:noProof/>
            <w:webHidden/>
          </w:rPr>
          <w:t>14</w:t>
        </w:r>
        <w:r w:rsidR="003F3FC6">
          <w:rPr>
            <w:noProof/>
            <w:webHidden/>
          </w:rPr>
          <w:fldChar w:fldCharType="end"/>
        </w:r>
      </w:hyperlink>
    </w:p>
    <w:p w14:paraId="5F9934C6" w14:textId="595988C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5" w:history="1">
        <w:r w:rsidR="003F3FC6" w:rsidRPr="00C70246">
          <w:rPr>
            <w:rStyle w:val="Hyperlink"/>
            <w:noProof/>
          </w:rPr>
          <w:t>Rysunek 3. Architektura sieci DNN</w:t>
        </w:r>
        <w:r w:rsidR="003F3FC6">
          <w:rPr>
            <w:noProof/>
            <w:webHidden/>
          </w:rPr>
          <w:tab/>
        </w:r>
        <w:r w:rsidR="003F3FC6">
          <w:rPr>
            <w:noProof/>
            <w:webHidden/>
          </w:rPr>
          <w:fldChar w:fldCharType="begin"/>
        </w:r>
        <w:r w:rsidR="003F3FC6">
          <w:rPr>
            <w:noProof/>
            <w:webHidden/>
          </w:rPr>
          <w:instrText xml:space="preserve"> PAGEREF _Toc134967465 \h </w:instrText>
        </w:r>
        <w:r w:rsidR="003F3FC6">
          <w:rPr>
            <w:noProof/>
            <w:webHidden/>
          </w:rPr>
        </w:r>
        <w:r w:rsidR="003F3FC6">
          <w:rPr>
            <w:noProof/>
            <w:webHidden/>
          </w:rPr>
          <w:fldChar w:fldCharType="separate"/>
        </w:r>
        <w:r w:rsidR="0056160D">
          <w:rPr>
            <w:noProof/>
            <w:webHidden/>
          </w:rPr>
          <w:t>15</w:t>
        </w:r>
        <w:r w:rsidR="003F3FC6">
          <w:rPr>
            <w:noProof/>
            <w:webHidden/>
          </w:rPr>
          <w:fldChar w:fldCharType="end"/>
        </w:r>
      </w:hyperlink>
    </w:p>
    <w:p w14:paraId="138A8C17" w14:textId="64A34312"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6" w:history="1">
        <w:r w:rsidR="003F3FC6" w:rsidRPr="00C70246">
          <w:rPr>
            <w:rStyle w:val="Hyperlink"/>
            <w:noProof/>
          </w:rPr>
          <w:t>Rysunek 4. Architektura sieci CNN</w:t>
        </w:r>
        <w:r w:rsidR="003F3FC6">
          <w:rPr>
            <w:noProof/>
            <w:webHidden/>
          </w:rPr>
          <w:tab/>
        </w:r>
        <w:r w:rsidR="003F3FC6">
          <w:rPr>
            <w:noProof/>
            <w:webHidden/>
          </w:rPr>
          <w:fldChar w:fldCharType="begin"/>
        </w:r>
        <w:r w:rsidR="003F3FC6">
          <w:rPr>
            <w:noProof/>
            <w:webHidden/>
          </w:rPr>
          <w:instrText xml:space="preserve"> PAGEREF _Toc134967466 \h </w:instrText>
        </w:r>
        <w:r w:rsidR="003F3FC6">
          <w:rPr>
            <w:noProof/>
            <w:webHidden/>
          </w:rPr>
        </w:r>
        <w:r w:rsidR="003F3FC6">
          <w:rPr>
            <w:noProof/>
            <w:webHidden/>
          </w:rPr>
          <w:fldChar w:fldCharType="separate"/>
        </w:r>
        <w:r w:rsidR="0056160D">
          <w:rPr>
            <w:noProof/>
            <w:webHidden/>
          </w:rPr>
          <w:t>16</w:t>
        </w:r>
        <w:r w:rsidR="003F3FC6">
          <w:rPr>
            <w:noProof/>
            <w:webHidden/>
          </w:rPr>
          <w:fldChar w:fldCharType="end"/>
        </w:r>
      </w:hyperlink>
    </w:p>
    <w:p w14:paraId="452D0102" w14:textId="4AADF533"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7" w:history="1">
        <w:r w:rsidR="003F3FC6" w:rsidRPr="00C70246">
          <w:rPr>
            <w:rStyle w:val="Hyperlink"/>
            <w:noProof/>
          </w:rPr>
          <w:t>Rysunek 5. Proponowana architektura sieci CNN do wykrywania znaków drogowych</w:t>
        </w:r>
        <w:r w:rsidR="003F3FC6">
          <w:rPr>
            <w:noProof/>
            <w:webHidden/>
          </w:rPr>
          <w:tab/>
        </w:r>
        <w:r w:rsidR="003F3FC6">
          <w:rPr>
            <w:noProof/>
            <w:webHidden/>
          </w:rPr>
          <w:fldChar w:fldCharType="begin"/>
        </w:r>
        <w:r w:rsidR="003F3FC6">
          <w:rPr>
            <w:noProof/>
            <w:webHidden/>
          </w:rPr>
          <w:instrText xml:space="preserve"> PAGEREF _Toc134967467 \h </w:instrText>
        </w:r>
        <w:r w:rsidR="003F3FC6">
          <w:rPr>
            <w:noProof/>
            <w:webHidden/>
          </w:rPr>
        </w:r>
        <w:r w:rsidR="003F3FC6">
          <w:rPr>
            <w:noProof/>
            <w:webHidden/>
          </w:rPr>
          <w:fldChar w:fldCharType="separate"/>
        </w:r>
        <w:r w:rsidR="0056160D">
          <w:rPr>
            <w:noProof/>
            <w:webHidden/>
          </w:rPr>
          <w:t>17</w:t>
        </w:r>
        <w:r w:rsidR="003F3FC6">
          <w:rPr>
            <w:noProof/>
            <w:webHidden/>
          </w:rPr>
          <w:fldChar w:fldCharType="end"/>
        </w:r>
      </w:hyperlink>
    </w:p>
    <w:p w14:paraId="6A8C7B79" w14:textId="58860182"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8" w:history="1">
        <w:r w:rsidR="003F3FC6" w:rsidRPr="00C70246">
          <w:rPr>
            <w:rStyle w:val="Hyperlink"/>
            <w:noProof/>
          </w:rPr>
          <w:t>Rysunek 6. Proponowana architektura sieci CNN do klasyfikacji znaków drogowych</w:t>
        </w:r>
        <w:r w:rsidR="003F3FC6">
          <w:rPr>
            <w:noProof/>
            <w:webHidden/>
          </w:rPr>
          <w:tab/>
        </w:r>
        <w:r w:rsidR="003F3FC6">
          <w:rPr>
            <w:noProof/>
            <w:webHidden/>
          </w:rPr>
          <w:fldChar w:fldCharType="begin"/>
        </w:r>
        <w:r w:rsidR="003F3FC6">
          <w:rPr>
            <w:noProof/>
            <w:webHidden/>
          </w:rPr>
          <w:instrText xml:space="preserve"> PAGEREF _Toc134967468 \h </w:instrText>
        </w:r>
        <w:r w:rsidR="003F3FC6">
          <w:rPr>
            <w:noProof/>
            <w:webHidden/>
          </w:rPr>
        </w:r>
        <w:r w:rsidR="003F3FC6">
          <w:rPr>
            <w:noProof/>
            <w:webHidden/>
          </w:rPr>
          <w:fldChar w:fldCharType="separate"/>
        </w:r>
        <w:r w:rsidR="0056160D">
          <w:rPr>
            <w:noProof/>
            <w:webHidden/>
          </w:rPr>
          <w:t>17</w:t>
        </w:r>
        <w:r w:rsidR="003F3FC6">
          <w:rPr>
            <w:noProof/>
            <w:webHidden/>
          </w:rPr>
          <w:fldChar w:fldCharType="end"/>
        </w:r>
      </w:hyperlink>
    </w:p>
    <w:p w14:paraId="2A69B151" w14:textId="72D5B70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9" w:history="1">
        <w:r w:rsidR="003F3FC6" w:rsidRPr="00C70246">
          <w:rPr>
            <w:rStyle w:val="Hyperlink"/>
            <w:noProof/>
          </w:rPr>
          <w:t>Rysunek 7. Sztuczny neuron i jego elementy</w:t>
        </w:r>
        <w:r w:rsidR="003F3FC6">
          <w:rPr>
            <w:noProof/>
            <w:webHidden/>
          </w:rPr>
          <w:tab/>
        </w:r>
        <w:r w:rsidR="003F3FC6">
          <w:rPr>
            <w:noProof/>
            <w:webHidden/>
          </w:rPr>
          <w:fldChar w:fldCharType="begin"/>
        </w:r>
        <w:r w:rsidR="003F3FC6">
          <w:rPr>
            <w:noProof/>
            <w:webHidden/>
          </w:rPr>
          <w:instrText xml:space="preserve"> PAGEREF _Toc134967469 \h </w:instrText>
        </w:r>
        <w:r w:rsidR="003F3FC6">
          <w:rPr>
            <w:noProof/>
            <w:webHidden/>
          </w:rPr>
        </w:r>
        <w:r w:rsidR="003F3FC6">
          <w:rPr>
            <w:noProof/>
            <w:webHidden/>
          </w:rPr>
          <w:fldChar w:fldCharType="separate"/>
        </w:r>
        <w:r w:rsidR="0056160D">
          <w:rPr>
            <w:noProof/>
            <w:webHidden/>
          </w:rPr>
          <w:t>20</w:t>
        </w:r>
        <w:r w:rsidR="003F3FC6">
          <w:rPr>
            <w:noProof/>
            <w:webHidden/>
          </w:rPr>
          <w:fldChar w:fldCharType="end"/>
        </w:r>
      </w:hyperlink>
    </w:p>
    <w:p w14:paraId="33C43A88" w14:textId="05D5B85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0" w:history="1">
        <w:r w:rsidR="003F3FC6" w:rsidRPr="00C70246">
          <w:rPr>
            <w:rStyle w:val="Hyperlink"/>
            <w:noProof/>
          </w:rPr>
          <w:t>Rysunek 8. Prosta wielowarstwowa sieć neuronowa typu feedforward</w:t>
        </w:r>
        <w:r w:rsidR="003F3FC6">
          <w:rPr>
            <w:noProof/>
            <w:webHidden/>
          </w:rPr>
          <w:tab/>
        </w:r>
        <w:r w:rsidR="003F3FC6">
          <w:rPr>
            <w:noProof/>
            <w:webHidden/>
          </w:rPr>
          <w:fldChar w:fldCharType="begin"/>
        </w:r>
        <w:r w:rsidR="003F3FC6">
          <w:rPr>
            <w:noProof/>
            <w:webHidden/>
          </w:rPr>
          <w:instrText xml:space="preserve"> PAGEREF _Toc134967470 \h </w:instrText>
        </w:r>
        <w:r w:rsidR="003F3FC6">
          <w:rPr>
            <w:noProof/>
            <w:webHidden/>
          </w:rPr>
        </w:r>
        <w:r w:rsidR="003F3FC6">
          <w:rPr>
            <w:noProof/>
            <w:webHidden/>
          </w:rPr>
          <w:fldChar w:fldCharType="separate"/>
        </w:r>
        <w:r w:rsidR="0056160D">
          <w:rPr>
            <w:noProof/>
            <w:webHidden/>
          </w:rPr>
          <w:t>21</w:t>
        </w:r>
        <w:r w:rsidR="003F3FC6">
          <w:rPr>
            <w:noProof/>
            <w:webHidden/>
          </w:rPr>
          <w:fldChar w:fldCharType="end"/>
        </w:r>
      </w:hyperlink>
    </w:p>
    <w:p w14:paraId="0A063F89" w14:textId="186BAE79"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1" w:history="1">
        <w:r w:rsidR="003F3FC6" w:rsidRPr="00C70246">
          <w:rPr>
            <w:rStyle w:val="Hyperlink"/>
            <w:noProof/>
          </w:rPr>
          <w:t>Rysunek 9. Działanie warstwy konwolucyjnej</w:t>
        </w:r>
        <w:r w:rsidR="003F3FC6">
          <w:rPr>
            <w:noProof/>
            <w:webHidden/>
          </w:rPr>
          <w:tab/>
        </w:r>
        <w:r w:rsidR="003F3FC6">
          <w:rPr>
            <w:noProof/>
            <w:webHidden/>
          </w:rPr>
          <w:fldChar w:fldCharType="begin"/>
        </w:r>
        <w:r w:rsidR="003F3FC6">
          <w:rPr>
            <w:noProof/>
            <w:webHidden/>
          </w:rPr>
          <w:instrText xml:space="preserve"> PAGEREF _Toc134967471 \h </w:instrText>
        </w:r>
        <w:r w:rsidR="003F3FC6">
          <w:rPr>
            <w:noProof/>
            <w:webHidden/>
          </w:rPr>
        </w:r>
        <w:r w:rsidR="003F3FC6">
          <w:rPr>
            <w:noProof/>
            <w:webHidden/>
          </w:rPr>
          <w:fldChar w:fldCharType="separate"/>
        </w:r>
        <w:r w:rsidR="0056160D">
          <w:rPr>
            <w:noProof/>
            <w:webHidden/>
          </w:rPr>
          <w:t>23</w:t>
        </w:r>
        <w:r w:rsidR="003F3FC6">
          <w:rPr>
            <w:noProof/>
            <w:webHidden/>
          </w:rPr>
          <w:fldChar w:fldCharType="end"/>
        </w:r>
      </w:hyperlink>
    </w:p>
    <w:p w14:paraId="2CC0333A" w14:textId="0A0F8F0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2" w:history="1">
        <w:r w:rsidR="003F3FC6" w:rsidRPr="00C70246">
          <w:rPr>
            <w:rStyle w:val="Hyperlink"/>
            <w:noProof/>
          </w:rPr>
          <w:t>Rysunek 10. Działanie warstwy poolingu</w:t>
        </w:r>
        <w:r w:rsidR="003F3FC6">
          <w:rPr>
            <w:noProof/>
            <w:webHidden/>
          </w:rPr>
          <w:tab/>
        </w:r>
        <w:r w:rsidR="003F3FC6">
          <w:rPr>
            <w:noProof/>
            <w:webHidden/>
          </w:rPr>
          <w:fldChar w:fldCharType="begin"/>
        </w:r>
        <w:r w:rsidR="003F3FC6">
          <w:rPr>
            <w:noProof/>
            <w:webHidden/>
          </w:rPr>
          <w:instrText xml:space="preserve"> PAGEREF _Toc134967472 \h </w:instrText>
        </w:r>
        <w:r w:rsidR="003F3FC6">
          <w:rPr>
            <w:noProof/>
            <w:webHidden/>
          </w:rPr>
        </w:r>
        <w:r w:rsidR="003F3FC6">
          <w:rPr>
            <w:noProof/>
            <w:webHidden/>
          </w:rPr>
          <w:fldChar w:fldCharType="separate"/>
        </w:r>
        <w:r w:rsidR="0056160D">
          <w:rPr>
            <w:noProof/>
            <w:webHidden/>
          </w:rPr>
          <w:t>24</w:t>
        </w:r>
        <w:r w:rsidR="003F3FC6">
          <w:rPr>
            <w:noProof/>
            <w:webHidden/>
          </w:rPr>
          <w:fldChar w:fldCharType="end"/>
        </w:r>
      </w:hyperlink>
    </w:p>
    <w:p w14:paraId="647A0458" w14:textId="2ACD4524"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3" w:history="1">
        <w:r w:rsidR="003F3FC6" w:rsidRPr="00C70246">
          <w:rPr>
            <w:rStyle w:val="Hyperlink"/>
            <w:noProof/>
          </w:rPr>
          <w:t>Rysunek 11. Przykładowe obrazy z treningowego zbioru danych</w:t>
        </w:r>
        <w:r w:rsidR="003F3FC6">
          <w:rPr>
            <w:noProof/>
            <w:webHidden/>
          </w:rPr>
          <w:tab/>
        </w:r>
        <w:r w:rsidR="003F3FC6">
          <w:rPr>
            <w:noProof/>
            <w:webHidden/>
          </w:rPr>
          <w:fldChar w:fldCharType="begin"/>
        </w:r>
        <w:r w:rsidR="003F3FC6">
          <w:rPr>
            <w:noProof/>
            <w:webHidden/>
          </w:rPr>
          <w:instrText xml:space="preserve"> PAGEREF _Toc134967473 \h </w:instrText>
        </w:r>
        <w:r w:rsidR="003F3FC6">
          <w:rPr>
            <w:noProof/>
            <w:webHidden/>
          </w:rPr>
        </w:r>
        <w:r w:rsidR="003F3FC6">
          <w:rPr>
            <w:noProof/>
            <w:webHidden/>
          </w:rPr>
          <w:fldChar w:fldCharType="separate"/>
        </w:r>
        <w:r w:rsidR="0056160D">
          <w:rPr>
            <w:noProof/>
            <w:webHidden/>
          </w:rPr>
          <w:t>27</w:t>
        </w:r>
        <w:r w:rsidR="003F3FC6">
          <w:rPr>
            <w:noProof/>
            <w:webHidden/>
          </w:rPr>
          <w:fldChar w:fldCharType="end"/>
        </w:r>
      </w:hyperlink>
    </w:p>
    <w:p w14:paraId="3805A0BA" w14:textId="4307B6C2"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4" w:history="1">
        <w:r w:rsidR="003F3FC6" w:rsidRPr="00C70246">
          <w:rPr>
            <w:rStyle w:val="Hyperlink"/>
            <w:noProof/>
          </w:rPr>
          <w:t>Rysunek 12. Rozkład klas w zbiorze treningowym</w:t>
        </w:r>
        <w:r w:rsidR="003F3FC6">
          <w:rPr>
            <w:noProof/>
            <w:webHidden/>
          </w:rPr>
          <w:tab/>
        </w:r>
        <w:r w:rsidR="003F3FC6">
          <w:rPr>
            <w:noProof/>
            <w:webHidden/>
          </w:rPr>
          <w:fldChar w:fldCharType="begin"/>
        </w:r>
        <w:r w:rsidR="003F3FC6">
          <w:rPr>
            <w:noProof/>
            <w:webHidden/>
          </w:rPr>
          <w:instrText xml:space="preserve"> PAGEREF _Toc134967474 \h </w:instrText>
        </w:r>
        <w:r w:rsidR="003F3FC6">
          <w:rPr>
            <w:noProof/>
            <w:webHidden/>
          </w:rPr>
        </w:r>
        <w:r w:rsidR="003F3FC6">
          <w:rPr>
            <w:noProof/>
            <w:webHidden/>
          </w:rPr>
          <w:fldChar w:fldCharType="separate"/>
        </w:r>
        <w:r w:rsidR="0056160D">
          <w:rPr>
            <w:noProof/>
            <w:webHidden/>
          </w:rPr>
          <w:t>28</w:t>
        </w:r>
        <w:r w:rsidR="003F3FC6">
          <w:rPr>
            <w:noProof/>
            <w:webHidden/>
          </w:rPr>
          <w:fldChar w:fldCharType="end"/>
        </w:r>
      </w:hyperlink>
    </w:p>
    <w:p w14:paraId="4AF3C39B" w14:textId="4D632722"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5" w:history="1">
        <w:r w:rsidR="003F3FC6" w:rsidRPr="00C70246">
          <w:rPr>
            <w:rStyle w:val="Hyperlink"/>
            <w:noProof/>
          </w:rPr>
          <w:t>Rysunek 13. Rozkład klas w zbiorze testowym</w:t>
        </w:r>
        <w:r w:rsidR="003F3FC6">
          <w:rPr>
            <w:noProof/>
            <w:webHidden/>
          </w:rPr>
          <w:tab/>
        </w:r>
        <w:r w:rsidR="003F3FC6">
          <w:rPr>
            <w:noProof/>
            <w:webHidden/>
          </w:rPr>
          <w:fldChar w:fldCharType="begin"/>
        </w:r>
        <w:r w:rsidR="003F3FC6">
          <w:rPr>
            <w:noProof/>
            <w:webHidden/>
          </w:rPr>
          <w:instrText xml:space="preserve"> PAGEREF _Toc134967475 \h </w:instrText>
        </w:r>
        <w:r w:rsidR="003F3FC6">
          <w:rPr>
            <w:noProof/>
            <w:webHidden/>
          </w:rPr>
        </w:r>
        <w:r w:rsidR="003F3FC6">
          <w:rPr>
            <w:noProof/>
            <w:webHidden/>
          </w:rPr>
          <w:fldChar w:fldCharType="separate"/>
        </w:r>
        <w:r w:rsidR="0056160D">
          <w:rPr>
            <w:noProof/>
            <w:webHidden/>
          </w:rPr>
          <w:t>29</w:t>
        </w:r>
        <w:r w:rsidR="003F3FC6">
          <w:rPr>
            <w:noProof/>
            <w:webHidden/>
          </w:rPr>
          <w:fldChar w:fldCharType="end"/>
        </w:r>
      </w:hyperlink>
    </w:p>
    <w:p w14:paraId="04A3E874" w14:textId="2BEFDE0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6" w:history="1">
        <w:r w:rsidR="003F3FC6" w:rsidRPr="00C70246">
          <w:rPr>
            <w:rStyle w:val="Hyperlink"/>
            <w:noProof/>
          </w:rPr>
          <w:t>Rysunek 14. Rozkład wymiarów obrazów w zbiorze treningowym</w:t>
        </w:r>
        <w:r w:rsidR="003F3FC6">
          <w:rPr>
            <w:noProof/>
            <w:webHidden/>
          </w:rPr>
          <w:tab/>
        </w:r>
        <w:r w:rsidR="003F3FC6">
          <w:rPr>
            <w:noProof/>
            <w:webHidden/>
          </w:rPr>
          <w:fldChar w:fldCharType="begin"/>
        </w:r>
        <w:r w:rsidR="003F3FC6">
          <w:rPr>
            <w:noProof/>
            <w:webHidden/>
          </w:rPr>
          <w:instrText xml:space="preserve"> PAGEREF _Toc134967476 \h </w:instrText>
        </w:r>
        <w:r w:rsidR="003F3FC6">
          <w:rPr>
            <w:noProof/>
            <w:webHidden/>
          </w:rPr>
        </w:r>
        <w:r w:rsidR="003F3FC6">
          <w:rPr>
            <w:noProof/>
            <w:webHidden/>
          </w:rPr>
          <w:fldChar w:fldCharType="separate"/>
        </w:r>
        <w:r w:rsidR="0056160D">
          <w:rPr>
            <w:noProof/>
            <w:webHidden/>
          </w:rPr>
          <w:t>30</w:t>
        </w:r>
        <w:r w:rsidR="003F3FC6">
          <w:rPr>
            <w:noProof/>
            <w:webHidden/>
          </w:rPr>
          <w:fldChar w:fldCharType="end"/>
        </w:r>
      </w:hyperlink>
    </w:p>
    <w:p w14:paraId="1F196722" w14:textId="48DD959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7" w:history="1">
        <w:r w:rsidR="003F3FC6" w:rsidRPr="00C70246">
          <w:rPr>
            <w:rStyle w:val="Hyperlink"/>
            <w:noProof/>
          </w:rPr>
          <w:t>Rysunek 15. Rozkład wymiarów obrazów w zbiorze testowym</w:t>
        </w:r>
        <w:r w:rsidR="003F3FC6">
          <w:rPr>
            <w:noProof/>
            <w:webHidden/>
          </w:rPr>
          <w:tab/>
        </w:r>
        <w:r w:rsidR="003F3FC6">
          <w:rPr>
            <w:noProof/>
            <w:webHidden/>
          </w:rPr>
          <w:fldChar w:fldCharType="begin"/>
        </w:r>
        <w:r w:rsidR="003F3FC6">
          <w:rPr>
            <w:noProof/>
            <w:webHidden/>
          </w:rPr>
          <w:instrText xml:space="preserve"> PAGEREF _Toc134967477 \h </w:instrText>
        </w:r>
        <w:r w:rsidR="003F3FC6">
          <w:rPr>
            <w:noProof/>
            <w:webHidden/>
          </w:rPr>
        </w:r>
        <w:r w:rsidR="003F3FC6">
          <w:rPr>
            <w:noProof/>
            <w:webHidden/>
          </w:rPr>
          <w:fldChar w:fldCharType="separate"/>
        </w:r>
        <w:r w:rsidR="0056160D">
          <w:rPr>
            <w:noProof/>
            <w:webHidden/>
          </w:rPr>
          <w:t>30</w:t>
        </w:r>
        <w:r w:rsidR="003F3FC6">
          <w:rPr>
            <w:noProof/>
            <w:webHidden/>
          </w:rPr>
          <w:fldChar w:fldCharType="end"/>
        </w:r>
      </w:hyperlink>
    </w:p>
    <w:p w14:paraId="2C9657A6" w14:textId="399F429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8" w:history="1">
        <w:r w:rsidR="003F3FC6" w:rsidRPr="00C70246">
          <w:rPr>
            <w:rStyle w:val="Hyperlink"/>
            <w:noProof/>
          </w:rPr>
          <w:t>Rysunek 16. Przykładowe zmodyfikowane obrazy</w:t>
        </w:r>
        <w:r w:rsidR="003F3FC6">
          <w:rPr>
            <w:noProof/>
            <w:webHidden/>
          </w:rPr>
          <w:tab/>
        </w:r>
        <w:r w:rsidR="003F3FC6">
          <w:rPr>
            <w:noProof/>
            <w:webHidden/>
          </w:rPr>
          <w:fldChar w:fldCharType="begin"/>
        </w:r>
        <w:r w:rsidR="003F3FC6">
          <w:rPr>
            <w:noProof/>
            <w:webHidden/>
          </w:rPr>
          <w:instrText xml:space="preserve"> PAGEREF _Toc134967478 \h </w:instrText>
        </w:r>
        <w:r w:rsidR="003F3FC6">
          <w:rPr>
            <w:noProof/>
            <w:webHidden/>
          </w:rPr>
        </w:r>
        <w:r w:rsidR="003F3FC6">
          <w:rPr>
            <w:noProof/>
            <w:webHidden/>
          </w:rPr>
          <w:fldChar w:fldCharType="separate"/>
        </w:r>
        <w:r w:rsidR="0056160D">
          <w:rPr>
            <w:noProof/>
            <w:webHidden/>
          </w:rPr>
          <w:t>32</w:t>
        </w:r>
        <w:r w:rsidR="003F3FC6">
          <w:rPr>
            <w:noProof/>
            <w:webHidden/>
          </w:rPr>
          <w:fldChar w:fldCharType="end"/>
        </w:r>
      </w:hyperlink>
    </w:p>
    <w:p w14:paraId="1EAD3C0C" w14:textId="44966B47"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9" w:history="1">
        <w:r w:rsidR="003F3FC6" w:rsidRPr="00C70246">
          <w:rPr>
            <w:rStyle w:val="Hyperlink"/>
            <w:noProof/>
          </w:rPr>
          <w:t>Rysunek 17. Proces tworzenia modelu</w:t>
        </w:r>
        <w:r w:rsidR="003F3FC6">
          <w:rPr>
            <w:noProof/>
            <w:webHidden/>
          </w:rPr>
          <w:tab/>
        </w:r>
        <w:r w:rsidR="003F3FC6">
          <w:rPr>
            <w:noProof/>
            <w:webHidden/>
          </w:rPr>
          <w:fldChar w:fldCharType="begin"/>
        </w:r>
        <w:r w:rsidR="003F3FC6">
          <w:rPr>
            <w:noProof/>
            <w:webHidden/>
          </w:rPr>
          <w:instrText xml:space="preserve"> PAGEREF _Toc134967479 \h </w:instrText>
        </w:r>
        <w:r w:rsidR="003F3FC6">
          <w:rPr>
            <w:noProof/>
            <w:webHidden/>
          </w:rPr>
        </w:r>
        <w:r w:rsidR="003F3FC6">
          <w:rPr>
            <w:noProof/>
            <w:webHidden/>
          </w:rPr>
          <w:fldChar w:fldCharType="separate"/>
        </w:r>
        <w:r w:rsidR="0056160D">
          <w:rPr>
            <w:noProof/>
            <w:webHidden/>
          </w:rPr>
          <w:t>33</w:t>
        </w:r>
        <w:r w:rsidR="003F3FC6">
          <w:rPr>
            <w:noProof/>
            <w:webHidden/>
          </w:rPr>
          <w:fldChar w:fldCharType="end"/>
        </w:r>
      </w:hyperlink>
    </w:p>
    <w:p w14:paraId="76E5496F" w14:textId="28E1E0B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0" w:history="1">
        <w:r w:rsidR="003F3FC6" w:rsidRPr="00C70246">
          <w:rPr>
            <w:rStyle w:val="Hyperlink"/>
            <w:noProof/>
          </w:rPr>
          <w:t>Rysunek 18. Architektura modelu CNN</w:t>
        </w:r>
        <w:r w:rsidR="003F3FC6">
          <w:rPr>
            <w:noProof/>
            <w:webHidden/>
          </w:rPr>
          <w:tab/>
        </w:r>
        <w:r w:rsidR="003F3FC6">
          <w:rPr>
            <w:noProof/>
            <w:webHidden/>
          </w:rPr>
          <w:fldChar w:fldCharType="begin"/>
        </w:r>
        <w:r w:rsidR="003F3FC6">
          <w:rPr>
            <w:noProof/>
            <w:webHidden/>
          </w:rPr>
          <w:instrText xml:space="preserve"> PAGEREF _Toc134967480 \h </w:instrText>
        </w:r>
        <w:r w:rsidR="003F3FC6">
          <w:rPr>
            <w:noProof/>
            <w:webHidden/>
          </w:rPr>
        </w:r>
        <w:r w:rsidR="003F3FC6">
          <w:rPr>
            <w:noProof/>
            <w:webHidden/>
          </w:rPr>
          <w:fldChar w:fldCharType="separate"/>
        </w:r>
        <w:r w:rsidR="0056160D">
          <w:rPr>
            <w:noProof/>
            <w:webHidden/>
          </w:rPr>
          <w:t>35</w:t>
        </w:r>
        <w:r w:rsidR="003F3FC6">
          <w:rPr>
            <w:noProof/>
            <w:webHidden/>
          </w:rPr>
          <w:fldChar w:fldCharType="end"/>
        </w:r>
      </w:hyperlink>
    </w:p>
    <w:p w14:paraId="553F268D" w14:textId="712D4E8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1" w:history="1">
        <w:r w:rsidR="003F3FC6" w:rsidRPr="00C70246">
          <w:rPr>
            <w:rStyle w:val="Hyperlink"/>
            <w:noProof/>
          </w:rPr>
          <w:t>Rysunek 19. Wykres trafności modelu</w:t>
        </w:r>
        <w:r w:rsidR="003F3FC6">
          <w:rPr>
            <w:noProof/>
            <w:webHidden/>
          </w:rPr>
          <w:tab/>
        </w:r>
        <w:r w:rsidR="003F3FC6">
          <w:rPr>
            <w:noProof/>
            <w:webHidden/>
          </w:rPr>
          <w:fldChar w:fldCharType="begin"/>
        </w:r>
        <w:r w:rsidR="003F3FC6">
          <w:rPr>
            <w:noProof/>
            <w:webHidden/>
          </w:rPr>
          <w:instrText xml:space="preserve"> PAGEREF _Toc134967481 \h </w:instrText>
        </w:r>
        <w:r w:rsidR="003F3FC6">
          <w:rPr>
            <w:noProof/>
            <w:webHidden/>
          </w:rPr>
        </w:r>
        <w:r w:rsidR="003F3FC6">
          <w:rPr>
            <w:noProof/>
            <w:webHidden/>
          </w:rPr>
          <w:fldChar w:fldCharType="separate"/>
        </w:r>
        <w:r w:rsidR="0056160D">
          <w:rPr>
            <w:noProof/>
            <w:webHidden/>
          </w:rPr>
          <w:t>40</w:t>
        </w:r>
        <w:r w:rsidR="003F3FC6">
          <w:rPr>
            <w:noProof/>
            <w:webHidden/>
          </w:rPr>
          <w:fldChar w:fldCharType="end"/>
        </w:r>
      </w:hyperlink>
    </w:p>
    <w:p w14:paraId="72B6D98B" w14:textId="120B7532"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2" w:history="1">
        <w:r w:rsidR="003F3FC6" w:rsidRPr="00C70246">
          <w:rPr>
            <w:rStyle w:val="Hyperlink"/>
            <w:noProof/>
          </w:rPr>
          <w:t>Rysunek 20. Wykres straty dla modelu</w:t>
        </w:r>
        <w:r w:rsidR="003F3FC6">
          <w:rPr>
            <w:noProof/>
            <w:webHidden/>
          </w:rPr>
          <w:tab/>
        </w:r>
        <w:r w:rsidR="003F3FC6">
          <w:rPr>
            <w:noProof/>
            <w:webHidden/>
          </w:rPr>
          <w:fldChar w:fldCharType="begin"/>
        </w:r>
        <w:r w:rsidR="003F3FC6">
          <w:rPr>
            <w:noProof/>
            <w:webHidden/>
          </w:rPr>
          <w:instrText xml:space="preserve"> PAGEREF _Toc134967482 \h </w:instrText>
        </w:r>
        <w:r w:rsidR="003F3FC6">
          <w:rPr>
            <w:noProof/>
            <w:webHidden/>
          </w:rPr>
        </w:r>
        <w:r w:rsidR="003F3FC6">
          <w:rPr>
            <w:noProof/>
            <w:webHidden/>
          </w:rPr>
          <w:fldChar w:fldCharType="separate"/>
        </w:r>
        <w:r w:rsidR="0056160D">
          <w:rPr>
            <w:noProof/>
            <w:webHidden/>
          </w:rPr>
          <w:t>41</w:t>
        </w:r>
        <w:r w:rsidR="003F3FC6">
          <w:rPr>
            <w:noProof/>
            <w:webHidden/>
          </w:rPr>
          <w:fldChar w:fldCharType="end"/>
        </w:r>
      </w:hyperlink>
    </w:p>
    <w:p w14:paraId="6BC4A008" w14:textId="5F0C6DA0"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3" w:history="1">
        <w:r w:rsidR="003F3FC6" w:rsidRPr="00C70246">
          <w:rPr>
            <w:rStyle w:val="Hyperlink"/>
            <w:noProof/>
          </w:rPr>
          <w:t>Rysunek 21. Rozkład źle sklasyfikowanych obrazów</w:t>
        </w:r>
        <w:r w:rsidR="003F3FC6">
          <w:rPr>
            <w:noProof/>
            <w:webHidden/>
          </w:rPr>
          <w:tab/>
        </w:r>
        <w:r w:rsidR="003F3FC6">
          <w:rPr>
            <w:noProof/>
            <w:webHidden/>
          </w:rPr>
          <w:fldChar w:fldCharType="begin"/>
        </w:r>
        <w:r w:rsidR="003F3FC6">
          <w:rPr>
            <w:noProof/>
            <w:webHidden/>
          </w:rPr>
          <w:instrText xml:space="preserve"> PAGEREF _Toc134967483 \h </w:instrText>
        </w:r>
        <w:r w:rsidR="003F3FC6">
          <w:rPr>
            <w:noProof/>
            <w:webHidden/>
          </w:rPr>
        </w:r>
        <w:r w:rsidR="003F3FC6">
          <w:rPr>
            <w:noProof/>
            <w:webHidden/>
          </w:rPr>
          <w:fldChar w:fldCharType="separate"/>
        </w:r>
        <w:r w:rsidR="0056160D">
          <w:rPr>
            <w:noProof/>
            <w:webHidden/>
          </w:rPr>
          <w:t>44</w:t>
        </w:r>
        <w:r w:rsidR="003F3FC6">
          <w:rPr>
            <w:noProof/>
            <w:webHidden/>
          </w:rPr>
          <w:fldChar w:fldCharType="end"/>
        </w:r>
      </w:hyperlink>
    </w:p>
    <w:p w14:paraId="713C3A88" w14:textId="0F754D87"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4" w:history="1">
        <w:r w:rsidR="003F3FC6" w:rsidRPr="00C70246">
          <w:rPr>
            <w:rStyle w:val="Hyperlink"/>
            <w:noProof/>
          </w:rPr>
          <w:t>Rysunek 22. Procentowy rozkład źle sklasyfikowanych obrazów</w:t>
        </w:r>
        <w:r w:rsidR="003F3FC6">
          <w:rPr>
            <w:noProof/>
            <w:webHidden/>
          </w:rPr>
          <w:tab/>
        </w:r>
        <w:r w:rsidR="003F3FC6">
          <w:rPr>
            <w:noProof/>
            <w:webHidden/>
          </w:rPr>
          <w:fldChar w:fldCharType="begin"/>
        </w:r>
        <w:r w:rsidR="003F3FC6">
          <w:rPr>
            <w:noProof/>
            <w:webHidden/>
          </w:rPr>
          <w:instrText xml:space="preserve"> PAGEREF _Toc134967484 \h </w:instrText>
        </w:r>
        <w:r w:rsidR="003F3FC6">
          <w:rPr>
            <w:noProof/>
            <w:webHidden/>
          </w:rPr>
        </w:r>
        <w:r w:rsidR="003F3FC6">
          <w:rPr>
            <w:noProof/>
            <w:webHidden/>
          </w:rPr>
          <w:fldChar w:fldCharType="separate"/>
        </w:r>
        <w:r w:rsidR="0056160D">
          <w:rPr>
            <w:noProof/>
            <w:webHidden/>
          </w:rPr>
          <w:t>45</w:t>
        </w:r>
        <w:r w:rsidR="003F3FC6">
          <w:rPr>
            <w:noProof/>
            <w:webHidden/>
          </w:rPr>
          <w:fldChar w:fldCharType="end"/>
        </w:r>
      </w:hyperlink>
    </w:p>
    <w:p w14:paraId="2E9E5557" w14:textId="0804BA83"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5" w:history="1">
        <w:r w:rsidR="003F3FC6" w:rsidRPr="00C70246">
          <w:rPr>
            <w:rStyle w:val="Hyperlink"/>
            <w:noProof/>
          </w:rPr>
          <w:t>Rysunek 23. Przykłady błędnie sklasyfikowanych obrazów</w:t>
        </w:r>
        <w:r w:rsidR="003F3FC6">
          <w:rPr>
            <w:noProof/>
            <w:webHidden/>
          </w:rPr>
          <w:tab/>
        </w:r>
        <w:r w:rsidR="003F3FC6">
          <w:rPr>
            <w:noProof/>
            <w:webHidden/>
          </w:rPr>
          <w:fldChar w:fldCharType="begin"/>
        </w:r>
        <w:r w:rsidR="003F3FC6">
          <w:rPr>
            <w:noProof/>
            <w:webHidden/>
          </w:rPr>
          <w:instrText xml:space="preserve"> PAGEREF _Toc134967485 \h </w:instrText>
        </w:r>
        <w:r w:rsidR="003F3FC6">
          <w:rPr>
            <w:noProof/>
            <w:webHidden/>
          </w:rPr>
        </w:r>
        <w:r w:rsidR="003F3FC6">
          <w:rPr>
            <w:noProof/>
            <w:webHidden/>
          </w:rPr>
          <w:fldChar w:fldCharType="separate"/>
        </w:r>
        <w:r w:rsidR="0056160D">
          <w:rPr>
            <w:noProof/>
            <w:webHidden/>
          </w:rPr>
          <w:t>46</w:t>
        </w:r>
        <w:r w:rsidR="003F3FC6">
          <w:rPr>
            <w:noProof/>
            <w:webHidden/>
          </w:rPr>
          <w:fldChar w:fldCharType="end"/>
        </w:r>
      </w:hyperlink>
    </w:p>
    <w:p w14:paraId="6DB1D939" w14:textId="4F9A0074" w:rsidR="00066FB5" w:rsidRPr="004A562A" w:rsidRDefault="00B66FEA" w:rsidP="004A562A">
      <w:pPr>
        <w:pStyle w:val="BodyText"/>
      </w:pPr>
      <w:r>
        <w:fldChar w:fldCharType="end"/>
      </w:r>
    </w:p>
    <w:p w14:paraId="258ECA33" w14:textId="77777777" w:rsidR="004A562A" w:rsidRDefault="004A562A">
      <w:pPr>
        <w:rPr>
          <w:b/>
          <w:caps/>
          <w:sz w:val="40"/>
          <w:szCs w:val="40"/>
          <w:lang w:val="en-US"/>
        </w:rPr>
      </w:pPr>
      <w:r>
        <w:rPr>
          <w:lang w:val="en-US"/>
        </w:rPr>
        <w:br w:type="page"/>
      </w:r>
    </w:p>
    <w:p w14:paraId="5AE7466F" w14:textId="6210475E" w:rsidR="00066FB5" w:rsidRPr="00DD2995" w:rsidRDefault="00066FB5" w:rsidP="00894D09">
      <w:pPr>
        <w:pStyle w:val="Header"/>
      </w:pPr>
      <w:bookmarkStart w:id="68" w:name="_Toc134982604"/>
      <w:bookmarkStart w:id="69" w:name="_Toc135162702"/>
      <w:r w:rsidRPr="00DD2995">
        <w:lastRenderedPageBreak/>
        <w:t>Streszczenie</w:t>
      </w:r>
      <w:bookmarkEnd w:id="68"/>
      <w:bookmarkEnd w:id="69"/>
    </w:p>
    <w:p w14:paraId="68B5CEF0" w14:textId="3477338A" w:rsidR="00DE3E2A" w:rsidRDefault="00DD2995" w:rsidP="00DD2995">
      <w:pPr>
        <w:pStyle w:val="BodyText"/>
      </w:pPr>
      <w:r>
        <w:tab/>
      </w:r>
      <w:r w:rsidRPr="00DD2995">
        <w:t xml:space="preserve">Niniejsza praca </w:t>
      </w:r>
      <w:r w:rsidR="00DB76BB">
        <w:t>przedstawia z</w:t>
      </w:r>
      <w:r w:rsidR="00DB76BB" w:rsidRPr="00DB76BB">
        <w:t>astosowanie konwolucyjnych sieci neuronowych w klasyfikacji znaków drogowych</w:t>
      </w:r>
      <w:r w:rsidR="00DB76BB">
        <w:t>. W tym celu</w:t>
      </w:r>
      <w:r w:rsidR="00DB76BB" w:rsidRPr="00DB76BB">
        <w:t xml:space="preserve"> </w:t>
      </w:r>
      <w:r w:rsidR="00DB76BB">
        <w:t>podjęto się</w:t>
      </w:r>
      <w:r w:rsidRPr="00DD2995">
        <w:t xml:space="preserve"> s</w:t>
      </w:r>
      <w:r>
        <w:t>tworzenia lekkiego obliczeniowo i skutecznego modelu klasyfikującego znaki drogowe</w:t>
      </w:r>
      <w:r w:rsidR="00C36815">
        <w:t>. Mógłby on</w:t>
      </w:r>
      <w:r>
        <w:t xml:space="preserve"> </w:t>
      </w:r>
      <w:r w:rsidR="00DB76BB">
        <w:t xml:space="preserve">potencjalnie </w:t>
      </w:r>
      <w:r>
        <w:t>przysłużyć się</w:t>
      </w:r>
      <w:r w:rsidR="00F70E10">
        <w:t xml:space="preserve"> poprawie</w:t>
      </w:r>
      <w:r>
        <w:t xml:space="preserve"> bezpieczeństwa na drogach, gdyby zastosować go w</w:t>
      </w:r>
      <w:r w:rsidR="0076703D">
        <w:t> </w:t>
      </w:r>
      <w:r>
        <w:t xml:space="preserve">systemie ADAS. </w:t>
      </w:r>
    </w:p>
    <w:p w14:paraId="7F6D219B" w14:textId="289269A8" w:rsidR="00DD2995" w:rsidRDefault="00DE3E2A" w:rsidP="00DD2995">
      <w:pPr>
        <w:pStyle w:val="BodyText"/>
      </w:pPr>
      <w:r>
        <w:tab/>
      </w:r>
      <w:r w:rsidR="00DD2995">
        <w:t>Praca rozpoczyna się od wprowadzenia do problemu wypadków drogowych i</w:t>
      </w:r>
      <w:r w:rsidR="0076703D">
        <w:t> </w:t>
      </w:r>
      <w:r w:rsidR="00DD2995">
        <w:t>czynnika ludzkiego</w:t>
      </w:r>
      <w:r w:rsidR="00C36815">
        <w:t>.</w:t>
      </w:r>
      <w:r w:rsidR="00DD2995">
        <w:t xml:space="preserve"> </w:t>
      </w:r>
      <w:r w:rsidR="00C36815">
        <w:t>N</w:t>
      </w:r>
      <w:r w:rsidR="00DD2995">
        <w:t>astępnie przechodzi przez historię rozwoju pojazdów autonomicznych, w których takie systemy są niezbędne</w:t>
      </w:r>
      <w:r w:rsidR="00C36815">
        <w:t>. Co więcej przedstawia</w:t>
      </w:r>
      <w:r w:rsidR="00DD2995">
        <w:t xml:space="preserve"> historię rozwoju wizji komputerowej oraz modeli</w:t>
      </w:r>
      <w:r w:rsidR="00C36815">
        <w:t xml:space="preserve"> z nią związanych</w:t>
      </w:r>
      <w:r w:rsidR="00DD2995">
        <w:t xml:space="preserve">. </w:t>
      </w:r>
      <w:r w:rsidR="00C36815">
        <w:t>Kolejno</w:t>
      </w:r>
      <w:r w:rsidR="00DD2995">
        <w:t xml:space="preserve"> opisan</w:t>
      </w:r>
      <w:r w:rsidR="00133462">
        <w:t>e zostają pojęcia związane z sieciami neuronowymi i ich działanie. W następnym rozdziale scharakteryzowany</w:t>
      </w:r>
      <w:r w:rsidR="00DD2995">
        <w:t xml:space="preserve"> zostaje </w:t>
      </w:r>
      <w:r>
        <w:t>zbiór</w:t>
      </w:r>
      <w:r w:rsidR="00DD2995">
        <w:t xml:space="preserve"> GTSRB</w:t>
      </w:r>
      <w:r>
        <w:t xml:space="preserve"> służący do treningu i testowania</w:t>
      </w:r>
      <w:r w:rsidR="00C36815">
        <w:t>.</w:t>
      </w:r>
      <w:r w:rsidR="00DD2995">
        <w:t xml:space="preserve"> </w:t>
      </w:r>
      <w:r w:rsidR="00C36815">
        <w:t>Opisana została także</w:t>
      </w:r>
      <w:r w:rsidR="00DD2995">
        <w:t xml:space="preserve"> obróbka obrazów przed wysłaniem ich do sieci neuronowej, której architektura </w:t>
      </w:r>
      <w:r>
        <w:t>składa się tylko z 18 warstw i 0.7 miliona parametrów</w:t>
      </w:r>
      <w:r w:rsidR="00DD2995">
        <w:t xml:space="preserve">. </w:t>
      </w:r>
      <w:r w:rsidR="00C36815">
        <w:t>Przedstawione</w:t>
      </w:r>
      <w:r w:rsidR="00DD2995">
        <w:t xml:space="preserve"> zostają </w:t>
      </w:r>
      <w:r>
        <w:t>wyniki,</w:t>
      </w:r>
      <w:r w:rsidR="00DD2995">
        <w:t xml:space="preserve"> </w:t>
      </w:r>
      <w:r>
        <w:t>w których sieć osiągnęła trafność na poziomie 99%</w:t>
      </w:r>
      <w:r w:rsidR="00C36815">
        <w:t>.</w:t>
      </w:r>
      <w:r w:rsidR="00DD2995">
        <w:t xml:space="preserve"> </w:t>
      </w:r>
      <w:r w:rsidR="00C36815">
        <w:t>D</w:t>
      </w:r>
      <w:r w:rsidR="00DD2995">
        <w:t xml:space="preserve">okonuje się </w:t>
      </w:r>
      <w:r w:rsidR="00C36815">
        <w:t xml:space="preserve">także </w:t>
      </w:r>
      <w:r w:rsidR="00DD2995">
        <w:t xml:space="preserve">porównania </w:t>
      </w:r>
      <w:r w:rsidR="009749CB">
        <w:t xml:space="preserve">rezultatów sieci </w:t>
      </w:r>
      <w:r w:rsidR="00DD2995">
        <w:t>z innymi modelami z</w:t>
      </w:r>
      <w:r w:rsidR="0076703D">
        <w:t> </w:t>
      </w:r>
      <w:r w:rsidR="00DD2995">
        <w:t xml:space="preserve">wybranych publikacji. </w:t>
      </w:r>
      <w:r w:rsidR="009749CB">
        <w:t>Koniec końców przedstawione są możliwe modyfikacje mogące poprawić trafność oraz potencjalne połączenie klasyfikatora z system</w:t>
      </w:r>
      <w:r w:rsidR="00C36815">
        <w:t>em</w:t>
      </w:r>
      <w:r w:rsidR="009749CB">
        <w:t xml:space="preserve"> detekcji znaków.</w:t>
      </w:r>
    </w:p>
    <w:p w14:paraId="30EFB174" w14:textId="2ABB1CAB" w:rsidR="00DE3E2A" w:rsidRDefault="00DE3E2A" w:rsidP="00DD2995">
      <w:pPr>
        <w:pStyle w:val="BodyText"/>
      </w:pPr>
      <w:r>
        <w:tab/>
        <w:t xml:space="preserve">Zaproponowana w pracy sieć </w:t>
      </w:r>
      <w:r w:rsidR="008935E0">
        <w:t>co prawda nie</w:t>
      </w:r>
      <w:r>
        <w:t xml:space="preserve"> osiąga najlepszej trafności spośród przytoczonych metod, jednakże oferuje ona najlepszy kompromis między skomplikowanie</w:t>
      </w:r>
      <w:r w:rsidR="00B442B6">
        <w:t>m</w:t>
      </w:r>
      <w:r>
        <w:t xml:space="preserve"> i obciążeniem obliczeniowym</w:t>
      </w:r>
      <w:r w:rsidR="00B442B6">
        <w:t>,</w:t>
      </w:r>
      <w:r>
        <w:t xml:space="preserve"> a skutecznością predykcji.</w:t>
      </w:r>
    </w:p>
    <w:p w14:paraId="6857EC63" w14:textId="10147C5E" w:rsidR="00DE3E2A" w:rsidRDefault="00DE3E2A" w:rsidP="00DD2995">
      <w:pPr>
        <w:pStyle w:val="BodyText"/>
      </w:pPr>
      <w:r>
        <w:tab/>
      </w:r>
    </w:p>
    <w:p w14:paraId="4622AA3E" w14:textId="4191F0C2" w:rsidR="00DE3E2A" w:rsidRDefault="00DE3E2A" w:rsidP="00DD2995">
      <w:pPr>
        <w:pStyle w:val="BodyText"/>
      </w:pPr>
      <w:r>
        <w:tab/>
      </w:r>
    </w:p>
    <w:p w14:paraId="04B9AAAD" w14:textId="18AF2DEC" w:rsidR="00066FB5" w:rsidRPr="00DD2995" w:rsidRDefault="00066FB5"/>
    <w:sectPr w:rsidR="00066FB5" w:rsidRPr="00DD299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7BDDCC" w14:textId="77777777" w:rsidR="005F57A7" w:rsidRDefault="005F57A7">
      <w:r>
        <w:separator/>
      </w:r>
    </w:p>
  </w:endnote>
  <w:endnote w:type="continuationSeparator" w:id="0">
    <w:p w14:paraId="2BFE2596" w14:textId="77777777" w:rsidR="005F57A7" w:rsidRDefault="005F57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007C17" w14:textId="77777777" w:rsidR="005F57A7" w:rsidRDefault="005F57A7">
      <w:r>
        <w:separator/>
      </w:r>
    </w:p>
  </w:footnote>
  <w:footnote w:type="continuationSeparator" w:id="0">
    <w:p w14:paraId="7899B7CC" w14:textId="77777777" w:rsidR="005F57A7" w:rsidRDefault="005F57A7">
      <w:r>
        <w:continuationSeparator/>
      </w:r>
    </w:p>
  </w:footnote>
  <w:footnote w:id="1">
    <w:p w14:paraId="11C66254" w14:textId="5D694216"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1E1D9C">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TIeQYDvg/e2WA51jw","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13"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13"/>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16" w:name="_Hlk129611820"/>
      <w:r w:rsidRPr="00D86FB3">
        <w:rPr>
          <w:rFonts w:cs="Calibri"/>
          <w:szCs w:val="24"/>
          <w:lang w:val="en-GB"/>
        </w:rPr>
        <w:t>A Practical Approach for Detection and Classification of Traffic Signs Using Convolutional Neural Networks</w:t>
      </w:r>
      <w:bookmarkEnd w:id="16"/>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3FC60F24"/>
    <w:lvl w:ilvl="0">
      <w:start w:val="1"/>
      <w:numFmt w:val="decimal"/>
      <w:pStyle w:val="Heading1"/>
      <w:lvlText w:val="ROZDZIAŁ %1."/>
      <w:lvlJc w:val="left"/>
      <w:pPr>
        <w:ind w:left="360" w:hanging="360"/>
      </w:pPr>
      <w:rPr>
        <w:rFonts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909735120">
    <w:abstractNumId w:val="18"/>
  </w:num>
  <w:num w:numId="2" w16cid:durableId="796412446">
    <w:abstractNumId w:val="11"/>
  </w:num>
  <w:num w:numId="3" w16cid:durableId="1405296611">
    <w:abstractNumId w:val="25"/>
  </w:num>
  <w:num w:numId="4" w16cid:durableId="1416242505">
    <w:abstractNumId w:val="3"/>
  </w:num>
  <w:num w:numId="5" w16cid:durableId="266498925">
    <w:abstractNumId w:val="31"/>
  </w:num>
  <w:num w:numId="6" w16cid:durableId="1554268562">
    <w:abstractNumId w:val="22"/>
  </w:num>
  <w:num w:numId="7" w16cid:durableId="2028022264">
    <w:abstractNumId w:val="33"/>
  </w:num>
  <w:num w:numId="8" w16cid:durableId="1120799600">
    <w:abstractNumId w:val="21"/>
  </w:num>
  <w:num w:numId="9" w16cid:durableId="974985891">
    <w:abstractNumId w:val="23"/>
  </w:num>
  <w:num w:numId="10" w16cid:durableId="295572809">
    <w:abstractNumId w:val="17"/>
  </w:num>
  <w:num w:numId="11" w16cid:durableId="1490827765">
    <w:abstractNumId w:val="27"/>
  </w:num>
  <w:num w:numId="12" w16cid:durableId="103815314">
    <w:abstractNumId w:val="29"/>
  </w:num>
  <w:num w:numId="13" w16cid:durableId="708452811">
    <w:abstractNumId w:val="37"/>
  </w:num>
  <w:num w:numId="14" w16cid:durableId="298074705">
    <w:abstractNumId w:val="5"/>
  </w:num>
  <w:num w:numId="15" w16cid:durableId="1551846758">
    <w:abstractNumId w:val="4"/>
  </w:num>
  <w:num w:numId="16" w16cid:durableId="1931502190">
    <w:abstractNumId w:val="6"/>
  </w:num>
  <w:num w:numId="17" w16cid:durableId="706367522">
    <w:abstractNumId w:val="2"/>
  </w:num>
  <w:num w:numId="18" w16cid:durableId="78214916">
    <w:abstractNumId w:val="16"/>
  </w:num>
  <w:num w:numId="19" w16cid:durableId="1603538292">
    <w:abstractNumId w:val="24"/>
  </w:num>
  <w:num w:numId="20" w16cid:durableId="588125834">
    <w:abstractNumId w:val="0"/>
  </w:num>
  <w:num w:numId="21" w16cid:durableId="1039941076">
    <w:abstractNumId w:val="38"/>
  </w:num>
  <w:num w:numId="22" w16cid:durableId="491216815">
    <w:abstractNumId w:val="9"/>
  </w:num>
  <w:num w:numId="23" w16cid:durableId="2051802459">
    <w:abstractNumId w:val="10"/>
  </w:num>
  <w:num w:numId="24" w16cid:durableId="2066682821">
    <w:abstractNumId w:val="35"/>
  </w:num>
  <w:num w:numId="25" w16cid:durableId="2040621724">
    <w:abstractNumId w:val="20"/>
  </w:num>
  <w:num w:numId="26" w16cid:durableId="1698118911">
    <w:abstractNumId w:val="14"/>
  </w:num>
  <w:num w:numId="27" w16cid:durableId="53821352">
    <w:abstractNumId w:val="36"/>
  </w:num>
  <w:num w:numId="28" w16cid:durableId="853957043">
    <w:abstractNumId w:val="12"/>
  </w:num>
  <w:num w:numId="29" w16cid:durableId="2139102016">
    <w:abstractNumId w:val="1"/>
  </w:num>
  <w:num w:numId="30" w16cid:durableId="1561095105">
    <w:abstractNumId w:val="32"/>
  </w:num>
  <w:num w:numId="31" w16cid:durableId="831944889">
    <w:abstractNumId w:val="19"/>
  </w:num>
  <w:num w:numId="32" w16cid:durableId="660157664">
    <w:abstractNumId w:val="13"/>
  </w:num>
  <w:num w:numId="33" w16cid:durableId="1451971536">
    <w:abstractNumId w:val="8"/>
  </w:num>
  <w:num w:numId="34" w16cid:durableId="1981689065">
    <w:abstractNumId w:val="7"/>
  </w:num>
  <w:num w:numId="35" w16cid:durableId="1104570961">
    <w:abstractNumId w:val="34"/>
  </w:num>
  <w:num w:numId="36" w16cid:durableId="1348755137">
    <w:abstractNumId w:val="15"/>
  </w:num>
  <w:num w:numId="37" w16cid:durableId="646977567">
    <w:abstractNumId w:val="30"/>
  </w:num>
  <w:num w:numId="38" w16cid:durableId="898591024">
    <w:abstractNumId w:val="26"/>
  </w:num>
  <w:num w:numId="39" w16cid:durableId="12897060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37BB"/>
    <w:rsid w:val="00014C3E"/>
    <w:rsid w:val="00014D72"/>
    <w:rsid w:val="00014E40"/>
    <w:rsid w:val="00015802"/>
    <w:rsid w:val="0001717B"/>
    <w:rsid w:val="0001729A"/>
    <w:rsid w:val="00017809"/>
    <w:rsid w:val="00017C58"/>
    <w:rsid w:val="00020257"/>
    <w:rsid w:val="000209C6"/>
    <w:rsid w:val="00020E75"/>
    <w:rsid w:val="000216D4"/>
    <w:rsid w:val="00023EBB"/>
    <w:rsid w:val="00030C6B"/>
    <w:rsid w:val="00031446"/>
    <w:rsid w:val="00033209"/>
    <w:rsid w:val="000335E7"/>
    <w:rsid w:val="000341B3"/>
    <w:rsid w:val="00034DD5"/>
    <w:rsid w:val="000359B4"/>
    <w:rsid w:val="00036F5F"/>
    <w:rsid w:val="00037CE3"/>
    <w:rsid w:val="00042677"/>
    <w:rsid w:val="00044152"/>
    <w:rsid w:val="00045BFA"/>
    <w:rsid w:val="0004689A"/>
    <w:rsid w:val="00046C6B"/>
    <w:rsid w:val="00050562"/>
    <w:rsid w:val="00050FC2"/>
    <w:rsid w:val="00052C76"/>
    <w:rsid w:val="00053A87"/>
    <w:rsid w:val="00053EDF"/>
    <w:rsid w:val="00054FEE"/>
    <w:rsid w:val="00055A97"/>
    <w:rsid w:val="0006213E"/>
    <w:rsid w:val="00062836"/>
    <w:rsid w:val="00063687"/>
    <w:rsid w:val="00065D4C"/>
    <w:rsid w:val="00066D08"/>
    <w:rsid w:val="00066FB5"/>
    <w:rsid w:val="0007071A"/>
    <w:rsid w:val="00070C3B"/>
    <w:rsid w:val="00071D55"/>
    <w:rsid w:val="0007212B"/>
    <w:rsid w:val="00072806"/>
    <w:rsid w:val="000729C0"/>
    <w:rsid w:val="000754EF"/>
    <w:rsid w:val="00076C96"/>
    <w:rsid w:val="00076CB9"/>
    <w:rsid w:val="00080860"/>
    <w:rsid w:val="00081557"/>
    <w:rsid w:val="00081A35"/>
    <w:rsid w:val="00083FD7"/>
    <w:rsid w:val="000847FD"/>
    <w:rsid w:val="000862F8"/>
    <w:rsid w:val="000902B4"/>
    <w:rsid w:val="000926E0"/>
    <w:rsid w:val="000937D4"/>
    <w:rsid w:val="00093D99"/>
    <w:rsid w:val="000951C4"/>
    <w:rsid w:val="000A026B"/>
    <w:rsid w:val="000A0CC3"/>
    <w:rsid w:val="000A1243"/>
    <w:rsid w:val="000A2BBB"/>
    <w:rsid w:val="000A3FC1"/>
    <w:rsid w:val="000B3B4A"/>
    <w:rsid w:val="000B4051"/>
    <w:rsid w:val="000B4C19"/>
    <w:rsid w:val="000B53A5"/>
    <w:rsid w:val="000B6ABE"/>
    <w:rsid w:val="000B6C8C"/>
    <w:rsid w:val="000C1308"/>
    <w:rsid w:val="000C13DE"/>
    <w:rsid w:val="000C33A0"/>
    <w:rsid w:val="000C6A22"/>
    <w:rsid w:val="000C750C"/>
    <w:rsid w:val="000D1AC4"/>
    <w:rsid w:val="000D3237"/>
    <w:rsid w:val="000D7243"/>
    <w:rsid w:val="000D7835"/>
    <w:rsid w:val="000E1457"/>
    <w:rsid w:val="000E39E2"/>
    <w:rsid w:val="000E49ED"/>
    <w:rsid w:val="000E67BA"/>
    <w:rsid w:val="000E7317"/>
    <w:rsid w:val="000E7870"/>
    <w:rsid w:val="000F004E"/>
    <w:rsid w:val="000F0728"/>
    <w:rsid w:val="000F0944"/>
    <w:rsid w:val="000F6ED5"/>
    <w:rsid w:val="000F7E05"/>
    <w:rsid w:val="00100B42"/>
    <w:rsid w:val="00101B90"/>
    <w:rsid w:val="0010564F"/>
    <w:rsid w:val="00111F5D"/>
    <w:rsid w:val="001155D4"/>
    <w:rsid w:val="001169BD"/>
    <w:rsid w:val="00117AEB"/>
    <w:rsid w:val="00121FDE"/>
    <w:rsid w:val="001222F2"/>
    <w:rsid w:val="00123189"/>
    <w:rsid w:val="00123864"/>
    <w:rsid w:val="00123FA6"/>
    <w:rsid w:val="00131202"/>
    <w:rsid w:val="0013175C"/>
    <w:rsid w:val="00133462"/>
    <w:rsid w:val="001355AC"/>
    <w:rsid w:val="00137C0C"/>
    <w:rsid w:val="0014062E"/>
    <w:rsid w:val="001408FD"/>
    <w:rsid w:val="001435D8"/>
    <w:rsid w:val="0014364A"/>
    <w:rsid w:val="00146A7F"/>
    <w:rsid w:val="00152666"/>
    <w:rsid w:val="00152EB8"/>
    <w:rsid w:val="00153BA9"/>
    <w:rsid w:val="00160970"/>
    <w:rsid w:val="001609C2"/>
    <w:rsid w:val="00163993"/>
    <w:rsid w:val="001641CE"/>
    <w:rsid w:val="0016431C"/>
    <w:rsid w:val="00165ECA"/>
    <w:rsid w:val="00166316"/>
    <w:rsid w:val="00167376"/>
    <w:rsid w:val="00174CBA"/>
    <w:rsid w:val="001760F9"/>
    <w:rsid w:val="00181C78"/>
    <w:rsid w:val="00184150"/>
    <w:rsid w:val="001843D7"/>
    <w:rsid w:val="00184BD3"/>
    <w:rsid w:val="00185FE9"/>
    <w:rsid w:val="00186538"/>
    <w:rsid w:val="00193BA4"/>
    <w:rsid w:val="001A2F3D"/>
    <w:rsid w:val="001A5167"/>
    <w:rsid w:val="001B6864"/>
    <w:rsid w:val="001B76C2"/>
    <w:rsid w:val="001C200E"/>
    <w:rsid w:val="001C2A1C"/>
    <w:rsid w:val="001C2A47"/>
    <w:rsid w:val="001C4A30"/>
    <w:rsid w:val="001C7081"/>
    <w:rsid w:val="001C744D"/>
    <w:rsid w:val="001D0460"/>
    <w:rsid w:val="001D1F24"/>
    <w:rsid w:val="001D27F8"/>
    <w:rsid w:val="001D288D"/>
    <w:rsid w:val="001D4061"/>
    <w:rsid w:val="001D4A82"/>
    <w:rsid w:val="001D5C67"/>
    <w:rsid w:val="001D6601"/>
    <w:rsid w:val="001E0E69"/>
    <w:rsid w:val="001E1D9C"/>
    <w:rsid w:val="001E268B"/>
    <w:rsid w:val="001E7761"/>
    <w:rsid w:val="001F20F6"/>
    <w:rsid w:val="001F2F6F"/>
    <w:rsid w:val="001F47A2"/>
    <w:rsid w:val="001F49B2"/>
    <w:rsid w:val="001F56E1"/>
    <w:rsid w:val="001F68EA"/>
    <w:rsid w:val="001F699B"/>
    <w:rsid w:val="001F7B93"/>
    <w:rsid w:val="001F7E17"/>
    <w:rsid w:val="00202881"/>
    <w:rsid w:val="00204576"/>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0FBE"/>
    <w:rsid w:val="00222899"/>
    <w:rsid w:val="00226610"/>
    <w:rsid w:val="00227C1F"/>
    <w:rsid w:val="00230674"/>
    <w:rsid w:val="00232615"/>
    <w:rsid w:val="002342DF"/>
    <w:rsid w:val="002346A7"/>
    <w:rsid w:val="00235C99"/>
    <w:rsid w:val="0023719C"/>
    <w:rsid w:val="00241369"/>
    <w:rsid w:val="00241C98"/>
    <w:rsid w:val="00245012"/>
    <w:rsid w:val="0024688F"/>
    <w:rsid w:val="00247378"/>
    <w:rsid w:val="00251681"/>
    <w:rsid w:val="00251A54"/>
    <w:rsid w:val="00252CDC"/>
    <w:rsid w:val="00252CF2"/>
    <w:rsid w:val="00253CA7"/>
    <w:rsid w:val="00255032"/>
    <w:rsid w:val="00256D42"/>
    <w:rsid w:val="00262A6F"/>
    <w:rsid w:val="0026314A"/>
    <w:rsid w:val="00263914"/>
    <w:rsid w:val="00266BD7"/>
    <w:rsid w:val="00267853"/>
    <w:rsid w:val="00267891"/>
    <w:rsid w:val="002733AB"/>
    <w:rsid w:val="00273CCD"/>
    <w:rsid w:val="00277F64"/>
    <w:rsid w:val="002802FF"/>
    <w:rsid w:val="00280C07"/>
    <w:rsid w:val="00280F3D"/>
    <w:rsid w:val="00281213"/>
    <w:rsid w:val="002820A0"/>
    <w:rsid w:val="00282DB8"/>
    <w:rsid w:val="00285A8E"/>
    <w:rsid w:val="00287072"/>
    <w:rsid w:val="0028713F"/>
    <w:rsid w:val="00287C46"/>
    <w:rsid w:val="00294D04"/>
    <w:rsid w:val="002950BD"/>
    <w:rsid w:val="00296634"/>
    <w:rsid w:val="00297390"/>
    <w:rsid w:val="00297D78"/>
    <w:rsid w:val="002A1C94"/>
    <w:rsid w:val="002A3C0D"/>
    <w:rsid w:val="002A4775"/>
    <w:rsid w:val="002A478A"/>
    <w:rsid w:val="002A6BAC"/>
    <w:rsid w:val="002A7C71"/>
    <w:rsid w:val="002B4184"/>
    <w:rsid w:val="002B73C5"/>
    <w:rsid w:val="002B7B71"/>
    <w:rsid w:val="002C198F"/>
    <w:rsid w:val="002C39E3"/>
    <w:rsid w:val="002C4893"/>
    <w:rsid w:val="002C59F6"/>
    <w:rsid w:val="002C759B"/>
    <w:rsid w:val="002D4102"/>
    <w:rsid w:val="002D4C70"/>
    <w:rsid w:val="002D4DEB"/>
    <w:rsid w:val="002D5C87"/>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5F12"/>
    <w:rsid w:val="002F743E"/>
    <w:rsid w:val="002F7EBF"/>
    <w:rsid w:val="0030096B"/>
    <w:rsid w:val="003045AA"/>
    <w:rsid w:val="003046E3"/>
    <w:rsid w:val="00304D94"/>
    <w:rsid w:val="00307BB6"/>
    <w:rsid w:val="00314EA2"/>
    <w:rsid w:val="0031549E"/>
    <w:rsid w:val="00315D2C"/>
    <w:rsid w:val="00320810"/>
    <w:rsid w:val="003235AE"/>
    <w:rsid w:val="00323AE0"/>
    <w:rsid w:val="003244E2"/>
    <w:rsid w:val="003253A8"/>
    <w:rsid w:val="0032553A"/>
    <w:rsid w:val="003261B7"/>
    <w:rsid w:val="00326D16"/>
    <w:rsid w:val="00327682"/>
    <w:rsid w:val="003312B0"/>
    <w:rsid w:val="0033163F"/>
    <w:rsid w:val="0033229A"/>
    <w:rsid w:val="00333533"/>
    <w:rsid w:val="003339DA"/>
    <w:rsid w:val="003347A7"/>
    <w:rsid w:val="0034099B"/>
    <w:rsid w:val="00344D07"/>
    <w:rsid w:val="003452E5"/>
    <w:rsid w:val="00352689"/>
    <w:rsid w:val="00354BAF"/>
    <w:rsid w:val="0035526C"/>
    <w:rsid w:val="00356CD0"/>
    <w:rsid w:val="003656F8"/>
    <w:rsid w:val="00370CD1"/>
    <w:rsid w:val="003711CC"/>
    <w:rsid w:val="00374765"/>
    <w:rsid w:val="003751C8"/>
    <w:rsid w:val="00375553"/>
    <w:rsid w:val="003758D0"/>
    <w:rsid w:val="00376420"/>
    <w:rsid w:val="00377796"/>
    <w:rsid w:val="00380609"/>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08A"/>
    <w:rsid w:val="003B3319"/>
    <w:rsid w:val="003B36CE"/>
    <w:rsid w:val="003B4D37"/>
    <w:rsid w:val="003C0706"/>
    <w:rsid w:val="003C135B"/>
    <w:rsid w:val="003C2CFA"/>
    <w:rsid w:val="003C2D76"/>
    <w:rsid w:val="003C3A61"/>
    <w:rsid w:val="003C4B6E"/>
    <w:rsid w:val="003C6080"/>
    <w:rsid w:val="003D4467"/>
    <w:rsid w:val="003D5D11"/>
    <w:rsid w:val="003E14DE"/>
    <w:rsid w:val="003E3776"/>
    <w:rsid w:val="003E5E8E"/>
    <w:rsid w:val="003E7F60"/>
    <w:rsid w:val="003F3E11"/>
    <w:rsid w:val="003F3FC6"/>
    <w:rsid w:val="003F516B"/>
    <w:rsid w:val="00400191"/>
    <w:rsid w:val="00401AAC"/>
    <w:rsid w:val="0040375A"/>
    <w:rsid w:val="00410126"/>
    <w:rsid w:val="00412DAA"/>
    <w:rsid w:val="0041402C"/>
    <w:rsid w:val="004156B8"/>
    <w:rsid w:val="004159D2"/>
    <w:rsid w:val="00416A75"/>
    <w:rsid w:val="00416FF7"/>
    <w:rsid w:val="00420AB7"/>
    <w:rsid w:val="0042144F"/>
    <w:rsid w:val="00421B63"/>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DE5"/>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7797A"/>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A562A"/>
    <w:rsid w:val="004B1911"/>
    <w:rsid w:val="004B3225"/>
    <w:rsid w:val="004B32EE"/>
    <w:rsid w:val="004C1243"/>
    <w:rsid w:val="004C12BC"/>
    <w:rsid w:val="004C1429"/>
    <w:rsid w:val="004C1AFA"/>
    <w:rsid w:val="004C294F"/>
    <w:rsid w:val="004C3199"/>
    <w:rsid w:val="004C537B"/>
    <w:rsid w:val="004C5450"/>
    <w:rsid w:val="004C5975"/>
    <w:rsid w:val="004C59A0"/>
    <w:rsid w:val="004C6B32"/>
    <w:rsid w:val="004D1165"/>
    <w:rsid w:val="004D4683"/>
    <w:rsid w:val="004D5316"/>
    <w:rsid w:val="004E021E"/>
    <w:rsid w:val="004E18D9"/>
    <w:rsid w:val="004E26F6"/>
    <w:rsid w:val="004E3BC4"/>
    <w:rsid w:val="004E7A7B"/>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A06"/>
    <w:rsid w:val="00514CAA"/>
    <w:rsid w:val="005158DA"/>
    <w:rsid w:val="00515D97"/>
    <w:rsid w:val="00516309"/>
    <w:rsid w:val="00516519"/>
    <w:rsid w:val="005165C4"/>
    <w:rsid w:val="00516975"/>
    <w:rsid w:val="00516A72"/>
    <w:rsid w:val="00524117"/>
    <w:rsid w:val="0052491C"/>
    <w:rsid w:val="00524B2A"/>
    <w:rsid w:val="005269F9"/>
    <w:rsid w:val="00530C14"/>
    <w:rsid w:val="00530FC7"/>
    <w:rsid w:val="005327C1"/>
    <w:rsid w:val="005338C3"/>
    <w:rsid w:val="00534127"/>
    <w:rsid w:val="005349E2"/>
    <w:rsid w:val="005350B0"/>
    <w:rsid w:val="005365F6"/>
    <w:rsid w:val="00536F04"/>
    <w:rsid w:val="00540435"/>
    <w:rsid w:val="005405A2"/>
    <w:rsid w:val="005409DA"/>
    <w:rsid w:val="00541E07"/>
    <w:rsid w:val="00542D99"/>
    <w:rsid w:val="00544DD3"/>
    <w:rsid w:val="00544E92"/>
    <w:rsid w:val="005453A9"/>
    <w:rsid w:val="00545456"/>
    <w:rsid w:val="00545F27"/>
    <w:rsid w:val="0054717C"/>
    <w:rsid w:val="00547591"/>
    <w:rsid w:val="005500FB"/>
    <w:rsid w:val="00551C30"/>
    <w:rsid w:val="005531E4"/>
    <w:rsid w:val="00555DBC"/>
    <w:rsid w:val="00560071"/>
    <w:rsid w:val="00560B13"/>
    <w:rsid w:val="0056160D"/>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A41"/>
    <w:rsid w:val="005A2B3D"/>
    <w:rsid w:val="005A4414"/>
    <w:rsid w:val="005A4C0E"/>
    <w:rsid w:val="005A68A4"/>
    <w:rsid w:val="005B08DC"/>
    <w:rsid w:val="005B0D46"/>
    <w:rsid w:val="005B1080"/>
    <w:rsid w:val="005B1E42"/>
    <w:rsid w:val="005B3FB4"/>
    <w:rsid w:val="005B45E7"/>
    <w:rsid w:val="005B54A5"/>
    <w:rsid w:val="005B70D6"/>
    <w:rsid w:val="005C179B"/>
    <w:rsid w:val="005C71DA"/>
    <w:rsid w:val="005D0E7D"/>
    <w:rsid w:val="005D1170"/>
    <w:rsid w:val="005D1644"/>
    <w:rsid w:val="005D2459"/>
    <w:rsid w:val="005D390B"/>
    <w:rsid w:val="005D5E39"/>
    <w:rsid w:val="005E05C1"/>
    <w:rsid w:val="005E1638"/>
    <w:rsid w:val="005E18C3"/>
    <w:rsid w:val="005E3AFE"/>
    <w:rsid w:val="005E4F31"/>
    <w:rsid w:val="005E5D97"/>
    <w:rsid w:val="005E67AD"/>
    <w:rsid w:val="005E6E67"/>
    <w:rsid w:val="005F040D"/>
    <w:rsid w:val="005F06BB"/>
    <w:rsid w:val="005F1364"/>
    <w:rsid w:val="005F2644"/>
    <w:rsid w:val="005F2888"/>
    <w:rsid w:val="005F43EC"/>
    <w:rsid w:val="005F503F"/>
    <w:rsid w:val="005F57A7"/>
    <w:rsid w:val="00601164"/>
    <w:rsid w:val="0060243F"/>
    <w:rsid w:val="0060448F"/>
    <w:rsid w:val="00606AC5"/>
    <w:rsid w:val="006106AE"/>
    <w:rsid w:val="006128E9"/>
    <w:rsid w:val="00612990"/>
    <w:rsid w:val="006177BE"/>
    <w:rsid w:val="00620BFA"/>
    <w:rsid w:val="0062183A"/>
    <w:rsid w:val="00622F81"/>
    <w:rsid w:val="00623E95"/>
    <w:rsid w:val="00624486"/>
    <w:rsid w:val="00625EEA"/>
    <w:rsid w:val="006267E8"/>
    <w:rsid w:val="006316D6"/>
    <w:rsid w:val="006337D5"/>
    <w:rsid w:val="0063415B"/>
    <w:rsid w:val="00634451"/>
    <w:rsid w:val="00634737"/>
    <w:rsid w:val="00634F89"/>
    <w:rsid w:val="006410EB"/>
    <w:rsid w:val="00641192"/>
    <w:rsid w:val="006426E1"/>
    <w:rsid w:val="0064283E"/>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C8F"/>
    <w:rsid w:val="00672F1C"/>
    <w:rsid w:val="0067367E"/>
    <w:rsid w:val="00681A52"/>
    <w:rsid w:val="0068235A"/>
    <w:rsid w:val="00682B64"/>
    <w:rsid w:val="0068368A"/>
    <w:rsid w:val="00685459"/>
    <w:rsid w:val="006867CD"/>
    <w:rsid w:val="00686D90"/>
    <w:rsid w:val="006875CE"/>
    <w:rsid w:val="006878AE"/>
    <w:rsid w:val="00696D33"/>
    <w:rsid w:val="00697085"/>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4628"/>
    <w:rsid w:val="006C779A"/>
    <w:rsid w:val="006D123A"/>
    <w:rsid w:val="006D178B"/>
    <w:rsid w:val="006D330B"/>
    <w:rsid w:val="006D42F3"/>
    <w:rsid w:val="006D4D38"/>
    <w:rsid w:val="006D7D90"/>
    <w:rsid w:val="006D7F80"/>
    <w:rsid w:val="006E0B8F"/>
    <w:rsid w:val="006E1476"/>
    <w:rsid w:val="006E2A89"/>
    <w:rsid w:val="006E33D7"/>
    <w:rsid w:val="006E3F47"/>
    <w:rsid w:val="006E4C92"/>
    <w:rsid w:val="006F0C54"/>
    <w:rsid w:val="006F165C"/>
    <w:rsid w:val="006F7EEA"/>
    <w:rsid w:val="0070107A"/>
    <w:rsid w:val="007038EC"/>
    <w:rsid w:val="00703CCB"/>
    <w:rsid w:val="00704948"/>
    <w:rsid w:val="00707560"/>
    <w:rsid w:val="00710238"/>
    <w:rsid w:val="00710B10"/>
    <w:rsid w:val="0071100D"/>
    <w:rsid w:val="00712299"/>
    <w:rsid w:val="00712C1F"/>
    <w:rsid w:val="00715187"/>
    <w:rsid w:val="00715BAB"/>
    <w:rsid w:val="00717B70"/>
    <w:rsid w:val="00722B73"/>
    <w:rsid w:val="00723564"/>
    <w:rsid w:val="00723CDC"/>
    <w:rsid w:val="00723D58"/>
    <w:rsid w:val="00725EC9"/>
    <w:rsid w:val="00726EF8"/>
    <w:rsid w:val="007303EC"/>
    <w:rsid w:val="00731A43"/>
    <w:rsid w:val="00740509"/>
    <w:rsid w:val="00740ABC"/>
    <w:rsid w:val="00744535"/>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03D"/>
    <w:rsid w:val="007674B1"/>
    <w:rsid w:val="0076798F"/>
    <w:rsid w:val="007709F7"/>
    <w:rsid w:val="00772573"/>
    <w:rsid w:val="00773C3A"/>
    <w:rsid w:val="00775DE3"/>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A53BD"/>
    <w:rsid w:val="007A7E0B"/>
    <w:rsid w:val="007B0711"/>
    <w:rsid w:val="007B1F6E"/>
    <w:rsid w:val="007B4FBE"/>
    <w:rsid w:val="007B5A5D"/>
    <w:rsid w:val="007C1C60"/>
    <w:rsid w:val="007C1EE7"/>
    <w:rsid w:val="007C292C"/>
    <w:rsid w:val="007C3B93"/>
    <w:rsid w:val="007C45CC"/>
    <w:rsid w:val="007C6EB1"/>
    <w:rsid w:val="007D1CB8"/>
    <w:rsid w:val="007D3630"/>
    <w:rsid w:val="007D5EB7"/>
    <w:rsid w:val="007D67E7"/>
    <w:rsid w:val="007E0250"/>
    <w:rsid w:val="007E2C97"/>
    <w:rsid w:val="007E36A6"/>
    <w:rsid w:val="007E70C3"/>
    <w:rsid w:val="007E799B"/>
    <w:rsid w:val="007F2E5F"/>
    <w:rsid w:val="007F38F9"/>
    <w:rsid w:val="007F6651"/>
    <w:rsid w:val="00800907"/>
    <w:rsid w:val="008015F2"/>
    <w:rsid w:val="008019F8"/>
    <w:rsid w:val="00804BD0"/>
    <w:rsid w:val="00804E82"/>
    <w:rsid w:val="00805122"/>
    <w:rsid w:val="0080650C"/>
    <w:rsid w:val="0080746F"/>
    <w:rsid w:val="00815B48"/>
    <w:rsid w:val="00817E81"/>
    <w:rsid w:val="0082087D"/>
    <w:rsid w:val="00820EC1"/>
    <w:rsid w:val="00826037"/>
    <w:rsid w:val="00826EDB"/>
    <w:rsid w:val="0082741B"/>
    <w:rsid w:val="00827B19"/>
    <w:rsid w:val="00827FD6"/>
    <w:rsid w:val="0083170D"/>
    <w:rsid w:val="0083429D"/>
    <w:rsid w:val="008352E5"/>
    <w:rsid w:val="00835CB1"/>
    <w:rsid w:val="0083663E"/>
    <w:rsid w:val="00841C46"/>
    <w:rsid w:val="0084364E"/>
    <w:rsid w:val="008446FA"/>
    <w:rsid w:val="00850ABB"/>
    <w:rsid w:val="00850DA4"/>
    <w:rsid w:val="00852D7A"/>
    <w:rsid w:val="008532B7"/>
    <w:rsid w:val="008542EF"/>
    <w:rsid w:val="00856EAF"/>
    <w:rsid w:val="00863E8C"/>
    <w:rsid w:val="00864BCC"/>
    <w:rsid w:val="00864C47"/>
    <w:rsid w:val="00865668"/>
    <w:rsid w:val="00867D8C"/>
    <w:rsid w:val="008717E1"/>
    <w:rsid w:val="00872B9D"/>
    <w:rsid w:val="00872E83"/>
    <w:rsid w:val="00873904"/>
    <w:rsid w:val="00875BF5"/>
    <w:rsid w:val="008766C4"/>
    <w:rsid w:val="00876A0D"/>
    <w:rsid w:val="00876A81"/>
    <w:rsid w:val="008808A0"/>
    <w:rsid w:val="00885516"/>
    <w:rsid w:val="0088656C"/>
    <w:rsid w:val="0088660D"/>
    <w:rsid w:val="008866D6"/>
    <w:rsid w:val="00891C7F"/>
    <w:rsid w:val="00892156"/>
    <w:rsid w:val="008935E0"/>
    <w:rsid w:val="0089415B"/>
    <w:rsid w:val="00894D09"/>
    <w:rsid w:val="008A1F02"/>
    <w:rsid w:val="008A223D"/>
    <w:rsid w:val="008A2F09"/>
    <w:rsid w:val="008B41E2"/>
    <w:rsid w:val="008B446C"/>
    <w:rsid w:val="008B4DC2"/>
    <w:rsid w:val="008B54D4"/>
    <w:rsid w:val="008C3779"/>
    <w:rsid w:val="008C5834"/>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6C3"/>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178"/>
    <w:rsid w:val="00941933"/>
    <w:rsid w:val="00942004"/>
    <w:rsid w:val="00942D38"/>
    <w:rsid w:val="00944497"/>
    <w:rsid w:val="00945929"/>
    <w:rsid w:val="0094596D"/>
    <w:rsid w:val="00945FA8"/>
    <w:rsid w:val="00950417"/>
    <w:rsid w:val="00953A4B"/>
    <w:rsid w:val="00955187"/>
    <w:rsid w:val="0095661B"/>
    <w:rsid w:val="00957ECA"/>
    <w:rsid w:val="0096007D"/>
    <w:rsid w:val="009613A1"/>
    <w:rsid w:val="00964A00"/>
    <w:rsid w:val="00966C83"/>
    <w:rsid w:val="00970EFE"/>
    <w:rsid w:val="00971E2B"/>
    <w:rsid w:val="00973152"/>
    <w:rsid w:val="0097445C"/>
    <w:rsid w:val="009749CB"/>
    <w:rsid w:val="00981003"/>
    <w:rsid w:val="0098115B"/>
    <w:rsid w:val="009912AC"/>
    <w:rsid w:val="00991CEF"/>
    <w:rsid w:val="00993C19"/>
    <w:rsid w:val="0099543A"/>
    <w:rsid w:val="0099599E"/>
    <w:rsid w:val="00995A93"/>
    <w:rsid w:val="00995FA9"/>
    <w:rsid w:val="009960D8"/>
    <w:rsid w:val="00996688"/>
    <w:rsid w:val="00996947"/>
    <w:rsid w:val="0099736A"/>
    <w:rsid w:val="009A0A25"/>
    <w:rsid w:val="009A0D95"/>
    <w:rsid w:val="009A0E20"/>
    <w:rsid w:val="009A1E0D"/>
    <w:rsid w:val="009A229F"/>
    <w:rsid w:val="009A2748"/>
    <w:rsid w:val="009A3D8E"/>
    <w:rsid w:val="009A513D"/>
    <w:rsid w:val="009A7169"/>
    <w:rsid w:val="009B08E7"/>
    <w:rsid w:val="009B0A98"/>
    <w:rsid w:val="009B0CEF"/>
    <w:rsid w:val="009B0D5E"/>
    <w:rsid w:val="009B43C7"/>
    <w:rsid w:val="009B5E55"/>
    <w:rsid w:val="009B7490"/>
    <w:rsid w:val="009C1705"/>
    <w:rsid w:val="009C2D9E"/>
    <w:rsid w:val="009C2F31"/>
    <w:rsid w:val="009C3409"/>
    <w:rsid w:val="009C48D2"/>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5B73"/>
    <w:rsid w:val="009E7291"/>
    <w:rsid w:val="009F1E10"/>
    <w:rsid w:val="009F2974"/>
    <w:rsid w:val="009F38CC"/>
    <w:rsid w:val="009F6565"/>
    <w:rsid w:val="00A04C84"/>
    <w:rsid w:val="00A04EE4"/>
    <w:rsid w:val="00A0577B"/>
    <w:rsid w:val="00A06FFC"/>
    <w:rsid w:val="00A11E67"/>
    <w:rsid w:val="00A141F4"/>
    <w:rsid w:val="00A14847"/>
    <w:rsid w:val="00A17C3D"/>
    <w:rsid w:val="00A21664"/>
    <w:rsid w:val="00A240E9"/>
    <w:rsid w:val="00A2437B"/>
    <w:rsid w:val="00A25EC9"/>
    <w:rsid w:val="00A310F8"/>
    <w:rsid w:val="00A324D4"/>
    <w:rsid w:val="00A34709"/>
    <w:rsid w:val="00A35FD2"/>
    <w:rsid w:val="00A3728C"/>
    <w:rsid w:val="00A37E2D"/>
    <w:rsid w:val="00A37F25"/>
    <w:rsid w:val="00A413D6"/>
    <w:rsid w:val="00A42208"/>
    <w:rsid w:val="00A432BE"/>
    <w:rsid w:val="00A45228"/>
    <w:rsid w:val="00A459D5"/>
    <w:rsid w:val="00A45D9D"/>
    <w:rsid w:val="00A45E5C"/>
    <w:rsid w:val="00A4691D"/>
    <w:rsid w:val="00A473F8"/>
    <w:rsid w:val="00A47641"/>
    <w:rsid w:val="00A500CA"/>
    <w:rsid w:val="00A510A6"/>
    <w:rsid w:val="00A51146"/>
    <w:rsid w:val="00A52320"/>
    <w:rsid w:val="00A55DD4"/>
    <w:rsid w:val="00A577EA"/>
    <w:rsid w:val="00A62068"/>
    <w:rsid w:val="00A64495"/>
    <w:rsid w:val="00A67A9F"/>
    <w:rsid w:val="00A7067C"/>
    <w:rsid w:val="00A70C3B"/>
    <w:rsid w:val="00A73C1F"/>
    <w:rsid w:val="00A7598C"/>
    <w:rsid w:val="00A81970"/>
    <w:rsid w:val="00A828E2"/>
    <w:rsid w:val="00A85830"/>
    <w:rsid w:val="00A85B91"/>
    <w:rsid w:val="00A85ED7"/>
    <w:rsid w:val="00A87179"/>
    <w:rsid w:val="00A87F7C"/>
    <w:rsid w:val="00A929AC"/>
    <w:rsid w:val="00AA03D5"/>
    <w:rsid w:val="00AA413E"/>
    <w:rsid w:val="00AA4D27"/>
    <w:rsid w:val="00AA5731"/>
    <w:rsid w:val="00AA59F4"/>
    <w:rsid w:val="00AA7748"/>
    <w:rsid w:val="00AA7B52"/>
    <w:rsid w:val="00AB18E9"/>
    <w:rsid w:val="00AB3068"/>
    <w:rsid w:val="00AB419F"/>
    <w:rsid w:val="00AB4719"/>
    <w:rsid w:val="00AB555E"/>
    <w:rsid w:val="00AB577F"/>
    <w:rsid w:val="00AB759A"/>
    <w:rsid w:val="00AB7ADF"/>
    <w:rsid w:val="00AB7DC9"/>
    <w:rsid w:val="00AB7F35"/>
    <w:rsid w:val="00AC0D80"/>
    <w:rsid w:val="00AC0EB1"/>
    <w:rsid w:val="00AC1459"/>
    <w:rsid w:val="00AC2766"/>
    <w:rsid w:val="00AC2886"/>
    <w:rsid w:val="00AC45C8"/>
    <w:rsid w:val="00AC54C4"/>
    <w:rsid w:val="00AC63A5"/>
    <w:rsid w:val="00AD1F00"/>
    <w:rsid w:val="00AD462F"/>
    <w:rsid w:val="00AD6C57"/>
    <w:rsid w:val="00AE068F"/>
    <w:rsid w:val="00AE076A"/>
    <w:rsid w:val="00AE20E5"/>
    <w:rsid w:val="00AE4DD9"/>
    <w:rsid w:val="00AE7F1C"/>
    <w:rsid w:val="00AF1432"/>
    <w:rsid w:val="00AF1F3E"/>
    <w:rsid w:val="00AF2E15"/>
    <w:rsid w:val="00AF4958"/>
    <w:rsid w:val="00AF4B01"/>
    <w:rsid w:val="00AF717A"/>
    <w:rsid w:val="00B005B9"/>
    <w:rsid w:val="00B00AE4"/>
    <w:rsid w:val="00B00D9A"/>
    <w:rsid w:val="00B03B53"/>
    <w:rsid w:val="00B03B7B"/>
    <w:rsid w:val="00B0470A"/>
    <w:rsid w:val="00B07414"/>
    <w:rsid w:val="00B12C82"/>
    <w:rsid w:val="00B1452F"/>
    <w:rsid w:val="00B1649E"/>
    <w:rsid w:val="00B16A78"/>
    <w:rsid w:val="00B22984"/>
    <w:rsid w:val="00B22BBD"/>
    <w:rsid w:val="00B232D9"/>
    <w:rsid w:val="00B32366"/>
    <w:rsid w:val="00B37040"/>
    <w:rsid w:val="00B37F79"/>
    <w:rsid w:val="00B408C0"/>
    <w:rsid w:val="00B411CB"/>
    <w:rsid w:val="00B43646"/>
    <w:rsid w:val="00B43679"/>
    <w:rsid w:val="00B4394E"/>
    <w:rsid w:val="00B442B6"/>
    <w:rsid w:val="00B445C5"/>
    <w:rsid w:val="00B514FF"/>
    <w:rsid w:val="00B5183E"/>
    <w:rsid w:val="00B51D91"/>
    <w:rsid w:val="00B5355A"/>
    <w:rsid w:val="00B54D9C"/>
    <w:rsid w:val="00B5504B"/>
    <w:rsid w:val="00B56179"/>
    <w:rsid w:val="00B5682E"/>
    <w:rsid w:val="00B57D76"/>
    <w:rsid w:val="00B61A5B"/>
    <w:rsid w:val="00B625EB"/>
    <w:rsid w:val="00B6493A"/>
    <w:rsid w:val="00B66FEA"/>
    <w:rsid w:val="00B70FCF"/>
    <w:rsid w:val="00B71B40"/>
    <w:rsid w:val="00B72FEA"/>
    <w:rsid w:val="00B7306E"/>
    <w:rsid w:val="00B736A6"/>
    <w:rsid w:val="00B7402A"/>
    <w:rsid w:val="00B75C6E"/>
    <w:rsid w:val="00B779D6"/>
    <w:rsid w:val="00B77C3C"/>
    <w:rsid w:val="00B77F25"/>
    <w:rsid w:val="00B8031B"/>
    <w:rsid w:val="00B82F32"/>
    <w:rsid w:val="00B866B4"/>
    <w:rsid w:val="00B8720D"/>
    <w:rsid w:val="00B902EA"/>
    <w:rsid w:val="00B94B11"/>
    <w:rsid w:val="00B94E28"/>
    <w:rsid w:val="00B959FA"/>
    <w:rsid w:val="00B96ED4"/>
    <w:rsid w:val="00BA0E26"/>
    <w:rsid w:val="00BA2221"/>
    <w:rsid w:val="00BA3F81"/>
    <w:rsid w:val="00BA42DA"/>
    <w:rsid w:val="00BA52AA"/>
    <w:rsid w:val="00BA56BB"/>
    <w:rsid w:val="00BB05B8"/>
    <w:rsid w:val="00BB0B17"/>
    <w:rsid w:val="00BB29CA"/>
    <w:rsid w:val="00BB307B"/>
    <w:rsid w:val="00BB47E8"/>
    <w:rsid w:val="00BB54D2"/>
    <w:rsid w:val="00BC0EC0"/>
    <w:rsid w:val="00BC720C"/>
    <w:rsid w:val="00BD297A"/>
    <w:rsid w:val="00BD2E56"/>
    <w:rsid w:val="00BD5CCD"/>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751"/>
    <w:rsid w:val="00C16F81"/>
    <w:rsid w:val="00C1778D"/>
    <w:rsid w:val="00C17CB0"/>
    <w:rsid w:val="00C20AD9"/>
    <w:rsid w:val="00C21E3B"/>
    <w:rsid w:val="00C262CB"/>
    <w:rsid w:val="00C26C0E"/>
    <w:rsid w:val="00C26CE9"/>
    <w:rsid w:val="00C30E7B"/>
    <w:rsid w:val="00C3346B"/>
    <w:rsid w:val="00C36815"/>
    <w:rsid w:val="00C36F05"/>
    <w:rsid w:val="00C37FF3"/>
    <w:rsid w:val="00C431B0"/>
    <w:rsid w:val="00C43803"/>
    <w:rsid w:val="00C43B68"/>
    <w:rsid w:val="00C44099"/>
    <w:rsid w:val="00C47979"/>
    <w:rsid w:val="00C5211E"/>
    <w:rsid w:val="00C542A0"/>
    <w:rsid w:val="00C54D61"/>
    <w:rsid w:val="00C555FA"/>
    <w:rsid w:val="00C561A2"/>
    <w:rsid w:val="00C57B4E"/>
    <w:rsid w:val="00C61B01"/>
    <w:rsid w:val="00C62340"/>
    <w:rsid w:val="00C6319B"/>
    <w:rsid w:val="00C71787"/>
    <w:rsid w:val="00C72677"/>
    <w:rsid w:val="00C75D7F"/>
    <w:rsid w:val="00C814A7"/>
    <w:rsid w:val="00C81675"/>
    <w:rsid w:val="00C816F2"/>
    <w:rsid w:val="00C81DF7"/>
    <w:rsid w:val="00C878E5"/>
    <w:rsid w:val="00C87964"/>
    <w:rsid w:val="00C90FA7"/>
    <w:rsid w:val="00C91A25"/>
    <w:rsid w:val="00C942F8"/>
    <w:rsid w:val="00C94C34"/>
    <w:rsid w:val="00C95597"/>
    <w:rsid w:val="00C95924"/>
    <w:rsid w:val="00C95BC6"/>
    <w:rsid w:val="00C96E57"/>
    <w:rsid w:val="00C970AA"/>
    <w:rsid w:val="00C978AC"/>
    <w:rsid w:val="00C97947"/>
    <w:rsid w:val="00CA2992"/>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6B11"/>
    <w:rsid w:val="00CD74B1"/>
    <w:rsid w:val="00CD7550"/>
    <w:rsid w:val="00CE111C"/>
    <w:rsid w:val="00CE1646"/>
    <w:rsid w:val="00CE4207"/>
    <w:rsid w:val="00CE4C63"/>
    <w:rsid w:val="00CE4EA1"/>
    <w:rsid w:val="00CE74B0"/>
    <w:rsid w:val="00CE75ED"/>
    <w:rsid w:val="00CF045C"/>
    <w:rsid w:val="00CF0E97"/>
    <w:rsid w:val="00CF102B"/>
    <w:rsid w:val="00CF22B1"/>
    <w:rsid w:val="00CF2EB4"/>
    <w:rsid w:val="00CF335B"/>
    <w:rsid w:val="00CF36CA"/>
    <w:rsid w:val="00CF51D7"/>
    <w:rsid w:val="00CF6185"/>
    <w:rsid w:val="00D01B9A"/>
    <w:rsid w:val="00D02E66"/>
    <w:rsid w:val="00D04231"/>
    <w:rsid w:val="00D04AE0"/>
    <w:rsid w:val="00D05FF5"/>
    <w:rsid w:val="00D062A1"/>
    <w:rsid w:val="00D070DB"/>
    <w:rsid w:val="00D07748"/>
    <w:rsid w:val="00D135A5"/>
    <w:rsid w:val="00D15525"/>
    <w:rsid w:val="00D161F9"/>
    <w:rsid w:val="00D166C0"/>
    <w:rsid w:val="00D23C0E"/>
    <w:rsid w:val="00D2745E"/>
    <w:rsid w:val="00D30BC6"/>
    <w:rsid w:val="00D31AC8"/>
    <w:rsid w:val="00D32A3B"/>
    <w:rsid w:val="00D36577"/>
    <w:rsid w:val="00D36B3D"/>
    <w:rsid w:val="00D42FA6"/>
    <w:rsid w:val="00D4336F"/>
    <w:rsid w:val="00D434BD"/>
    <w:rsid w:val="00D473A5"/>
    <w:rsid w:val="00D507D8"/>
    <w:rsid w:val="00D50C4E"/>
    <w:rsid w:val="00D53BC1"/>
    <w:rsid w:val="00D546D4"/>
    <w:rsid w:val="00D5514A"/>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0657"/>
    <w:rsid w:val="00D91A36"/>
    <w:rsid w:val="00D91D8D"/>
    <w:rsid w:val="00D928F1"/>
    <w:rsid w:val="00D93885"/>
    <w:rsid w:val="00D93A47"/>
    <w:rsid w:val="00D9467E"/>
    <w:rsid w:val="00D955B5"/>
    <w:rsid w:val="00D960F8"/>
    <w:rsid w:val="00DA01C8"/>
    <w:rsid w:val="00DA0E4B"/>
    <w:rsid w:val="00DA5B9D"/>
    <w:rsid w:val="00DA5C1F"/>
    <w:rsid w:val="00DB0205"/>
    <w:rsid w:val="00DB074A"/>
    <w:rsid w:val="00DB53F9"/>
    <w:rsid w:val="00DB5655"/>
    <w:rsid w:val="00DB6C24"/>
    <w:rsid w:val="00DB76BB"/>
    <w:rsid w:val="00DC3D4C"/>
    <w:rsid w:val="00DC43D9"/>
    <w:rsid w:val="00DC47A3"/>
    <w:rsid w:val="00DC4DC4"/>
    <w:rsid w:val="00DC53C3"/>
    <w:rsid w:val="00DC57BE"/>
    <w:rsid w:val="00DC582D"/>
    <w:rsid w:val="00DC5CB2"/>
    <w:rsid w:val="00DC71F2"/>
    <w:rsid w:val="00DD2995"/>
    <w:rsid w:val="00DD583D"/>
    <w:rsid w:val="00DD657B"/>
    <w:rsid w:val="00DE113E"/>
    <w:rsid w:val="00DE2DB4"/>
    <w:rsid w:val="00DE34CF"/>
    <w:rsid w:val="00DE3E2A"/>
    <w:rsid w:val="00DE6135"/>
    <w:rsid w:val="00DF1D7A"/>
    <w:rsid w:val="00DF1ECC"/>
    <w:rsid w:val="00DF23E5"/>
    <w:rsid w:val="00DF2453"/>
    <w:rsid w:val="00DF3CAA"/>
    <w:rsid w:val="00DF62FB"/>
    <w:rsid w:val="00DF7F20"/>
    <w:rsid w:val="00E0187D"/>
    <w:rsid w:val="00E0191D"/>
    <w:rsid w:val="00E01E45"/>
    <w:rsid w:val="00E02E3B"/>
    <w:rsid w:val="00E064C6"/>
    <w:rsid w:val="00E06E8B"/>
    <w:rsid w:val="00E07177"/>
    <w:rsid w:val="00E07265"/>
    <w:rsid w:val="00E104EC"/>
    <w:rsid w:val="00E1448D"/>
    <w:rsid w:val="00E17218"/>
    <w:rsid w:val="00E17E1B"/>
    <w:rsid w:val="00E21281"/>
    <w:rsid w:val="00E22B0C"/>
    <w:rsid w:val="00E24818"/>
    <w:rsid w:val="00E2514B"/>
    <w:rsid w:val="00E25E06"/>
    <w:rsid w:val="00E26F18"/>
    <w:rsid w:val="00E329A9"/>
    <w:rsid w:val="00E3389F"/>
    <w:rsid w:val="00E351AB"/>
    <w:rsid w:val="00E36763"/>
    <w:rsid w:val="00E3701D"/>
    <w:rsid w:val="00E40D1A"/>
    <w:rsid w:val="00E4272C"/>
    <w:rsid w:val="00E42761"/>
    <w:rsid w:val="00E42E4E"/>
    <w:rsid w:val="00E4714A"/>
    <w:rsid w:val="00E47A85"/>
    <w:rsid w:val="00E5399F"/>
    <w:rsid w:val="00E560EE"/>
    <w:rsid w:val="00E565E1"/>
    <w:rsid w:val="00E621FB"/>
    <w:rsid w:val="00E64421"/>
    <w:rsid w:val="00E658C2"/>
    <w:rsid w:val="00E66A59"/>
    <w:rsid w:val="00E70235"/>
    <w:rsid w:val="00E70E90"/>
    <w:rsid w:val="00E719CE"/>
    <w:rsid w:val="00E74CE7"/>
    <w:rsid w:val="00E80509"/>
    <w:rsid w:val="00E80AC7"/>
    <w:rsid w:val="00E820F8"/>
    <w:rsid w:val="00E82696"/>
    <w:rsid w:val="00E82809"/>
    <w:rsid w:val="00E83F38"/>
    <w:rsid w:val="00E84FDB"/>
    <w:rsid w:val="00E861F4"/>
    <w:rsid w:val="00E90781"/>
    <w:rsid w:val="00E90E8C"/>
    <w:rsid w:val="00E91061"/>
    <w:rsid w:val="00E9181D"/>
    <w:rsid w:val="00E94606"/>
    <w:rsid w:val="00E96DA6"/>
    <w:rsid w:val="00EA11CE"/>
    <w:rsid w:val="00EA24EB"/>
    <w:rsid w:val="00EA26A4"/>
    <w:rsid w:val="00EA2B89"/>
    <w:rsid w:val="00EA2DC8"/>
    <w:rsid w:val="00EA62A1"/>
    <w:rsid w:val="00EA6800"/>
    <w:rsid w:val="00EA6CA7"/>
    <w:rsid w:val="00EA7B7A"/>
    <w:rsid w:val="00EB0AC0"/>
    <w:rsid w:val="00EB1967"/>
    <w:rsid w:val="00EB1F0A"/>
    <w:rsid w:val="00EB3E8D"/>
    <w:rsid w:val="00EB4274"/>
    <w:rsid w:val="00EB5E65"/>
    <w:rsid w:val="00EB6CED"/>
    <w:rsid w:val="00EC10D6"/>
    <w:rsid w:val="00EC2C0D"/>
    <w:rsid w:val="00EC4112"/>
    <w:rsid w:val="00EC4530"/>
    <w:rsid w:val="00EC52A3"/>
    <w:rsid w:val="00ED0C41"/>
    <w:rsid w:val="00ED2914"/>
    <w:rsid w:val="00ED4ADA"/>
    <w:rsid w:val="00ED7474"/>
    <w:rsid w:val="00EE4156"/>
    <w:rsid w:val="00EE4F16"/>
    <w:rsid w:val="00EE5F3A"/>
    <w:rsid w:val="00EF0800"/>
    <w:rsid w:val="00EF28E2"/>
    <w:rsid w:val="00EF483E"/>
    <w:rsid w:val="00EF5789"/>
    <w:rsid w:val="00EF5E0B"/>
    <w:rsid w:val="00F0315F"/>
    <w:rsid w:val="00F04CA0"/>
    <w:rsid w:val="00F059D4"/>
    <w:rsid w:val="00F060AB"/>
    <w:rsid w:val="00F071D4"/>
    <w:rsid w:val="00F11371"/>
    <w:rsid w:val="00F119E1"/>
    <w:rsid w:val="00F1497C"/>
    <w:rsid w:val="00F14DB6"/>
    <w:rsid w:val="00F15802"/>
    <w:rsid w:val="00F174D4"/>
    <w:rsid w:val="00F20B35"/>
    <w:rsid w:val="00F23B52"/>
    <w:rsid w:val="00F24684"/>
    <w:rsid w:val="00F26FD7"/>
    <w:rsid w:val="00F27108"/>
    <w:rsid w:val="00F31262"/>
    <w:rsid w:val="00F31EA7"/>
    <w:rsid w:val="00F41BD5"/>
    <w:rsid w:val="00F41FD7"/>
    <w:rsid w:val="00F4529E"/>
    <w:rsid w:val="00F46E35"/>
    <w:rsid w:val="00F47817"/>
    <w:rsid w:val="00F47CFD"/>
    <w:rsid w:val="00F47DDE"/>
    <w:rsid w:val="00F507F0"/>
    <w:rsid w:val="00F50EA5"/>
    <w:rsid w:val="00F51019"/>
    <w:rsid w:val="00F51145"/>
    <w:rsid w:val="00F53EFF"/>
    <w:rsid w:val="00F55118"/>
    <w:rsid w:val="00F55F22"/>
    <w:rsid w:val="00F5691C"/>
    <w:rsid w:val="00F56B85"/>
    <w:rsid w:val="00F57643"/>
    <w:rsid w:val="00F57BD5"/>
    <w:rsid w:val="00F609C2"/>
    <w:rsid w:val="00F62B2A"/>
    <w:rsid w:val="00F63184"/>
    <w:rsid w:val="00F6404C"/>
    <w:rsid w:val="00F6564D"/>
    <w:rsid w:val="00F669F3"/>
    <w:rsid w:val="00F7032B"/>
    <w:rsid w:val="00F70673"/>
    <w:rsid w:val="00F70E10"/>
    <w:rsid w:val="00F71631"/>
    <w:rsid w:val="00F716C0"/>
    <w:rsid w:val="00F750A5"/>
    <w:rsid w:val="00F75E35"/>
    <w:rsid w:val="00F76C45"/>
    <w:rsid w:val="00F77089"/>
    <w:rsid w:val="00F81379"/>
    <w:rsid w:val="00F82847"/>
    <w:rsid w:val="00F83D92"/>
    <w:rsid w:val="00F8557A"/>
    <w:rsid w:val="00F92269"/>
    <w:rsid w:val="00F92CB5"/>
    <w:rsid w:val="00F92E42"/>
    <w:rsid w:val="00F94EFA"/>
    <w:rsid w:val="00F968E7"/>
    <w:rsid w:val="00F96A80"/>
    <w:rsid w:val="00F9739A"/>
    <w:rsid w:val="00F978CD"/>
    <w:rsid w:val="00FA7751"/>
    <w:rsid w:val="00FB09FF"/>
    <w:rsid w:val="00FB1075"/>
    <w:rsid w:val="00FB1EB3"/>
    <w:rsid w:val="00FB39C3"/>
    <w:rsid w:val="00FC43D6"/>
    <w:rsid w:val="00FC4923"/>
    <w:rsid w:val="00FD0920"/>
    <w:rsid w:val="00FD3E34"/>
    <w:rsid w:val="00FD42FC"/>
    <w:rsid w:val="00FD7603"/>
    <w:rsid w:val="00FE1732"/>
    <w:rsid w:val="00FE1A63"/>
    <w:rsid w:val="00FE2051"/>
    <w:rsid w:val="00FE242A"/>
    <w:rsid w:val="00FE2A37"/>
    <w:rsid w:val="00FE560F"/>
    <w:rsid w:val="00FE5F58"/>
    <w:rsid w:val="00FE76EB"/>
    <w:rsid w:val="00FE78CA"/>
    <w:rsid w:val="00FE7D29"/>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72573"/>
    <w:pPr>
      <w:keepNext/>
      <w:numPr>
        <w:numId w:val="1"/>
      </w:numPr>
      <w:tabs>
        <w:tab w:val="left" w:pos="851"/>
      </w:tabs>
      <w:spacing w:after="960" w:line="360" w:lineRule="auto"/>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772573"/>
    <w:pPr>
      <w:keepLines/>
      <w:numPr>
        <w:numId w:val="0"/>
      </w:numPr>
      <w:tabs>
        <w:tab w:val="clear" w:pos="851"/>
      </w:tab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49773067">
      <w:bodyDiv w:val="1"/>
      <w:marLeft w:val="0"/>
      <w:marRight w:val="0"/>
      <w:marTop w:val="0"/>
      <w:marBottom w:val="0"/>
      <w:divBdr>
        <w:top w:val="none" w:sz="0" w:space="0" w:color="auto"/>
        <w:left w:val="none" w:sz="0" w:space="0" w:color="auto"/>
        <w:bottom w:val="none" w:sz="0" w:space="0" w:color="auto"/>
        <w:right w:val="none" w:sz="0" w:space="0" w:color="auto"/>
      </w:divBdr>
      <w:divsChild>
        <w:div w:id="525603054">
          <w:marLeft w:val="0"/>
          <w:marRight w:val="0"/>
          <w:marTop w:val="0"/>
          <w:marBottom w:val="0"/>
          <w:divBdr>
            <w:top w:val="none" w:sz="0" w:space="0" w:color="auto"/>
            <w:left w:val="none" w:sz="0" w:space="0" w:color="auto"/>
            <w:bottom w:val="none" w:sz="0" w:space="0" w:color="auto"/>
            <w:right w:val="none" w:sz="0" w:space="0" w:color="auto"/>
          </w:divBdr>
        </w:div>
      </w:divsChild>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218443410">
      <w:bodyDiv w:val="1"/>
      <w:marLeft w:val="0"/>
      <w:marRight w:val="0"/>
      <w:marTop w:val="0"/>
      <w:marBottom w:val="0"/>
      <w:divBdr>
        <w:top w:val="none" w:sz="0" w:space="0" w:color="auto"/>
        <w:left w:val="none" w:sz="0" w:space="0" w:color="auto"/>
        <w:bottom w:val="none" w:sz="0" w:space="0" w:color="auto"/>
        <w:right w:val="none" w:sz="0" w:space="0" w:color="auto"/>
      </w:divBdr>
      <w:divsChild>
        <w:div w:id="2022925930">
          <w:marLeft w:val="0"/>
          <w:marRight w:val="0"/>
          <w:marTop w:val="0"/>
          <w:marBottom w:val="0"/>
          <w:divBdr>
            <w:top w:val="none" w:sz="0" w:space="0" w:color="auto"/>
            <w:left w:val="none" w:sz="0" w:space="0" w:color="auto"/>
            <w:bottom w:val="none" w:sz="0" w:space="0" w:color="auto"/>
            <w:right w:val="none" w:sz="0" w:space="0" w:color="auto"/>
          </w:divBdr>
          <w:divsChild>
            <w:div w:id="153597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01925">
      <w:bodyDiv w:val="1"/>
      <w:marLeft w:val="0"/>
      <w:marRight w:val="0"/>
      <w:marTop w:val="0"/>
      <w:marBottom w:val="0"/>
      <w:divBdr>
        <w:top w:val="none" w:sz="0" w:space="0" w:color="auto"/>
        <w:left w:val="none" w:sz="0" w:space="0" w:color="auto"/>
        <w:bottom w:val="none" w:sz="0" w:space="0" w:color="auto"/>
        <w:right w:val="none" w:sz="0" w:space="0" w:color="auto"/>
      </w:divBdr>
    </w:div>
    <w:div w:id="285233530">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47077522">
      <w:bodyDiv w:val="1"/>
      <w:marLeft w:val="0"/>
      <w:marRight w:val="0"/>
      <w:marTop w:val="0"/>
      <w:marBottom w:val="0"/>
      <w:divBdr>
        <w:top w:val="none" w:sz="0" w:space="0" w:color="auto"/>
        <w:left w:val="none" w:sz="0" w:space="0" w:color="auto"/>
        <w:bottom w:val="none" w:sz="0" w:space="0" w:color="auto"/>
        <w:right w:val="none" w:sz="0" w:space="0" w:color="auto"/>
      </w:divBdr>
      <w:divsChild>
        <w:div w:id="866286465">
          <w:marLeft w:val="0"/>
          <w:marRight w:val="0"/>
          <w:marTop w:val="0"/>
          <w:marBottom w:val="0"/>
          <w:divBdr>
            <w:top w:val="none" w:sz="0" w:space="0" w:color="auto"/>
            <w:left w:val="none" w:sz="0" w:space="0" w:color="auto"/>
            <w:bottom w:val="none" w:sz="0" w:space="0" w:color="auto"/>
            <w:right w:val="none" w:sz="0" w:space="0" w:color="auto"/>
          </w:divBdr>
          <w:divsChild>
            <w:div w:id="172667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4855">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34102151">
      <w:bodyDiv w:val="1"/>
      <w:marLeft w:val="0"/>
      <w:marRight w:val="0"/>
      <w:marTop w:val="0"/>
      <w:marBottom w:val="0"/>
      <w:divBdr>
        <w:top w:val="none" w:sz="0" w:space="0" w:color="auto"/>
        <w:left w:val="none" w:sz="0" w:space="0" w:color="auto"/>
        <w:bottom w:val="none" w:sz="0" w:space="0" w:color="auto"/>
        <w:right w:val="none" w:sz="0" w:space="0" w:color="auto"/>
      </w:divBdr>
      <w:divsChild>
        <w:div w:id="1781949965">
          <w:marLeft w:val="0"/>
          <w:marRight w:val="0"/>
          <w:marTop w:val="0"/>
          <w:marBottom w:val="0"/>
          <w:divBdr>
            <w:top w:val="none" w:sz="0" w:space="0" w:color="auto"/>
            <w:left w:val="none" w:sz="0" w:space="0" w:color="auto"/>
            <w:bottom w:val="none" w:sz="0" w:space="0" w:color="auto"/>
            <w:right w:val="none" w:sz="0" w:space="0" w:color="auto"/>
          </w:divBdr>
        </w:div>
      </w:divsChild>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381247">
      <w:bodyDiv w:val="1"/>
      <w:marLeft w:val="0"/>
      <w:marRight w:val="0"/>
      <w:marTop w:val="0"/>
      <w:marBottom w:val="0"/>
      <w:divBdr>
        <w:top w:val="none" w:sz="0" w:space="0" w:color="auto"/>
        <w:left w:val="none" w:sz="0" w:space="0" w:color="auto"/>
        <w:bottom w:val="none" w:sz="0" w:space="0" w:color="auto"/>
        <w:right w:val="none" w:sz="0" w:space="0" w:color="auto"/>
      </w:divBdr>
      <w:divsChild>
        <w:div w:id="655693908">
          <w:marLeft w:val="0"/>
          <w:marRight w:val="0"/>
          <w:marTop w:val="0"/>
          <w:marBottom w:val="0"/>
          <w:divBdr>
            <w:top w:val="none" w:sz="0" w:space="0" w:color="auto"/>
            <w:left w:val="none" w:sz="0" w:space="0" w:color="auto"/>
            <w:bottom w:val="none" w:sz="0" w:space="0" w:color="auto"/>
            <w:right w:val="none" w:sz="0" w:space="0" w:color="auto"/>
          </w:divBdr>
        </w:div>
      </w:divsChild>
    </w:div>
    <w:div w:id="911357031">
      <w:bodyDiv w:val="1"/>
      <w:marLeft w:val="0"/>
      <w:marRight w:val="0"/>
      <w:marTop w:val="0"/>
      <w:marBottom w:val="0"/>
      <w:divBdr>
        <w:top w:val="none" w:sz="0" w:space="0" w:color="auto"/>
        <w:left w:val="none" w:sz="0" w:space="0" w:color="auto"/>
        <w:bottom w:val="none" w:sz="0" w:space="0" w:color="auto"/>
        <w:right w:val="none" w:sz="0" w:space="0" w:color="auto"/>
      </w:divBdr>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95689">
      <w:bodyDiv w:val="1"/>
      <w:marLeft w:val="0"/>
      <w:marRight w:val="0"/>
      <w:marTop w:val="0"/>
      <w:marBottom w:val="0"/>
      <w:divBdr>
        <w:top w:val="none" w:sz="0" w:space="0" w:color="auto"/>
        <w:left w:val="none" w:sz="0" w:space="0" w:color="auto"/>
        <w:bottom w:val="none" w:sz="0" w:space="0" w:color="auto"/>
        <w:right w:val="none" w:sz="0" w:space="0" w:color="auto"/>
      </w:divBdr>
      <w:divsChild>
        <w:div w:id="475799282">
          <w:marLeft w:val="0"/>
          <w:marRight w:val="0"/>
          <w:marTop w:val="0"/>
          <w:marBottom w:val="0"/>
          <w:divBdr>
            <w:top w:val="none" w:sz="0" w:space="0" w:color="auto"/>
            <w:left w:val="none" w:sz="0" w:space="0" w:color="auto"/>
            <w:bottom w:val="none" w:sz="0" w:space="0" w:color="auto"/>
            <w:right w:val="none" w:sz="0" w:space="0" w:color="auto"/>
          </w:divBdr>
          <w:divsChild>
            <w:div w:id="1644695556">
              <w:marLeft w:val="0"/>
              <w:marRight w:val="0"/>
              <w:marTop w:val="0"/>
              <w:marBottom w:val="0"/>
              <w:divBdr>
                <w:top w:val="none" w:sz="0" w:space="0" w:color="auto"/>
                <w:left w:val="none" w:sz="0" w:space="0" w:color="auto"/>
                <w:bottom w:val="none" w:sz="0" w:space="0" w:color="auto"/>
                <w:right w:val="none" w:sz="0" w:space="0" w:color="auto"/>
              </w:divBdr>
            </w:div>
            <w:div w:id="1998995879">
              <w:marLeft w:val="0"/>
              <w:marRight w:val="0"/>
              <w:marTop w:val="0"/>
              <w:marBottom w:val="0"/>
              <w:divBdr>
                <w:top w:val="none" w:sz="0" w:space="0" w:color="auto"/>
                <w:left w:val="none" w:sz="0" w:space="0" w:color="auto"/>
                <w:bottom w:val="none" w:sz="0" w:space="0" w:color="auto"/>
                <w:right w:val="none" w:sz="0" w:space="0" w:color="auto"/>
              </w:divBdr>
            </w:div>
            <w:div w:id="853105404">
              <w:marLeft w:val="0"/>
              <w:marRight w:val="0"/>
              <w:marTop w:val="0"/>
              <w:marBottom w:val="0"/>
              <w:divBdr>
                <w:top w:val="none" w:sz="0" w:space="0" w:color="auto"/>
                <w:left w:val="none" w:sz="0" w:space="0" w:color="auto"/>
                <w:bottom w:val="none" w:sz="0" w:space="0" w:color="auto"/>
                <w:right w:val="none" w:sz="0" w:space="0" w:color="auto"/>
              </w:divBdr>
            </w:div>
            <w:div w:id="370614728">
              <w:marLeft w:val="0"/>
              <w:marRight w:val="0"/>
              <w:marTop w:val="0"/>
              <w:marBottom w:val="0"/>
              <w:divBdr>
                <w:top w:val="none" w:sz="0" w:space="0" w:color="auto"/>
                <w:left w:val="none" w:sz="0" w:space="0" w:color="auto"/>
                <w:bottom w:val="none" w:sz="0" w:space="0" w:color="auto"/>
                <w:right w:val="none" w:sz="0" w:space="0" w:color="auto"/>
              </w:divBdr>
            </w:div>
            <w:div w:id="27293827">
              <w:marLeft w:val="0"/>
              <w:marRight w:val="0"/>
              <w:marTop w:val="0"/>
              <w:marBottom w:val="0"/>
              <w:divBdr>
                <w:top w:val="none" w:sz="0" w:space="0" w:color="auto"/>
                <w:left w:val="none" w:sz="0" w:space="0" w:color="auto"/>
                <w:bottom w:val="none" w:sz="0" w:space="0" w:color="auto"/>
                <w:right w:val="none" w:sz="0" w:space="0" w:color="auto"/>
              </w:divBdr>
            </w:div>
            <w:div w:id="1996376005">
              <w:marLeft w:val="0"/>
              <w:marRight w:val="0"/>
              <w:marTop w:val="0"/>
              <w:marBottom w:val="0"/>
              <w:divBdr>
                <w:top w:val="none" w:sz="0" w:space="0" w:color="auto"/>
                <w:left w:val="none" w:sz="0" w:space="0" w:color="auto"/>
                <w:bottom w:val="none" w:sz="0" w:space="0" w:color="auto"/>
                <w:right w:val="none" w:sz="0" w:space="0" w:color="auto"/>
              </w:divBdr>
            </w:div>
            <w:div w:id="1609846867">
              <w:marLeft w:val="0"/>
              <w:marRight w:val="0"/>
              <w:marTop w:val="0"/>
              <w:marBottom w:val="0"/>
              <w:divBdr>
                <w:top w:val="none" w:sz="0" w:space="0" w:color="auto"/>
                <w:left w:val="none" w:sz="0" w:space="0" w:color="auto"/>
                <w:bottom w:val="none" w:sz="0" w:space="0" w:color="auto"/>
                <w:right w:val="none" w:sz="0" w:space="0" w:color="auto"/>
              </w:divBdr>
            </w:div>
            <w:div w:id="405998798">
              <w:marLeft w:val="0"/>
              <w:marRight w:val="0"/>
              <w:marTop w:val="0"/>
              <w:marBottom w:val="0"/>
              <w:divBdr>
                <w:top w:val="none" w:sz="0" w:space="0" w:color="auto"/>
                <w:left w:val="none" w:sz="0" w:space="0" w:color="auto"/>
                <w:bottom w:val="none" w:sz="0" w:space="0" w:color="auto"/>
                <w:right w:val="none" w:sz="0" w:space="0" w:color="auto"/>
              </w:divBdr>
            </w:div>
            <w:div w:id="1246694241">
              <w:marLeft w:val="0"/>
              <w:marRight w:val="0"/>
              <w:marTop w:val="0"/>
              <w:marBottom w:val="0"/>
              <w:divBdr>
                <w:top w:val="none" w:sz="0" w:space="0" w:color="auto"/>
                <w:left w:val="none" w:sz="0" w:space="0" w:color="auto"/>
                <w:bottom w:val="none" w:sz="0" w:space="0" w:color="auto"/>
                <w:right w:val="none" w:sz="0" w:space="0" w:color="auto"/>
              </w:divBdr>
            </w:div>
            <w:div w:id="244654777">
              <w:marLeft w:val="0"/>
              <w:marRight w:val="0"/>
              <w:marTop w:val="0"/>
              <w:marBottom w:val="0"/>
              <w:divBdr>
                <w:top w:val="none" w:sz="0" w:space="0" w:color="auto"/>
                <w:left w:val="none" w:sz="0" w:space="0" w:color="auto"/>
                <w:bottom w:val="none" w:sz="0" w:space="0" w:color="auto"/>
                <w:right w:val="none" w:sz="0" w:space="0" w:color="auto"/>
              </w:divBdr>
            </w:div>
            <w:div w:id="798494998">
              <w:marLeft w:val="0"/>
              <w:marRight w:val="0"/>
              <w:marTop w:val="0"/>
              <w:marBottom w:val="0"/>
              <w:divBdr>
                <w:top w:val="none" w:sz="0" w:space="0" w:color="auto"/>
                <w:left w:val="none" w:sz="0" w:space="0" w:color="auto"/>
                <w:bottom w:val="none" w:sz="0" w:space="0" w:color="auto"/>
                <w:right w:val="none" w:sz="0" w:space="0" w:color="auto"/>
              </w:divBdr>
            </w:div>
            <w:div w:id="381944798">
              <w:marLeft w:val="0"/>
              <w:marRight w:val="0"/>
              <w:marTop w:val="0"/>
              <w:marBottom w:val="0"/>
              <w:divBdr>
                <w:top w:val="none" w:sz="0" w:space="0" w:color="auto"/>
                <w:left w:val="none" w:sz="0" w:space="0" w:color="auto"/>
                <w:bottom w:val="none" w:sz="0" w:space="0" w:color="auto"/>
                <w:right w:val="none" w:sz="0" w:space="0" w:color="auto"/>
              </w:divBdr>
            </w:div>
            <w:div w:id="1876648596">
              <w:marLeft w:val="0"/>
              <w:marRight w:val="0"/>
              <w:marTop w:val="0"/>
              <w:marBottom w:val="0"/>
              <w:divBdr>
                <w:top w:val="none" w:sz="0" w:space="0" w:color="auto"/>
                <w:left w:val="none" w:sz="0" w:space="0" w:color="auto"/>
                <w:bottom w:val="none" w:sz="0" w:space="0" w:color="auto"/>
                <w:right w:val="none" w:sz="0" w:space="0" w:color="auto"/>
              </w:divBdr>
            </w:div>
            <w:div w:id="1968856467">
              <w:marLeft w:val="0"/>
              <w:marRight w:val="0"/>
              <w:marTop w:val="0"/>
              <w:marBottom w:val="0"/>
              <w:divBdr>
                <w:top w:val="none" w:sz="0" w:space="0" w:color="auto"/>
                <w:left w:val="none" w:sz="0" w:space="0" w:color="auto"/>
                <w:bottom w:val="none" w:sz="0" w:space="0" w:color="auto"/>
                <w:right w:val="none" w:sz="0" w:space="0" w:color="auto"/>
              </w:divBdr>
            </w:div>
            <w:div w:id="85460631">
              <w:marLeft w:val="0"/>
              <w:marRight w:val="0"/>
              <w:marTop w:val="0"/>
              <w:marBottom w:val="0"/>
              <w:divBdr>
                <w:top w:val="none" w:sz="0" w:space="0" w:color="auto"/>
                <w:left w:val="none" w:sz="0" w:space="0" w:color="auto"/>
                <w:bottom w:val="none" w:sz="0" w:space="0" w:color="auto"/>
                <w:right w:val="none" w:sz="0" w:space="0" w:color="auto"/>
              </w:divBdr>
            </w:div>
            <w:div w:id="1517885929">
              <w:marLeft w:val="0"/>
              <w:marRight w:val="0"/>
              <w:marTop w:val="0"/>
              <w:marBottom w:val="0"/>
              <w:divBdr>
                <w:top w:val="none" w:sz="0" w:space="0" w:color="auto"/>
                <w:left w:val="none" w:sz="0" w:space="0" w:color="auto"/>
                <w:bottom w:val="none" w:sz="0" w:space="0" w:color="auto"/>
                <w:right w:val="none" w:sz="0" w:space="0" w:color="auto"/>
              </w:divBdr>
            </w:div>
            <w:div w:id="23285448">
              <w:marLeft w:val="0"/>
              <w:marRight w:val="0"/>
              <w:marTop w:val="0"/>
              <w:marBottom w:val="0"/>
              <w:divBdr>
                <w:top w:val="none" w:sz="0" w:space="0" w:color="auto"/>
                <w:left w:val="none" w:sz="0" w:space="0" w:color="auto"/>
                <w:bottom w:val="none" w:sz="0" w:space="0" w:color="auto"/>
                <w:right w:val="none" w:sz="0" w:space="0" w:color="auto"/>
              </w:divBdr>
            </w:div>
            <w:div w:id="1967810935">
              <w:marLeft w:val="0"/>
              <w:marRight w:val="0"/>
              <w:marTop w:val="0"/>
              <w:marBottom w:val="0"/>
              <w:divBdr>
                <w:top w:val="none" w:sz="0" w:space="0" w:color="auto"/>
                <w:left w:val="none" w:sz="0" w:space="0" w:color="auto"/>
                <w:bottom w:val="none" w:sz="0" w:space="0" w:color="auto"/>
                <w:right w:val="none" w:sz="0" w:space="0" w:color="auto"/>
              </w:divBdr>
            </w:div>
            <w:div w:id="600407345">
              <w:marLeft w:val="0"/>
              <w:marRight w:val="0"/>
              <w:marTop w:val="0"/>
              <w:marBottom w:val="0"/>
              <w:divBdr>
                <w:top w:val="none" w:sz="0" w:space="0" w:color="auto"/>
                <w:left w:val="none" w:sz="0" w:space="0" w:color="auto"/>
                <w:bottom w:val="none" w:sz="0" w:space="0" w:color="auto"/>
                <w:right w:val="none" w:sz="0" w:space="0" w:color="auto"/>
              </w:divBdr>
            </w:div>
            <w:div w:id="1667703655">
              <w:marLeft w:val="0"/>
              <w:marRight w:val="0"/>
              <w:marTop w:val="0"/>
              <w:marBottom w:val="0"/>
              <w:divBdr>
                <w:top w:val="none" w:sz="0" w:space="0" w:color="auto"/>
                <w:left w:val="none" w:sz="0" w:space="0" w:color="auto"/>
                <w:bottom w:val="none" w:sz="0" w:space="0" w:color="auto"/>
                <w:right w:val="none" w:sz="0" w:space="0" w:color="auto"/>
              </w:divBdr>
            </w:div>
            <w:div w:id="1251163467">
              <w:marLeft w:val="0"/>
              <w:marRight w:val="0"/>
              <w:marTop w:val="0"/>
              <w:marBottom w:val="0"/>
              <w:divBdr>
                <w:top w:val="none" w:sz="0" w:space="0" w:color="auto"/>
                <w:left w:val="none" w:sz="0" w:space="0" w:color="auto"/>
                <w:bottom w:val="none" w:sz="0" w:space="0" w:color="auto"/>
                <w:right w:val="none" w:sz="0" w:space="0" w:color="auto"/>
              </w:divBdr>
            </w:div>
            <w:div w:id="269823247">
              <w:marLeft w:val="0"/>
              <w:marRight w:val="0"/>
              <w:marTop w:val="0"/>
              <w:marBottom w:val="0"/>
              <w:divBdr>
                <w:top w:val="none" w:sz="0" w:space="0" w:color="auto"/>
                <w:left w:val="none" w:sz="0" w:space="0" w:color="auto"/>
                <w:bottom w:val="none" w:sz="0" w:space="0" w:color="auto"/>
                <w:right w:val="none" w:sz="0" w:space="0" w:color="auto"/>
              </w:divBdr>
            </w:div>
            <w:div w:id="747387633">
              <w:marLeft w:val="0"/>
              <w:marRight w:val="0"/>
              <w:marTop w:val="0"/>
              <w:marBottom w:val="0"/>
              <w:divBdr>
                <w:top w:val="none" w:sz="0" w:space="0" w:color="auto"/>
                <w:left w:val="none" w:sz="0" w:space="0" w:color="auto"/>
                <w:bottom w:val="none" w:sz="0" w:space="0" w:color="auto"/>
                <w:right w:val="none" w:sz="0" w:space="0" w:color="auto"/>
              </w:divBdr>
            </w:div>
            <w:div w:id="1356804585">
              <w:marLeft w:val="0"/>
              <w:marRight w:val="0"/>
              <w:marTop w:val="0"/>
              <w:marBottom w:val="0"/>
              <w:divBdr>
                <w:top w:val="none" w:sz="0" w:space="0" w:color="auto"/>
                <w:left w:val="none" w:sz="0" w:space="0" w:color="auto"/>
                <w:bottom w:val="none" w:sz="0" w:space="0" w:color="auto"/>
                <w:right w:val="none" w:sz="0" w:space="0" w:color="auto"/>
              </w:divBdr>
            </w:div>
            <w:div w:id="1395425093">
              <w:marLeft w:val="0"/>
              <w:marRight w:val="0"/>
              <w:marTop w:val="0"/>
              <w:marBottom w:val="0"/>
              <w:divBdr>
                <w:top w:val="none" w:sz="0" w:space="0" w:color="auto"/>
                <w:left w:val="none" w:sz="0" w:space="0" w:color="auto"/>
                <w:bottom w:val="none" w:sz="0" w:space="0" w:color="auto"/>
                <w:right w:val="none" w:sz="0" w:space="0" w:color="auto"/>
              </w:divBdr>
            </w:div>
            <w:div w:id="992172698">
              <w:marLeft w:val="0"/>
              <w:marRight w:val="0"/>
              <w:marTop w:val="0"/>
              <w:marBottom w:val="0"/>
              <w:divBdr>
                <w:top w:val="none" w:sz="0" w:space="0" w:color="auto"/>
                <w:left w:val="none" w:sz="0" w:space="0" w:color="auto"/>
                <w:bottom w:val="none" w:sz="0" w:space="0" w:color="auto"/>
                <w:right w:val="none" w:sz="0" w:space="0" w:color="auto"/>
              </w:divBdr>
            </w:div>
            <w:div w:id="1674258355">
              <w:marLeft w:val="0"/>
              <w:marRight w:val="0"/>
              <w:marTop w:val="0"/>
              <w:marBottom w:val="0"/>
              <w:divBdr>
                <w:top w:val="none" w:sz="0" w:space="0" w:color="auto"/>
                <w:left w:val="none" w:sz="0" w:space="0" w:color="auto"/>
                <w:bottom w:val="none" w:sz="0" w:space="0" w:color="auto"/>
                <w:right w:val="none" w:sz="0" w:space="0" w:color="auto"/>
              </w:divBdr>
            </w:div>
            <w:div w:id="446436787">
              <w:marLeft w:val="0"/>
              <w:marRight w:val="0"/>
              <w:marTop w:val="0"/>
              <w:marBottom w:val="0"/>
              <w:divBdr>
                <w:top w:val="none" w:sz="0" w:space="0" w:color="auto"/>
                <w:left w:val="none" w:sz="0" w:space="0" w:color="auto"/>
                <w:bottom w:val="none" w:sz="0" w:space="0" w:color="auto"/>
                <w:right w:val="none" w:sz="0" w:space="0" w:color="auto"/>
              </w:divBdr>
            </w:div>
            <w:div w:id="316765190">
              <w:marLeft w:val="0"/>
              <w:marRight w:val="0"/>
              <w:marTop w:val="0"/>
              <w:marBottom w:val="0"/>
              <w:divBdr>
                <w:top w:val="none" w:sz="0" w:space="0" w:color="auto"/>
                <w:left w:val="none" w:sz="0" w:space="0" w:color="auto"/>
                <w:bottom w:val="none" w:sz="0" w:space="0" w:color="auto"/>
                <w:right w:val="none" w:sz="0" w:space="0" w:color="auto"/>
              </w:divBdr>
            </w:div>
            <w:div w:id="1138837270">
              <w:marLeft w:val="0"/>
              <w:marRight w:val="0"/>
              <w:marTop w:val="0"/>
              <w:marBottom w:val="0"/>
              <w:divBdr>
                <w:top w:val="none" w:sz="0" w:space="0" w:color="auto"/>
                <w:left w:val="none" w:sz="0" w:space="0" w:color="auto"/>
                <w:bottom w:val="none" w:sz="0" w:space="0" w:color="auto"/>
                <w:right w:val="none" w:sz="0" w:space="0" w:color="auto"/>
              </w:divBdr>
            </w:div>
            <w:div w:id="1168060523">
              <w:marLeft w:val="0"/>
              <w:marRight w:val="0"/>
              <w:marTop w:val="0"/>
              <w:marBottom w:val="0"/>
              <w:divBdr>
                <w:top w:val="none" w:sz="0" w:space="0" w:color="auto"/>
                <w:left w:val="none" w:sz="0" w:space="0" w:color="auto"/>
                <w:bottom w:val="none" w:sz="0" w:space="0" w:color="auto"/>
                <w:right w:val="none" w:sz="0" w:space="0" w:color="auto"/>
              </w:divBdr>
            </w:div>
            <w:div w:id="245769750">
              <w:marLeft w:val="0"/>
              <w:marRight w:val="0"/>
              <w:marTop w:val="0"/>
              <w:marBottom w:val="0"/>
              <w:divBdr>
                <w:top w:val="none" w:sz="0" w:space="0" w:color="auto"/>
                <w:left w:val="none" w:sz="0" w:space="0" w:color="auto"/>
                <w:bottom w:val="none" w:sz="0" w:space="0" w:color="auto"/>
                <w:right w:val="none" w:sz="0" w:space="0" w:color="auto"/>
              </w:divBdr>
            </w:div>
            <w:div w:id="663968596">
              <w:marLeft w:val="0"/>
              <w:marRight w:val="0"/>
              <w:marTop w:val="0"/>
              <w:marBottom w:val="0"/>
              <w:divBdr>
                <w:top w:val="none" w:sz="0" w:space="0" w:color="auto"/>
                <w:left w:val="none" w:sz="0" w:space="0" w:color="auto"/>
                <w:bottom w:val="none" w:sz="0" w:space="0" w:color="auto"/>
                <w:right w:val="none" w:sz="0" w:space="0" w:color="auto"/>
              </w:divBdr>
            </w:div>
            <w:div w:id="983776402">
              <w:marLeft w:val="0"/>
              <w:marRight w:val="0"/>
              <w:marTop w:val="0"/>
              <w:marBottom w:val="0"/>
              <w:divBdr>
                <w:top w:val="none" w:sz="0" w:space="0" w:color="auto"/>
                <w:left w:val="none" w:sz="0" w:space="0" w:color="auto"/>
                <w:bottom w:val="none" w:sz="0" w:space="0" w:color="auto"/>
                <w:right w:val="none" w:sz="0" w:space="0" w:color="auto"/>
              </w:divBdr>
            </w:div>
            <w:div w:id="891118981">
              <w:marLeft w:val="0"/>
              <w:marRight w:val="0"/>
              <w:marTop w:val="0"/>
              <w:marBottom w:val="0"/>
              <w:divBdr>
                <w:top w:val="none" w:sz="0" w:space="0" w:color="auto"/>
                <w:left w:val="none" w:sz="0" w:space="0" w:color="auto"/>
                <w:bottom w:val="none" w:sz="0" w:space="0" w:color="auto"/>
                <w:right w:val="none" w:sz="0" w:space="0" w:color="auto"/>
              </w:divBdr>
            </w:div>
            <w:div w:id="1250499465">
              <w:marLeft w:val="0"/>
              <w:marRight w:val="0"/>
              <w:marTop w:val="0"/>
              <w:marBottom w:val="0"/>
              <w:divBdr>
                <w:top w:val="none" w:sz="0" w:space="0" w:color="auto"/>
                <w:left w:val="none" w:sz="0" w:space="0" w:color="auto"/>
                <w:bottom w:val="none" w:sz="0" w:space="0" w:color="auto"/>
                <w:right w:val="none" w:sz="0" w:space="0" w:color="auto"/>
              </w:divBdr>
            </w:div>
            <w:div w:id="1633637732">
              <w:marLeft w:val="0"/>
              <w:marRight w:val="0"/>
              <w:marTop w:val="0"/>
              <w:marBottom w:val="0"/>
              <w:divBdr>
                <w:top w:val="none" w:sz="0" w:space="0" w:color="auto"/>
                <w:left w:val="none" w:sz="0" w:space="0" w:color="auto"/>
                <w:bottom w:val="none" w:sz="0" w:space="0" w:color="auto"/>
                <w:right w:val="none" w:sz="0" w:space="0" w:color="auto"/>
              </w:divBdr>
            </w:div>
            <w:div w:id="185800092">
              <w:marLeft w:val="0"/>
              <w:marRight w:val="0"/>
              <w:marTop w:val="0"/>
              <w:marBottom w:val="0"/>
              <w:divBdr>
                <w:top w:val="none" w:sz="0" w:space="0" w:color="auto"/>
                <w:left w:val="none" w:sz="0" w:space="0" w:color="auto"/>
                <w:bottom w:val="none" w:sz="0" w:space="0" w:color="auto"/>
                <w:right w:val="none" w:sz="0" w:space="0" w:color="auto"/>
              </w:divBdr>
            </w:div>
            <w:div w:id="362900465">
              <w:marLeft w:val="0"/>
              <w:marRight w:val="0"/>
              <w:marTop w:val="0"/>
              <w:marBottom w:val="0"/>
              <w:divBdr>
                <w:top w:val="none" w:sz="0" w:space="0" w:color="auto"/>
                <w:left w:val="none" w:sz="0" w:space="0" w:color="auto"/>
                <w:bottom w:val="none" w:sz="0" w:space="0" w:color="auto"/>
                <w:right w:val="none" w:sz="0" w:space="0" w:color="auto"/>
              </w:divBdr>
            </w:div>
            <w:div w:id="687097397">
              <w:marLeft w:val="0"/>
              <w:marRight w:val="0"/>
              <w:marTop w:val="0"/>
              <w:marBottom w:val="0"/>
              <w:divBdr>
                <w:top w:val="none" w:sz="0" w:space="0" w:color="auto"/>
                <w:left w:val="none" w:sz="0" w:space="0" w:color="auto"/>
                <w:bottom w:val="none" w:sz="0" w:space="0" w:color="auto"/>
                <w:right w:val="none" w:sz="0" w:space="0" w:color="auto"/>
              </w:divBdr>
            </w:div>
            <w:div w:id="1912621285">
              <w:marLeft w:val="0"/>
              <w:marRight w:val="0"/>
              <w:marTop w:val="0"/>
              <w:marBottom w:val="0"/>
              <w:divBdr>
                <w:top w:val="none" w:sz="0" w:space="0" w:color="auto"/>
                <w:left w:val="none" w:sz="0" w:space="0" w:color="auto"/>
                <w:bottom w:val="none" w:sz="0" w:space="0" w:color="auto"/>
                <w:right w:val="none" w:sz="0" w:space="0" w:color="auto"/>
              </w:divBdr>
            </w:div>
            <w:div w:id="115375129">
              <w:marLeft w:val="0"/>
              <w:marRight w:val="0"/>
              <w:marTop w:val="0"/>
              <w:marBottom w:val="0"/>
              <w:divBdr>
                <w:top w:val="none" w:sz="0" w:space="0" w:color="auto"/>
                <w:left w:val="none" w:sz="0" w:space="0" w:color="auto"/>
                <w:bottom w:val="none" w:sz="0" w:space="0" w:color="auto"/>
                <w:right w:val="none" w:sz="0" w:space="0" w:color="auto"/>
              </w:divBdr>
            </w:div>
            <w:div w:id="190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579485358">
      <w:bodyDiv w:val="1"/>
      <w:marLeft w:val="0"/>
      <w:marRight w:val="0"/>
      <w:marTop w:val="0"/>
      <w:marBottom w:val="0"/>
      <w:divBdr>
        <w:top w:val="none" w:sz="0" w:space="0" w:color="auto"/>
        <w:left w:val="none" w:sz="0" w:space="0" w:color="auto"/>
        <w:bottom w:val="none" w:sz="0" w:space="0" w:color="auto"/>
        <w:right w:val="none" w:sz="0" w:space="0" w:color="auto"/>
      </w:divBdr>
      <w:divsChild>
        <w:div w:id="1278440769">
          <w:marLeft w:val="0"/>
          <w:marRight w:val="0"/>
          <w:marTop w:val="0"/>
          <w:marBottom w:val="0"/>
          <w:divBdr>
            <w:top w:val="none" w:sz="0" w:space="0" w:color="auto"/>
            <w:left w:val="none" w:sz="0" w:space="0" w:color="auto"/>
            <w:bottom w:val="none" w:sz="0" w:space="0" w:color="auto"/>
            <w:right w:val="none" w:sz="0" w:space="0" w:color="auto"/>
          </w:divBdr>
          <w:divsChild>
            <w:div w:id="1302231091">
              <w:marLeft w:val="0"/>
              <w:marRight w:val="0"/>
              <w:marTop w:val="0"/>
              <w:marBottom w:val="0"/>
              <w:divBdr>
                <w:top w:val="none" w:sz="0" w:space="0" w:color="auto"/>
                <w:left w:val="none" w:sz="0" w:space="0" w:color="auto"/>
                <w:bottom w:val="none" w:sz="0" w:space="0" w:color="auto"/>
                <w:right w:val="none" w:sz="0" w:space="0" w:color="auto"/>
              </w:divBdr>
            </w:div>
            <w:div w:id="1543132471">
              <w:marLeft w:val="0"/>
              <w:marRight w:val="0"/>
              <w:marTop w:val="0"/>
              <w:marBottom w:val="0"/>
              <w:divBdr>
                <w:top w:val="none" w:sz="0" w:space="0" w:color="auto"/>
                <w:left w:val="none" w:sz="0" w:space="0" w:color="auto"/>
                <w:bottom w:val="none" w:sz="0" w:space="0" w:color="auto"/>
                <w:right w:val="none" w:sz="0" w:space="0" w:color="auto"/>
              </w:divBdr>
            </w:div>
            <w:div w:id="917373690">
              <w:marLeft w:val="0"/>
              <w:marRight w:val="0"/>
              <w:marTop w:val="0"/>
              <w:marBottom w:val="0"/>
              <w:divBdr>
                <w:top w:val="none" w:sz="0" w:space="0" w:color="auto"/>
                <w:left w:val="none" w:sz="0" w:space="0" w:color="auto"/>
                <w:bottom w:val="none" w:sz="0" w:space="0" w:color="auto"/>
                <w:right w:val="none" w:sz="0" w:space="0" w:color="auto"/>
              </w:divBdr>
            </w:div>
            <w:div w:id="1067070582">
              <w:marLeft w:val="0"/>
              <w:marRight w:val="0"/>
              <w:marTop w:val="0"/>
              <w:marBottom w:val="0"/>
              <w:divBdr>
                <w:top w:val="none" w:sz="0" w:space="0" w:color="auto"/>
                <w:left w:val="none" w:sz="0" w:space="0" w:color="auto"/>
                <w:bottom w:val="none" w:sz="0" w:space="0" w:color="auto"/>
                <w:right w:val="none" w:sz="0" w:space="0" w:color="auto"/>
              </w:divBdr>
            </w:div>
            <w:div w:id="634262914">
              <w:marLeft w:val="0"/>
              <w:marRight w:val="0"/>
              <w:marTop w:val="0"/>
              <w:marBottom w:val="0"/>
              <w:divBdr>
                <w:top w:val="none" w:sz="0" w:space="0" w:color="auto"/>
                <w:left w:val="none" w:sz="0" w:space="0" w:color="auto"/>
                <w:bottom w:val="none" w:sz="0" w:space="0" w:color="auto"/>
                <w:right w:val="none" w:sz="0" w:space="0" w:color="auto"/>
              </w:divBdr>
            </w:div>
            <w:div w:id="501090110">
              <w:marLeft w:val="0"/>
              <w:marRight w:val="0"/>
              <w:marTop w:val="0"/>
              <w:marBottom w:val="0"/>
              <w:divBdr>
                <w:top w:val="none" w:sz="0" w:space="0" w:color="auto"/>
                <w:left w:val="none" w:sz="0" w:space="0" w:color="auto"/>
                <w:bottom w:val="none" w:sz="0" w:space="0" w:color="auto"/>
                <w:right w:val="none" w:sz="0" w:space="0" w:color="auto"/>
              </w:divBdr>
            </w:div>
            <w:div w:id="1462770233">
              <w:marLeft w:val="0"/>
              <w:marRight w:val="0"/>
              <w:marTop w:val="0"/>
              <w:marBottom w:val="0"/>
              <w:divBdr>
                <w:top w:val="none" w:sz="0" w:space="0" w:color="auto"/>
                <w:left w:val="none" w:sz="0" w:space="0" w:color="auto"/>
                <w:bottom w:val="none" w:sz="0" w:space="0" w:color="auto"/>
                <w:right w:val="none" w:sz="0" w:space="0" w:color="auto"/>
              </w:divBdr>
            </w:div>
            <w:div w:id="285236662">
              <w:marLeft w:val="0"/>
              <w:marRight w:val="0"/>
              <w:marTop w:val="0"/>
              <w:marBottom w:val="0"/>
              <w:divBdr>
                <w:top w:val="none" w:sz="0" w:space="0" w:color="auto"/>
                <w:left w:val="none" w:sz="0" w:space="0" w:color="auto"/>
                <w:bottom w:val="none" w:sz="0" w:space="0" w:color="auto"/>
                <w:right w:val="none" w:sz="0" w:space="0" w:color="auto"/>
              </w:divBdr>
            </w:div>
            <w:div w:id="1100174386">
              <w:marLeft w:val="0"/>
              <w:marRight w:val="0"/>
              <w:marTop w:val="0"/>
              <w:marBottom w:val="0"/>
              <w:divBdr>
                <w:top w:val="none" w:sz="0" w:space="0" w:color="auto"/>
                <w:left w:val="none" w:sz="0" w:space="0" w:color="auto"/>
                <w:bottom w:val="none" w:sz="0" w:space="0" w:color="auto"/>
                <w:right w:val="none" w:sz="0" w:space="0" w:color="auto"/>
              </w:divBdr>
            </w:div>
            <w:div w:id="661155530">
              <w:marLeft w:val="0"/>
              <w:marRight w:val="0"/>
              <w:marTop w:val="0"/>
              <w:marBottom w:val="0"/>
              <w:divBdr>
                <w:top w:val="none" w:sz="0" w:space="0" w:color="auto"/>
                <w:left w:val="none" w:sz="0" w:space="0" w:color="auto"/>
                <w:bottom w:val="none" w:sz="0" w:space="0" w:color="auto"/>
                <w:right w:val="none" w:sz="0" w:space="0" w:color="auto"/>
              </w:divBdr>
            </w:div>
            <w:div w:id="1539006390">
              <w:marLeft w:val="0"/>
              <w:marRight w:val="0"/>
              <w:marTop w:val="0"/>
              <w:marBottom w:val="0"/>
              <w:divBdr>
                <w:top w:val="none" w:sz="0" w:space="0" w:color="auto"/>
                <w:left w:val="none" w:sz="0" w:space="0" w:color="auto"/>
                <w:bottom w:val="none" w:sz="0" w:space="0" w:color="auto"/>
                <w:right w:val="none" w:sz="0" w:space="0" w:color="auto"/>
              </w:divBdr>
            </w:div>
            <w:div w:id="1851798748">
              <w:marLeft w:val="0"/>
              <w:marRight w:val="0"/>
              <w:marTop w:val="0"/>
              <w:marBottom w:val="0"/>
              <w:divBdr>
                <w:top w:val="none" w:sz="0" w:space="0" w:color="auto"/>
                <w:left w:val="none" w:sz="0" w:space="0" w:color="auto"/>
                <w:bottom w:val="none" w:sz="0" w:space="0" w:color="auto"/>
                <w:right w:val="none" w:sz="0" w:space="0" w:color="auto"/>
              </w:divBdr>
            </w:div>
            <w:div w:id="2022126598">
              <w:marLeft w:val="0"/>
              <w:marRight w:val="0"/>
              <w:marTop w:val="0"/>
              <w:marBottom w:val="0"/>
              <w:divBdr>
                <w:top w:val="none" w:sz="0" w:space="0" w:color="auto"/>
                <w:left w:val="none" w:sz="0" w:space="0" w:color="auto"/>
                <w:bottom w:val="none" w:sz="0" w:space="0" w:color="auto"/>
                <w:right w:val="none" w:sz="0" w:space="0" w:color="auto"/>
              </w:divBdr>
            </w:div>
            <w:div w:id="1389766804">
              <w:marLeft w:val="0"/>
              <w:marRight w:val="0"/>
              <w:marTop w:val="0"/>
              <w:marBottom w:val="0"/>
              <w:divBdr>
                <w:top w:val="none" w:sz="0" w:space="0" w:color="auto"/>
                <w:left w:val="none" w:sz="0" w:space="0" w:color="auto"/>
                <w:bottom w:val="none" w:sz="0" w:space="0" w:color="auto"/>
                <w:right w:val="none" w:sz="0" w:space="0" w:color="auto"/>
              </w:divBdr>
            </w:div>
            <w:div w:id="1088767217">
              <w:marLeft w:val="0"/>
              <w:marRight w:val="0"/>
              <w:marTop w:val="0"/>
              <w:marBottom w:val="0"/>
              <w:divBdr>
                <w:top w:val="none" w:sz="0" w:space="0" w:color="auto"/>
                <w:left w:val="none" w:sz="0" w:space="0" w:color="auto"/>
                <w:bottom w:val="none" w:sz="0" w:space="0" w:color="auto"/>
                <w:right w:val="none" w:sz="0" w:space="0" w:color="auto"/>
              </w:divBdr>
            </w:div>
            <w:div w:id="1763139474">
              <w:marLeft w:val="0"/>
              <w:marRight w:val="0"/>
              <w:marTop w:val="0"/>
              <w:marBottom w:val="0"/>
              <w:divBdr>
                <w:top w:val="none" w:sz="0" w:space="0" w:color="auto"/>
                <w:left w:val="none" w:sz="0" w:space="0" w:color="auto"/>
                <w:bottom w:val="none" w:sz="0" w:space="0" w:color="auto"/>
                <w:right w:val="none" w:sz="0" w:space="0" w:color="auto"/>
              </w:divBdr>
            </w:div>
            <w:div w:id="146021619">
              <w:marLeft w:val="0"/>
              <w:marRight w:val="0"/>
              <w:marTop w:val="0"/>
              <w:marBottom w:val="0"/>
              <w:divBdr>
                <w:top w:val="none" w:sz="0" w:space="0" w:color="auto"/>
                <w:left w:val="none" w:sz="0" w:space="0" w:color="auto"/>
                <w:bottom w:val="none" w:sz="0" w:space="0" w:color="auto"/>
                <w:right w:val="none" w:sz="0" w:space="0" w:color="auto"/>
              </w:divBdr>
            </w:div>
            <w:div w:id="972905254">
              <w:marLeft w:val="0"/>
              <w:marRight w:val="0"/>
              <w:marTop w:val="0"/>
              <w:marBottom w:val="0"/>
              <w:divBdr>
                <w:top w:val="none" w:sz="0" w:space="0" w:color="auto"/>
                <w:left w:val="none" w:sz="0" w:space="0" w:color="auto"/>
                <w:bottom w:val="none" w:sz="0" w:space="0" w:color="auto"/>
                <w:right w:val="none" w:sz="0" w:space="0" w:color="auto"/>
              </w:divBdr>
            </w:div>
            <w:div w:id="1597714474">
              <w:marLeft w:val="0"/>
              <w:marRight w:val="0"/>
              <w:marTop w:val="0"/>
              <w:marBottom w:val="0"/>
              <w:divBdr>
                <w:top w:val="none" w:sz="0" w:space="0" w:color="auto"/>
                <w:left w:val="none" w:sz="0" w:space="0" w:color="auto"/>
                <w:bottom w:val="none" w:sz="0" w:space="0" w:color="auto"/>
                <w:right w:val="none" w:sz="0" w:space="0" w:color="auto"/>
              </w:divBdr>
            </w:div>
            <w:div w:id="1424037402">
              <w:marLeft w:val="0"/>
              <w:marRight w:val="0"/>
              <w:marTop w:val="0"/>
              <w:marBottom w:val="0"/>
              <w:divBdr>
                <w:top w:val="none" w:sz="0" w:space="0" w:color="auto"/>
                <w:left w:val="none" w:sz="0" w:space="0" w:color="auto"/>
                <w:bottom w:val="none" w:sz="0" w:space="0" w:color="auto"/>
                <w:right w:val="none" w:sz="0" w:space="0" w:color="auto"/>
              </w:divBdr>
            </w:div>
            <w:div w:id="1786729326">
              <w:marLeft w:val="0"/>
              <w:marRight w:val="0"/>
              <w:marTop w:val="0"/>
              <w:marBottom w:val="0"/>
              <w:divBdr>
                <w:top w:val="none" w:sz="0" w:space="0" w:color="auto"/>
                <w:left w:val="none" w:sz="0" w:space="0" w:color="auto"/>
                <w:bottom w:val="none" w:sz="0" w:space="0" w:color="auto"/>
                <w:right w:val="none" w:sz="0" w:space="0" w:color="auto"/>
              </w:divBdr>
            </w:div>
            <w:div w:id="1283879470">
              <w:marLeft w:val="0"/>
              <w:marRight w:val="0"/>
              <w:marTop w:val="0"/>
              <w:marBottom w:val="0"/>
              <w:divBdr>
                <w:top w:val="none" w:sz="0" w:space="0" w:color="auto"/>
                <w:left w:val="none" w:sz="0" w:space="0" w:color="auto"/>
                <w:bottom w:val="none" w:sz="0" w:space="0" w:color="auto"/>
                <w:right w:val="none" w:sz="0" w:space="0" w:color="auto"/>
              </w:divBdr>
            </w:div>
            <w:div w:id="1974093058">
              <w:marLeft w:val="0"/>
              <w:marRight w:val="0"/>
              <w:marTop w:val="0"/>
              <w:marBottom w:val="0"/>
              <w:divBdr>
                <w:top w:val="none" w:sz="0" w:space="0" w:color="auto"/>
                <w:left w:val="none" w:sz="0" w:space="0" w:color="auto"/>
                <w:bottom w:val="none" w:sz="0" w:space="0" w:color="auto"/>
                <w:right w:val="none" w:sz="0" w:space="0" w:color="auto"/>
              </w:divBdr>
            </w:div>
            <w:div w:id="1789356200">
              <w:marLeft w:val="0"/>
              <w:marRight w:val="0"/>
              <w:marTop w:val="0"/>
              <w:marBottom w:val="0"/>
              <w:divBdr>
                <w:top w:val="none" w:sz="0" w:space="0" w:color="auto"/>
                <w:left w:val="none" w:sz="0" w:space="0" w:color="auto"/>
                <w:bottom w:val="none" w:sz="0" w:space="0" w:color="auto"/>
                <w:right w:val="none" w:sz="0" w:space="0" w:color="auto"/>
              </w:divBdr>
            </w:div>
            <w:div w:id="244337840">
              <w:marLeft w:val="0"/>
              <w:marRight w:val="0"/>
              <w:marTop w:val="0"/>
              <w:marBottom w:val="0"/>
              <w:divBdr>
                <w:top w:val="none" w:sz="0" w:space="0" w:color="auto"/>
                <w:left w:val="none" w:sz="0" w:space="0" w:color="auto"/>
                <w:bottom w:val="none" w:sz="0" w:space="0" w:color="auto"/>
                <w:right w:val="none" w:sz="0" w:space="0" w:color="auto"/>
              </w:divBdr>
            </w:div>
            <w:div w:id="189727944">
              <w:marLeft w:val="0"/>
              <w:marRight w:val="0"/>
              <w:marTop w:val="0"/>
              <w:marBottom w:val="0"/>
              <w:divBdr>
                <w:top w:val="none" w:sz="0" w:space="0" w:color="auto"/>
                <w:left w:val="none" w:sz="0" w:space="0" w:color="auto"/>
                <w:bottom w:val="none" w:sz="0" w:space="0" w:color="auto"/>
                <w:right w:val="none" w:sz="0" w:space="0" w:color="auto"/>
              </w:divBdr>
            </w:div>
            <w:div w:id="1753968779">
              <w:marLeft w:val="0"/>
              <w:marRight w:val="0"/>
              <w:marTop w:val="0"/>
              <w:marBottom w:val="0"/>
              <w:divBdr>
                <w:top w:val="none" w:sz="0" w:space="0" w:color="auto"/>
                <w:left w:val="none" w:sz="0" w:space="0" w:color="auto"/>
                <w:bottom w:val="none" w:sz="0" w:space="0" w:color="auto"/>
                <w:right w:val="none" w:sz="0" w:space="0" w:color="auto"/>
              </w:divBdr>
            </w:div>
            <w:div w:id="876236591">
              <w:marLeft w:val="0"/>
              <w:marRight w:val="0"/>
              <w:marTop w:val="0"/>
              <w:marBottom w:val="0"/>
              <w:divBdr>
                <w:top w:val="none" w:sz="0" w:space="0" w:color="auto"/>
                <w:left w:val="none" w:sz="0" w:space="0" w:color="auto"/>
                <w:bottom w:val="none" w:sz="0" w:space="0" w:color="auto"/>
                <w:right w:val="none" w:sz="0" w:space="0" w:color="auto"/>
              </w:divBdr>
            </w:div>
            <w:div w:id="1525094343">
              <w:marLeft w:val="0"/>
              <w:marRight w:val="0"/>
              <w:marTop w:val="0"/>
              <w:marBottom w:val="0"/>
              <w:divBdr>
                <w:top w:val="none" w:sz="0" w:space="0" w:color="auto"/>
                <w:left w:val="none" w:sz="0" w:space="0" w:color="auto"/>
                <w:bottom w:val="none" w:sz="0" w:space="0" w:color="auto"/>
                <w:right w:val="none" w:sz="0" w:space="0" w:color="auto"/>
              </w:divBdr>
            </w:div>
            <w:div w:id="984624389">
              <w:marLeft w:val="0"/>
              <w:marRight w:val="0"/>
              <w:marTop w:val="0"/>
              <w:marBottom w:val="0"/>
              <w:divBdr>
                <w:top w:val="none" w:sz="0" w:space="0" w:color="auto"/>
                <w:left w:val="none" w:sz="0" w:space="0" w:color="auto"/>
                <w:bottom w:val="none" w:sz="0" w:space="0" w:color="auto"/>
                <w:right w:val="none" w:sz="0" w:space="0" w:color="auto"/>
              </w:divBdr>
            </w:div>
            <w:div w:id="468863946">
              <w:marLeft w:val="0"/>
              <w:marRight w:val="0"/>
              <w:marTop w:val="0"/>
              <w:marBottom w:val="0"/>
              <w:divBdr>
                <w:top w:val="none" w:sz="0" w:space="0" w:color="auto"/>
                <w:left w:val="none" w:sz="0" w:space="0" w:color="auto"/>
                <w:bottom w:val="none" w:sz="0" w:space="0" w:color="auto"/>
                <w:right w:val="none" w:sz="0" w:space="0" w:color="auto"/>
              </w:divBdr>
            </w:div>
            <w:div w:id="618336192">
              <w:marLeft w:val="0"/>
              <w:marRight w:val="0"/>
              <w:marTop w:val="0"/>
              <w:marBottom w:val="0"/>
              <w:divBdr>
                <w:top w:val="none" w:sz="0" w:space="0" w:color="auto"/>
                <w:left w:val="none" w:sz="0" w:space="0" w:color="auto"/>
                <w:bottom w:val="none" w:sz="0" w:space="0" w:color="auto"/>
                <w:right w:val="none" w:sz="0" w:space="0" w:color="auto"/>
              </w:divBdr>
            </w:div>
            <w:div w:id="1325619441">
              <w:marLeft w:val="0"/>
              <w:marRight w:val="0"/>
              <w:marTop w:val="0"/>
              <w:marBottom w:val="0"/>
              <w:divBdr>
                <w:top w:val="none" w:sz="0" w:space="0" w:color="auto"/>
                <w:left w:val="none" w:sz="0" w:space="0" w:color="auto"/>
                <w:bottom w:val="none" w:sz="0" w:space="0" w:color="auto"/>
                <w:right w:val="none" w:sz="0" w:space="0" w:color="auto"/>
              </w:divBdr>
            </w:div>
            <w:div w:id="807238743">
              <w:marLeft w:val="0"/>
              <w:marRight w:val="0"/>
              <w:marTop w:val="0"/>
              <w:marBottom w:val="0"/>
              <w:divBdr>
                <w:top w:val="none" w:sz="0" w:space="0" w:color="auto"/>
                <w:left w:val="none" w:sz="0" w:space="0" w:color="auto"/>
                <w:bottom w:val="none" w:sz="0" w:space="0" w:color="auto"/>
                <w:right w:val="none" w:sz="0" w:space="0" w:color="auto"/>
              </w:divBdr>
            </w:div>
            <w:div w:id="1056733970">
              <w:marLeft w:val="0"/>
              <w:marRight w:val="0"/>
              <w:marTop w:val="0"/>
              <w:marBottom w:val="0"/>
              <w:divBdr>
                <w:top w:val="none" w:sz="0" w:space="0" w:color="auto"/>
                <w:left w:val="none" w:sz="0" w:space="0" w:color="auto"/>
                <w:bottom w:val="none" w:sz="0" w:space="0" w:color="auto"/>
                <w:right w:val="none" w:sz="0" w:space="0" w:color="auto"/>
              </w:divBdr>
            </w:div>
            <w:div w:id="281234516">
              <w:marLeft w:val="0"/>
              <w:marRight w:val="0"/>
              <w:marTop w:val="0"/>
              <w:marBottom w:val="0"/>
              <w:divBdr>
                <w:top w:val="none" w:sz="0" w:space="0" w:color="auto"/>
                <w:left w:val="none" w:sz="0" w:space="0" w:color="auto"/>
                <w:bottom w:val="none" w:sz="0" w:space="0" w:color="auto"/>
                <w:right w:val="none" w:sz="0" w:space="0" w:color="auto"/>
              </w:divBdr>
            </w:div>
            <w:div w:id="1545405495">
              <w:marLeft w:val="0"/>
              <w:marRight w:val="0"/>
              <w:marTop w:val="0"/>
              <w:marBottom w:val="0"/>
              <w:divBdr>
                <w:top w:val="none" w:sz="0" w:space="0" w:color="auto"/>
                <w:left w:val="none" w:sz="0" w:space="0" w:color="auto"/>
                <w:bottom w:val="none" w:sz="0" w:space="0" w:color="auto"/>
                <w:right w:val="none" w:sz="0" w:space="0" w:color="auto"/>
              </w:divBdr>
            </w:div>
            <w:div w:id="959844795">
              <w:marLeft w:val="0"/>
              <w:marRight w:val="0"/>
              <w:marTop w:val="0"/>
              <w:marBottom w:val="0"/>
              <w:divBdr>
                <w:top w:val="none" w:sz="0" w:space="0" w:color="auto"/>
                <w:left w:val="none" w:sz="0" w:space="0" w:color="auto"/>
                <w:bottom w:val="none" w:sz="0" w:space="0" w:color="auto"/>
                <w:right w:val="none" w:sz="0" w:space="0" w:color="auto"/>
              </w:divBdr>
            </w:div>
            <w:div w:id="855079696">
              <w:marLeft w:val="0"/>
              <w:marRight w:val="0"/>
              <w:marTop w:val="0"/>
              <w:marBottom w:val="0"/>
              <w:divBdr>
                <w:top w:val="none" w:sz="0" w:space="0" w:color="auto"/>
                <w:left w:val="none" w:sz="0" w:space="0" w:color="auto"/>
                <w:bottom w:val="none" w:sz="0" w:space="0" w:color="auto"/>
                <w:right w:val="none" w:sz="0" w:space="0" w:color="auto"/>
              </w:divBdr>
            </w:div>
            <w:div w:id="1243952467">
              <w:marLeft w:val="0"/>
              <w:marRight w:val="0"/>
              <w:marTop w:val="0"/>
              <w:marBottom w:val="0"/>
              <w:divBdr>
                <w:top w:val="none" w:sz="0" w:space="0" w:color="auto"/>
                <w:left w:val="none" w:sz="0" w:space="0" w:color="auto"/>
                <w:bottom w:val="none" w:sz="0" w:space="0" w:color="auto"/>
                <w:right w:val="none" w:sz="0" w:space="0" w:color="auto"/>
              </w:divBdr>
            </w:div>
            <w:div w:id="940183626">
              <w:marLeft w:val="0"/>
              <w:marRight w:val="0"/>
              <w:marTop w:val="0"/>
              <w:marBottom w:val="0"/>
              <w:divBdr>
                <w:top w:val="none" w:sz="0" w:space="0" w:color="auto"/>
                <w:left w:val="none" w:sz="0" w:space="0" w:color="auto"/>
                <w:bottom w:val="none" w:sz="0" w:space="0" w:color="auto"/>
                <w:right w:val="none" w:sz="0" w:space="0" w:color="auto"/>
              </w:divBdr>
            </w:div>
            <w:div w:id="28382119">
              <w:marLeft w:val="0"/>
              <w:marRight w:val="0"/>
              <w:marTop w:val="0"/>
              <w:marBottom w:val="0"/>
              <w:divBdr>
                <w:top w:val="none" w:sz="0" w:space="0" w:color="auto"/>
                <w:left w:val="none" w:sz="0" w:space="0" w:color="auto"/>
                <w:bottom w:val="none" w:sz="0" w:space="0" w:color="auto"/>
                <w:right w:val="none" w:sz="0" w:space="0" w:color="auto"/>
              </w:divBdr>
            </w:div>
            <w:div w:id="199845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7184">
      <w:bodyDiv w:val="1"/>
      <w:marLeft w:val="0"/>
      <w:marRight w:val="0"/>
      <w:marTop w:val="0"/>
      <w:marBottom w:val="0"/>
      <w:divBdr>
        <w:top w:val="none" w:sz="0" w:space="0" w:color="auto"/>
        <w:left w:val="none" w:sz="0" w:space="0" w:color="auto"/>
        <w:bottom w:val="none" w:sz="0" w:space="0" w:color="auto"/>
        <w:right w:val="none" w:sz="0" w:space="0" w:color="auto"/>
      </w:divBdr>
      <w:divsChild>
        <w:div w:id="1463310799">
          <w:marLeft w:val="0"/>
          <w:marRight w:val="0"/>
          <w:marTop w:val="0"/>
          <w:marBottom w:val="0"/>
          <w:divBdr>
            <w:top w:val="none" w:sz="0" w:space="0" w:color="auto"/>
            <w:left w:val="none" w:sz="0" w:space="0" w:color="auto"/>
            <w:bottom w:val="none" w:sz="0" w:space="0" w:color="auto"/>
            <w:right w:val="none" w:sz="0" w:space="0" w:color="auto"/>
          </w:divBdr>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084713318">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167</TotalTime>
  <Pages>1</Pages>
  <Words>12758</Words>
  <Characters>72723</Characters>
  <Application>Microsoft Office Word</Application>
  <DocSecurity>0</DocSecurity>
  <Lines>606</Lines>
  <Paragraphs>17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85311</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397</cp:revision>
  <cp:lastPrinted>2023-05-29T19:08:00Z</cp:lastPrinted>
  <dcterms:created xsi:type="dcterms:W3CDTF">2023-03-18T19:59:00Z</dcterms:created>
  <dcterms:modified xsi:type="dcterms:W3CDTF">2023-05-29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IeQYDvg"/&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